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45DB4E" w14:textId="26259B19" w:rsidR="00CF0073" w:rsidRPr="00B6530A" w:rsidRDefault="00000000" w:rsidP="00B6530A">
      <w:pPr>
        <w:jc w:val="center"/>
        <w:rPr>
          <w:b/>
          <w:smallCaps/>
          <w:sz w:val="36"/>
          <w:szCs w:val="36"/>
        </w:rPr>
      </w:pPr>
      <w:r w:rsidRPr="00B6530A">
        <w:rPr>
          <w:rStyle w:val="SubtleReference1"/>
          <w:b/>
          <w:color w:val="auto"/>
          <w:sz w:val="40"/>
          <w:szCs w:val="36"/>
        </w:rPr>
        <w:t>Criminal Identification System</w:t>
      </w:r>
    </w:p>
    <w:p w14:paraId="7FFB24DC" w14:textId="77777777" w:rsidR="00CF0073" w:rsidRDefault="00CF0073">
      <w:pPr>
        <w:ind w:left="3600" w:firstLine="720"/>
        <w:rPr>
          <w:rFonts w:eastAsia="Calibri" w:cs="Times New Roman"/>
          <w:szCs w:val="24"/>
          <w:u w:val="single"/>
        </w:rPr>
      </w:pPr>
    </w:p>
    <w:p w14:paraId="60C210D8" w14:textId="77777777" w:rsidR="00CF0073" w:rsidRDefault="00CF0073">
      <w:pPr>
        <w:ind w:left="3600" w:firstLine="720"/>
        <w:rPr>
          <w:rFonts w:eastAsia="Calibri" w:cs="Times New Roman"/>
          <w:szCs w:val="24"/>
          <w:u w:val="single"/>
        </w:rPr>
      </w:pPr>
    </w:p>
    <w:p w14:paraId="100D114D" w14:textId="77777777" w:rsidR="00CF0073" w:rsidRDefault="00000000">
      <w:pPr>
        <w:jc w:val="center"/>
        <w:rPr>
          <w:rFonts w:eastAsia="Calibri" w:cs="Times New Roman"/>
          <w:szCs w:val="24"/>
        </w:rPr>
      </w:pPr>
      <w:r>
        <w:rPr>
          <w:rFonts w:eastAsia="Calibri" w:cs="Times New Roman"/>
          <w:szCs w:val="24"/>
        </w:rPr>
        <w:t>By</w:t>
      </w:r>
    </w:p>
    <w:p w14:paraId="605D80DA" w14:textId="77777777" w:rsidR="00CF0073" w:rsidRDefault="00CF0073">
      <w:pPr>
        <w:jc w:val="center"/>
        <w:rPr>
          <w:rFonts w:eastAsia="Calibri" w:cs="Times New Roman"/>
          <w:szCs w:val="24"/>
        </w:rPr>
      </w:pPr>
    </w:p>
    <w:p w14:paraId="7E2508C7" w14:textId="77777777" w:rsidR="00CF0073" w:rsidRDefault="00CF0073">
      <w:pPr>
        <w:jc w:val="center"/>
        <w:rPr>
          <w:rFonts w:eastAsia="Calibri" w:cs="Times New Roman"/>
          <w:szCs w:val="24"/>
        </w:rPr>
      </w:pPr>
    </w:p>
    <w:p w14:paraId="6DCEB579" w14:textId="77777777" w:rsidR="00CF0073" w:rsidRDefault="00000000">
      <w:pPr>
        <w:spacing w:after="100" w:line="276" w:lineRule="auto"/>
        <w:contextualSpacing/>
        <w:jc w:val="center"/>
        <w:rPr>
          <w:rFonts w:eastAsia="Calibri" w:cs="Times New Roman"/>
          <w:b/>
          <w:sz w:val="28"/>
        </w:rPr>
      </w:pPr>
      <w:r>
        <w:rPr>
          <w:rFonts w:eastAsia="Calibri" w:cs="Times New Roman"/>
          <w:b/>
          <w:sz w:val="28"/>
        </w:rPr>
        <w:t>Ehsanul Karim</w:t>
      </w:r>
    </w:p>
    <w:p w14:paraId="2E14D47A" w14:textId="51B56058" w:rsidR="00CF0073" w:rsidRDefault="00000000">
      <w:pPr>
        <w:jc w:val="center"/>
        <w:rPr>
          <w:rFonts w:eastAsia="Calibri" w:cs="Vrinda"/>
          <w:sz w:val="28"/>
          <w:szCs w:val="24"/>
        </w:rPr>
      </w:pPr>
      <w:r>
        <w:rPr>
          <w:rFonts w:eastAsia="Calibri" w:cs="Vrinda"/>
          <w:sz w:val="28"/>
          <w:szCs w:val="24"/>
        </w:rPr>
        <w:t>Roll: 19070</w:t>
      </w:r>
      <w:r w:rsidR="004E4538">
        <w:rPr>
          <w:rFonts w:eastAsia="Calibri" w:cs="Vrinda"/>
          <w:sz w:val="28"/>
          <w:szCs w:val="24"/>
        </w:rPr>
        <w:t>39</w:t>
      </w:r>
    </w:p>
    <w:p w14:paraId="702806FD" w14:textId="77777777" w:rsidR="00CF0073" w:rsidRDefault="00000000">
      <w:pPr>
        <w:jc w:val="center"/>
        <w:rPr>
          <w:sz w:val="28"/>
        </w:rPr>
      </w:pPr>
      <w:r>
        <w:rPr>
          <w:sz w:val="28"/>
        </w:rPr>
        <w:t>&amp;</w:t>
      </w:r>
    </w:p>
    <w:p w14:paraId="4AA0FA5E" w14:textId="77777777" w:rsidR="00CF0073" w:rsidRDefault="00000000">
      <w:pPr>
        <w:spacing w:after="100" w:line="276" w:lineRule="auto"/>
        <w:contextualSpacing/>
        <w:jc w:val="center"/>
        <w:rPr>
          <w:rFonts w:eastAsia="Calibri" w:cs="Times New Roman"/>
          <w:b/>
          <w:sz w:val="28"/>
        </w:rPr>
      </w:pPr>
      <w:r>
        <w:rPr>
          <w:rFonts w:eastAsia="Calibri" w:cs="Times New Roman"/>
          <w:b/>
          <w:sz w:val="28"/>
        </w:rPr>
        <w:t>Ankon Chowdhury</w:t>
      </w:r>
    </w:p>
    <w:p w14:paraId="1CB1B5B4" w14:textId="77777777" w:rsidR="00CF0073" w:rsidRDefault="00000000">
      <w:pPr>
        <w:jc w:val="center"/>
        <w:rPr>
          <w:rFonts w:eastAsia="Calibri" w:cs="Vrinda"/>
          <w:sz w:val="28"/>
          <w:szCs w:val="24"/>
        </w:rPr>
      </w:pPr>
      <w:r>
        <w:rPr>
          <w:rFonts w:eastAsia="Calibri" w:cs="Vrinda"/>
          <w:sz w:val="28"/>
          <w:szCs w:val="24"/>
        </w:rPr>
        <w:t>Roll: 1907048</w:t>
      </w:r>
    </w:p>
    <w:p w14:paraId="68946DCA" w14:textId="77777777" w:rsidR="00CF0073" w:rsidRDefault="00CF0073">
      <w:pPr>
        <w:jc w:val="center"/>
        <w:rPr>
          <w:rFonts w:eastAsia="Calibri" w:cs="Vrinda"/>
          <w:szCs w:val="24"/>
        </w:rPr>
      </w:pPr>
    </w:p>
    <w:p w14:paraId="2144CF74" w14:textId="77777777" w:rsidR="00CF0073" w:rsidRDefault="00CF0073">
      <w:pPr>
        <w:jc w:val="center"/>
        <w:rPr>
          <w:rFonts w:eastAsia="Calibri" w:cs="Vrinda"/>
          <w:szCs w:val="24"/>
        </w:rPr>
      </w:pPr>
    </w:p>
    <w:p w14:paraId="67D74C49" w14:textId="77777777" w:rsidR="00CF0073" w:rsidRDefault="00000000">
      <w:pPr>
        <w:jc w:val="center"/>
        <w:rPr>
          <w:rFonts w:eastAsia="Calibri" w:cs="Vrinda"/>
          <w:szCs w:val="24"/>
        </w:rPr>
      </w:pPr>
      <w:r>
        <w:rPr>
          <w:noProof/>
          <w:szCs w:val="24"/>
          <w:lang w:val="en-IN" w:eastAsia="en-IN"/>
        </w:rPr>
        <w:drawing>
          <wp:inline distT="0" distB="0" distL="0" distR="0" wp14:anchorId="5FE4A485" wp14:editId="063E7F02">
            <wp:extent cx="813435" cy="923925"/>
            <wp:effectExtent l="0" t="0" r="5715" b="9525"/>
            <wp:docPr id="20" name="Picture 20" descr="C:\Users\pc\Desktop\logo.png"/>
            <wp:cNvGraphicFramePr/>
            <a:graphic xmlns:a="http://schemas.openxmlformats.org/drawingml/2006/main">
              <a:graphicData uri="http://schemas.openxmlformats.org/drawingml/2006/picture">
                <pic:pic xmlns:pic="http://schemas.openxmlformats.org/drawingml/2006/picture">
                  <pic:nvPicPr>
                    <pic:cNvPr id="20" name="Picture 20" descr="C:\Users\pc\Desktop\logo.png"/>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813435" cy="923925"/>
                    </a:xfrm>
                    <a:prstGeom prst="rect">
                      <a:avLst/>
                    </a:prstGeom>
                    <a:noFill/>
                    <a:ln>
                      <a:noFill/>
                    </a:ln>
                  </pic:spPr>
                </pic:pic>
              </a:graphicData>
            </a:graphic>
          </wp:inline>
        </w:drawing>
      </w:r>
    </w:p>
    <w:p w14:paraId="499680BC" w14:textId="77777777" w:rsidR="00CF0073" w:rsidRDefault="00CF0073">
      <w:pPr>
        <w:jc w:val="center"/>
        <w:rPr>
          <w:rFonts w:eastAsia="Calibri" w:cs="Vrinda"/>
          <w:szCs w:val="24"/>
        </w:rPr>
      </w:pPr>
    </w:p>
    <w:p w14:paraId="2DD57B93" w14:textId="77777777" w:rsidR="00CF0073" w:rsidRDefault="00CF0073">
      <w:pPr>
        <w:jc w:val="center"/>
        <w:rPr>
          <w:rFonts w:eastAsia="Calibri" w:cs="Vrinda"/>
          <w:szCs w:val="24"/>
        </w:rPr>
      </w:pPr>
    </w:p>
    <w:p w14:paraId="71F2709E" w14:textId="77777777" w:rsidR="00CF0073" w:rsidRDefault="00000000">
      <w:pPr>
        <w:rPr>
          <w:rFonts w:eastAsia="Calibri" w:cs="Times New Roman"/>
          <w:b/>
          <w:bCs/>
          <w:sz w:val="28"/>
        </w:rPr>
      </w:pPr>
      <w:r>
        <w:rPr>
          <w:rFonts w:eastAsia="Calibri" w:cs="Times New Roman"/>
          <w:b/>
          <w:bCs/>
          <w:sz w:val="28"/>
        </w:rPr>
        <w:t>Supervisor:</w:t>
      </w:r>
    </w:p>
    <w:p w14:paraId="7CD762C4" w14:textId="77777777" w:rsidR="00CF0073" w:rsidRDefault="00000000">
      <w:pPr>
        <w:tabs>
          <w:tab w:val="left" w:pos="720"/>
        </w:tabs>
        <w:rPr>
          <w:rFonts w:eastAsia="Calibri" w:cs="Times New Roman"/>
          <w:bCs/>
          <w:sz w:val="28"/>
          <w:szCs w:val="28"/>
        </w:rPr>
      </w:pPr>
      <w:r>
        <w:rPr>
          <w:rFonts w:eastAsia="Calibri" w:cs="Times New Roman"/>
          <w:bCs/>
          <w:sz w:val="28"/>
          <w:szCs w:val="28"/>
        </w:rPr>
        <w:t xml:space="preserve">          </w:t>
      </w:r>
      <w:r>
        <w:rPr>
          <w:rFonts w:eastAsia="Calibri" w:cs="Times New Roman"/>
          <w:bCs/>
          <w:sz w:val="28"/>
          <w:szCs w:val="28"/>
          <w:shd w:val="clear" w:color="auto" w:fill="FFFFFF"/>
        </w:rPr>
        <w:t>Dr. Sk. Md. Masudul Ahsan</w:t>
      </w:r>
    </w:p>
    <w:p w14:paraId="6DF505B1" w14:textId="77777777" w:rsidR="00CF0073" w:rsidRDefault="00000000">
      <w:pPr>
        <w:rPr>
          <w:rFonts w:eastAsia="Calibri" w:cs="Times New Roman"/>
          <w:bCs/>
          <w:szCs w:val="24"/>
        </w:rPr>
      </w:pPr>
      <w:r>
        <w:rPr>
          <w:rFonts w:eastAsia="Calibri" w:cs="Times New Roman"/>
          <w:bCs/>
          <w:noProof/>
          <w:szCs w:val="24"/>
          <w:lang w:val="en-IN" w:eastAsia="en-IN"/>
        </w:rPr>
        <mc:AlternateContent>
          <mc:Choice Requires="wps">
            <w:drawing>
              <wp:anchor distT="0" distB="0" distL="114300" distR="114300" simplePos="0" relativeHeight="251632128" behindDoc="0" locked="0" layoutInCell="1" allowOverlap="1" wp14:anchorId="481332E4" wp14:editId="4FD5F974">
                <wp:simplePos x="0" y="0"/>
                <wp:positionH relativeFrom="column">
                  <wp:posOffset>4297680</wp:posOffset>
                </wp:positionH>
                <wp:positionV relativeFrom="paragraph">
                  <wp:posOffset>206375</wp:posOffset>
                </wp:positionV>
                <wp:extent cx="11353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1135380" cy="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0FA2812" id="Straight Connector 1" o:spid="_x0000_s1026" style="position:absolute;z-index:251632128;visibility:visible;mso-wrap-style:square;mso-wrap-distance-left:9pt;mso-wrap-distance-top:0;mso-wrap-distance-right:9pt;mso-wrap-distance-bottom:0;mso-position-horizontal:absolute;mso-position-horizontal-relative:text;mso-position-vertical:absolute;mso-position-vertical-relative:text" from="338.4pt,16.25pt" to="427.8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" strokecolor="black [3200]" strokeweight=".5pt">
                <v:stroke joinstyle="miter"/>
              </v:line>
            </w:pict>
          </mc:Fallback>
        </mc:AlternateContent>
      </w:r>
      <w:r>
        <w:rPr>
          <w:rFonts w:eastAsia="Calibri" w:cs="Times New Roman"/>
          <w:bCs/>
          <w:szCs w:val="24"/>
        </w:rPr>
        <w:tab/>
      </w:r>
      <w:r>
        <w:rPr>
          <w:rFonts w:eastAsia="Calibri" w:cs="Times New Roman"/>
          <w:bCs/>
          <w:szCs w:val="24"/>
          <w:shd w:val="clear" w:color="auto" w:fill="FFFFFF"/>
        </w:rPr>
        <w:t>Professor</w:t>
      </w:r>
      <w:r>
        <w:rPr>
          <w:rFonts w:eastAsia="Calibri" w:cs="Times New Roman"/>
          <w:bCs/>
          <w:szCs w:val="24"/>
          <w:shd w:val="clear" w:color="auto" w:fill="FFFFFF"/>
        </w:rPr>
        <w:tab/>
      </w:r>
      <w:r>
        <w:rPr>
          <w:rFonts w:eastAsia="Calibri" w:cs="Times New Roman"/>
          <w:bCs/>
          <w:szCs w:val="24"/>
          <w:shd w:val="clear" w:color="auto" w:fill="FFFFFF"/>
        </w:rPr>
        <w:tab/>
      </w:r>
      <w:r>
        <w:rPr>
          <w:rFonts w:eastAsia="Calibri" w:cs="Times New Roman"/>
          <w:bCs/>
          <w:szCs w:val="24"/>
          <w:shd w:val="clear" w:color="auto" w:fill="FFFFFF"/>
        </w:rPr>
        <w:tab/>
      </w:r>
      <w:r>
        <w:rPr>
          <w:rFonts w:eastAsia="Calibri" w:cs="Times New Roman"/>
          <w:bCs/>
          <w:szCs w:val="24"/>
          <w:shd w:val="clear" w:color="auto" w:fill="FFFFFF"/>
        </w:rPr>
        <w:tab/>
      </w:r>
      <w:r>
        <w:rPr>
          <w:rFonts w:eastAsia="Calibri" w:cs="Times New Roman"/>
          <w:bCs/>
          <w:szCs w:val="24"/>
          <w:shd w:val="clear" w:color="auto" w:fill="FFFFFF"/>
        </w:rPr>
        <w:tab/>
      </w:r>
      <w:r>
        <w:rPr>
          <w:rFonts w:eastAsia="Calibri" w:cs="Times New Roman"/>
          <w:bCs/>
          <w:szCs w:val="24"/>
          <w:shd w:val="clear" w:color="auto" w:fill="FFFFFF"/>
        </w:rPr>
        <w:tab/>
      </w:r>
    </w:p>
    <w:p w14:paraId="6BE84751" w14:textId="77777777" w:rsidR="00CF0073" w:rsidRDefault="00000000">
      <w:pPr>
        <w:rPr>
          <w:rFonts w:eastAsia="Calibri" w:cs="Times New Roman"/>
          <w:bCs/>
          <w:szCs w:val="24"/>
        </w:rPr>
      </w:pPr>
      <w:r>
        <w:rPr>
          <w:rFonts w:eastAsia="Calibri" w:cs="Times New Roman"/>
          <w:bCs/>
          <w:szCs w:val="24"/>
        </w:rPr>
        <w:t xml:space="preserve"> </w:t>
      </w:r>
      <w:r>
        <w:rPr>
          <w:rFonts w:eastAsia="Calibri" w:cs="Times New Roman"/>
          <w:bCs/>
          <w:szCs w:val="24"/>
        </w:rPr>
        <w:tab/>
      </w:r>
      <w:bookmarkStart w:id="0" w:name="_Hlk198528"/>
      <w:r>
        <w:rPr>
          <w:rFonts w:eastAsia="Calibri" w:cs="Times New Roman"/>
          <w:bCs/>
          <w:szCs w:val="24"/>
        </w:rPr>
        <w:t>Dept. of Computer Science and Engineering</w:t>
      </w:r>
      <w:r>
        <w:rPr>
          <w:rFonts w:eastAsia="Calibri" w:cs="Times New Roman"/>
          <w:bCs/>
          <w:szCs w:val="24"/>
        </w:rPr>
        <w:tab/>
      </w:r>
      <w:r>
        <w:rPr>
          <w:rFonts w:eastAsia="Calibri" w:cs="Times New Roman"/>
          <w:bCs/>
          <w:szCs w:val="24"/>
        </w:rPr>
        <w:tab/>
      </w:r>
      <w:r>
        <w:rPr>
          <w:rFonts w:eastAsia="Calibri" w:cs="Times New Roman"/>
          <w:bCs/>
          <w:szCs w:val="24"/>
        </w:rPr>
        <w:tab/>
      </w:r>
      <w:r>
        <w:rPr>
          <w:rFonts w:eastAsia="Calibri" w:cs="Times New Roman"/>
          <w:bCs/>
          <w:szCs w:val="24"/>
        </w:rPr>
        <w:tab/>
        <w:t>Signature</w:t>
      </w:r>
    </w:p>
    <w:p w14:paraId="4904DD8B" w14:textId="77777777" w:rsidR="00CF0073" w:rsidRDefault="00000000">
      <w:pPr>
        <w:rPr>
          <w:rFonts w:eastAsia="Calibri" w:cs="Times New Roman"/>
          <w:bCs/>
          <w:szCs w:val="24"/>
        </w:rPr>
      </w:pPr>
      <w:r>
        <w:rPr>
          <w:rFonts w:eastAsia="Calibri" w:cs="Times New Roman"/>
          <w:bCs/>
          <w:szCs w:val="24"/>
        </w:rPr>
        <w:tab/>
        <w:t>Khulna University of Engineering &amp; Technology</w:t>
      </w:r>
    </w:p>
    <w:bookmarkEnd w:id="0"/>
    <w:p w14:paraId="5AB405B8" w14:textId="77777777" w:rsidR="00CF0073" w:rsidRDefault="00CF0073">
      <w:pPr>
        <w:tabs>
          <w:tab w:val="left" w:pos="3630"/>
          <w:tab w:val="center" w:pos="4536"/>
        </w:tabs>
        <w:autoSpaceDE w:val="0"/>
        <w:autoSpaceDN w:val="0"/>
        <w:adjustRightInd w:val="0"/>
        <w:jc w:val="center"/>
        <w:rPr>
          <w:rFonts w:eastAsia="Calibri" w:cs="Vrinda"/>
          <w:b/>
          <w:bCs/>
          <w:color w:val="000000"/>
          <w:szCs w:val="24"/>
          <w:lang w:bidi="bn-BD"/>
        </w:rPr>
      </w:pPr>
    </w:p>
    <w:p w14:paraId="474C5715" w14:textId="77777777" w:rsidR="00CF0073" w:rsidRDefault="00CF0073">
      <w:pPr>
        <w:tabs>
          <w:tab w:val="left" w:pos="3630"/>
          <w:tab w:val="center" w:pos="4536"/>
        </w:tabs>
        <w:autoSpaceDE w:val="0"/>
        <w:autoSpaceDN w:val="0"/>
        <w:adjustRightInd w:val="0"/>
        <w:jc w:val="center"/>
        <w:rPr>
          <w:rFonts w:eastAsia="Calibri" w:cs="Vrinda"/>
          <w:b/>
          <w:bCs/>
          <w:color w:val="000000"/>
          <w:szCs w:val="24"/>
          <w:lang w:bidi="bn-BD"/>
        </w:rPr>
      </w:pPr>
    </w:p>
    <w:p w14:paraId="56B5A867" w14:textId="77777777" w:rsidR="00CF0073" w:rsidRDefault="00000000">
      <w:pPr>
        <w:jc w:val="center"/>
        <w:rPr>
          <w:rFonts w:eastAsia="Calibri" w:cs="Vrinda"/>
          <w:b/>
          <w:bCs/>
        </w:rPr>
      </w:pPr>
      <w:r>
        <w:rPr>
          <w:rFonts w:eastAsia="Calibri" w:cs="Vrinda"/>
          <w:b/>
          <w:bCs/>
        </w:rPr>
        <w:t>Department of Computer Science and Engineering</w:t>
      </w:r>
    </w:p>
    <w:p w14:paraId="120A6737" w14:textId="77777777" w:rsidR="00CF0073" w:rsidRDefault="00000000">
      <w:pPr>
        <w:jc w:val="center"/>
        <w:rPr>
          <w:rFonts w:eastAsia="Calibri" w:cs="Vrinda"/>
          <w:b/>
          <w:bCs/>
        </w:rPr>
      </w:pPr>
      <w:r>
        <w:rPr>
          <w:rFonts w:eastAsia="Calibri" w:cs="Vrinda"/>
          <w:b/>
          <w:bCs/>
        </w:rPr>
        <w:t>Khulna University of Engineering &amp; Technology</w:t>
      </w:r>
    </w:p>
    <w:p w14:paraId="34265CC2" w14:textId="77777777" w:rsidR="00CF0073" w:rsidRDefault="00000000">
      <w:pPr>
        <w:jc w:val="center"/>
        <w:rPr>
          <w:rFonts w:eastAsia="Calibri" w:cs="Vrinda"/>
          <w:b/>
          <w:bCs/>
        </w:rPr>
      </w:pPr>
      <w:r>
        <w:rPr>
          <w:rFonts w:eastAsia="Calibri" w:cs="Vrinda"/>
          <w:b/>
          <w:bCs/>
        </w:rPr>
        <w:t>Khulna 9203, Bangladesh</w:t>
      </w:r>
    </w:p>
    <w:p w14:paraId="3EC145A9" w14:textId="77777777" w:rsidR="00CF0073" w:rsidRDefault="00000000">
      <w:pPr>
        <w:jc w:val="center"/>
        <w:rPr>
          <w:rFonts w:eastAsia="Calibri" w:cs="Vrinda"/>
          <w:b/>
          <w:bCs/>
        </w:rPr>
      </w:pPr>
      <w:r>
        <w:rPr>
          <w:rFonts w:eastAsia="Calibri" w:cs="Vrinda"/>
          <w:b/>
          <w:bCs/>
        </w:rPr>
        <w:t>30</w:t>
      </w:r>
      <w:r>
        <w:rPr>
          <w:rFonts w:eastAsia="Calibri" w:cs="Vrinda"/>
          <w:b/>
          <w:bCs/>
          <w:vertAlign w:val="superscript"/>
        </w:rPr>
        <w:t>th</w:t>
      </w:r>
      <w:r>
        <w:rPr>
          <w:rFonts w:eastAsia="Calibri" w:cs="Vrinda"/>
          <w:b/>
          <w:bCs/>
        </w:rPr>
        <w:t xml:space="preserve"> November 2023</w:t>
      </w:r>
    </w:p>
    <w:p w14:paraId="179A2D4D" w14:textId="77777777" w:rsidR="00CF0073" w:rsidRDefault="00CF0073">
      <w:pPr>
        <w:jc w:val="center"/>
        <w:rPr>
          <w:rFonts w:eastAsia="Calibri" w:cs="Vrinda"/>
          <w:b/>
          <w:bCs/>
        </w:rPr>
        <w:sectPr w:rsidR="00CF0073" w:rsidSect="00B6530A">
          <w:headerReference w:type="even" r:id="rId10"/>
          <w:headerReference w:type="default" r:id="rId11"/>
          <w:footerReference w:type="even" r:id="rId12"/>
          <w:footerReference w:type="default" r:id="rId13"/>
          <w:headerReference w:type="first" r:id="rId14"/>
          <w:footerReference w:type="first" r:id="rId15"/>
          <w:pgSz w:w="11906" w:h="16838"/>
          <w:pgMar w:top="1728" w:right="1440" w:bottom="1440" w:left="1728" w:header="1440" w:footer="720" w:gutter="0"/>
          <w:pgNumType w:fmt="lowerRoman" w:start="1"/>
          <w:cols w:space="720"/>
          <w:docGrid w:linePitch="360"/>
        </w:sectPr>
      </w:pPr>
    </w:p>
    <w:p w14:paraId="10C8B2B3" w14:textId="77777777" w:rsidR="00CF0073" w:rsidRDefault="00000000">
      <w:pPr>
        <w:tabs>
          <w:tab w:val="left" w:pos="3630"/>
          <w:tab w:val="center" w:pos="4536"/>
        </w:tabs>
        <w:autoSpaceDE w:val="0"/>
        <w:autoSpaceDN w:val="0"/>
        <w:adjustRightInd w:val="0"/>
        <w:jc w:val="center"/>
        <w:rPr>
          <w:rFonts w:eastAsia="Calibri" w:cs="Vrinda"/>
          <w:b/>
          <w:bCs/>
          <w:color w:val="000000"/>
          <w:sz w:val="32"/>
          <w:szCs w:val="32"/>
          <w:lang w:bidi="bn-BD"/>
        </w:rPr>
      </w:pPr>
      <w:r>
        <w:rPr>
          <w:rFonts w:eastAsia="Calibri" w:cs="Vrinda"/>
          <w:b/>
          <w:bCs/>
          <w:color w:val="000000"/>
          <w:sz w:val="32"/>
          <w:szCs w:val="32"/>
          <w:lang w:bidi="bn-BD"/>
        </w:rPr>
        <w:lastRenderedPageBreak/>
        <w:t>Acknowledgement</w:t>
      </w:r>
    </w:p>
    <w:p w14:paraId="7E7C3AB1" w14:textId="77777777" w:rsidR="00CF0073" w:rsidRDefault="00CF0073">
      <w:pPr>
        <w:spacing w:line="240" w:lineRule="auto"/>
        <w:jc w:val="center"/>
        <w:rPr>
          <w:rFonts w:eastAsia="Calibri" w:cs="Times New Roman"/>
          <w:bCs/>
          <w:szCs w:val="24"/>
        </w:rPr>
      </w:pPr>
    </w:p>
    <w:p w14:paraId="7EE484F1" w14:textId="77777777" w:rsidR="00CF0073" w:rsidRDefault="00CF0073">
      <w:pPr>
        <w:spacing w:line="240" w:lineRule="auto"/>
        <w:jc w:val="center"/>
        <w:rPr>
          <w:rFonts w:eastAsia="Calibri" w:cs="Times New Roman"/>
          <w:bCs/>
          <w:szCs w:val="24"/>
        </w:rPr>
      </w:pPr>
    </w:p>
    <w:p w14:paraId="1FCD2071" w14:textId="5ECA6B47" w:rsidR="00CF0073" w:rsidRDefault="00000000">
      <w:pPr>
        <w:rPr>
          <w:rFonts w:cs="Times New Roman"/>
          <w:bCs/>
          <w:color w:val="000000"/>
          <w:szCs w:val="32"/>
        </w:rPr>
      </w:pPr>
      <w:r>
        <w:rPr>
          <w:rFonts w:cs="Times New Roman"/>
          <w:bCs/>
          <w:color w:val="000000"/>
          <w:szCs w:val="32"/>
        </w:rPr>
        <w:t xml:space="preserve">We extend </w:t>
      </w:r>
      <w:r w:rsidR="006D09CB">
        <w:rPr>
          <w:rFonts w:cs="Times New Roman"/>
          <w:bCs/>
          <w:color w:val="000000"/>
          <w:szCs w:val="32"/>
        </w:rPr>
        <w:t>our</w:t>
      </w:r>
      <w:r>
        <w:rPr>
          <w:rFonts w:cs="Times New Roman"/>
          <w:bCs/>
          <w:color w:val="000000"/>
          <w:szCs w:val="32"/>
        </w:rPr>
        <w:t xml:space="preserve"> heartfelt gratitude to Allah, the Most Merciful and Powerful, for granting us the talents and capabilities to successfully complete the Criminal Identification System project. We are thankful for the invaluable guidance and supervision</w:t>
      </w:r>
      <w:r w:rsidR="00B6530A">
        <w:rPr>
          <w:rFonts w:cs="Times New Roman"/>
          <w:bCs/>
          <w:color w:val="000000"/>
          <w:szCs w:val="32"/>
        </w:rPr>
        <w:t xml:space="preserve"> provided</w:t>
      </w:r>
      <w:r>
        <w:rPr>
          <w:rFonts w:cs="Times New Roman"/>
          <w:bCs/>
          <w:color w:val="000000"/>
          <w:szCs w:val="32"/>
        </w:rPr>
        <w:t xml:space="preserve"> by Dr. Sk. Md. Masudul Ahsan, </w:t>
      </w:r>
      <w:r w:rsidR="00B6530A">
        <w:rPr>
          <w:rFonts w:cs="Times New Roman"/>
          <w:bCs/>
          <w:color w:val="000000"/>
          <w:szCs w:val="32"/>
        </w:rPr>
        <w:t>s</w:t>
      </w:r>
      <w:r>
        <w:rPr>
          <w:rFonts w:cs="Times New Roman"/>
          <w:bCs/>
          <w:color w:val="000000"/>
          <w:szCs w:val="32"/>
        </w:rPr>
        <w:t>upervisor of this project. His expertise and knowledge in the field of computer science were very useful in the successful completion of the project. His constructive criticism, insightful suggestions, and constant encouragement helped us to overcome the challenges that we face</w:t>
      </w:r>
      <w:r w:rsidR="006D09CB">
        <w:rPr>
          <w:rFonts w:cs="Times New Roman"/>
          <w:bCs/>
          <w:color w:val="000000"/>
          <w:szCs w:val="32"/>
        </w:rPr>
        <w:t>d</w:t>
      </w:r>
      <w:r>
        <w:rPr>
          <w:rFonts w:cs="Times New Roman"/>
          <w:bCs/>
          <w:color w:val="000000"/>
          <w:szCs w:val="32"/>
        </w:rPr>
        <w:t xml:space="preserve"> during the development of the system.</w:t>
      </w:r>
    </w:p>
    <w:p w14:paraId="1B625184" w14:textId="465FA40D" w:rsidR="00CF0073" w:rsidRDefault="00000000">
      <w:pPr>
        <w:spacing w:before="100" w:beforeAutospacing="1"/>
        <w:rPr>
          <w:rFonts w:eastAsia="Calibri" w:cs="Times New Roman"/>
          <w:iCs/>
          <w:color w:val="000000"/>
          <w:szCs w:val="24"/>
        </w:rPr>
      </w:pPr>
      <w:r>
        <w:rPr>
          <w:rFonts w:eastAsia="Calibri" w:cs="Times New Roman"/>
          <w:iCs/>
          <w:color w:val="000000"/>
          <w:szCs w:val="24"/>
        </w:rPr>
        <w:t>We would also like to thank our seniors</w:t>
      </w:r>
      <w:r w:rsidR="00B6530A">
        <w:rPr>
          <w:rFonts w:eastAsia="Calibri" w:cs="Times New Roman"/>
          <w:iCs/>
          <w:color w:val="000000"/>
          <w:szCs w:val="24"/>
        </w:rPr>
        <w:t>,</w:t>
      </w:r>
      <w:r>
        <w:rPr>
          <w:rFonts w:eastAsia="Calibri" w:cs="Times New Roman"/>
          <w:iCs/>
          <w:color w:val="000000"/>
          <w:szCs w:val="24"/>
        </w:rPr>
        <w:t xml:space="preserve"> who inspired us to implement different </w:t>
      </w:r>
      <w:r w:rsidR="00B6530A">
        <w:rPr>
          <w:rFonts w:eastAsia="Calibri" w:cs="Times New Roman"/>
          <w:iCs/>
          <w:color w:val="000000"/>
          <w:szCs w:val="24"/>
        </w:rPr>
        <w:t>i</w:t>
      </w:r>
      <w:r>
        <w:rPr>
          <w:rFonts w:eastAsia="Calibri" w:cs="Times New Roman"/>
          <w:iCs/>
          <w:color w:val="000000"/>
          <w:szCs w:val="24"/>
        </w:rPr>
        <w:t xml:space="preserve">deas and suggestions throughout this project. We would also like to thank our friends for their association and cooperation </w:t>
      </w:r>
      <w:r w:rsidR="00B6530A">
        <w:rPr>
          <w:rFonts w:eastAsia="Calibri" w:cs="Times New Roman"/>
          <w:iCs/>
          <w:color w:val="000000"/>
          <w:szCs w:val="24"/>
        </w:rPr>
        <w:t>with</w:t>
      </w:r>
      <w:r>
        <w:rPr>
          <w:rFonts w:eastAsia="Calibri" w:cs="Times New Roman"/>
          <w:iCs/>
          <w:color w:val="000000"/>
          <w:szCs w:val="24"/>
        </w:rPr>
        <w:t xml:space="preserve"> our project. Last but not least,</w:t>
      </w:r>
      <w:r w:rsidR="00B6530A">
        <w:rPr>
          <w:rFonts w:eastAsia="Calibri" w:cs="Times New Roman"/>
          <w:iCs/>
          <w:color w:val="000000"/>
          <w:szCs w:val="24"/>
        </w:rPr>
        <w:t xml:space="preserve"> our</w:t>
      </w:r>
      <w:r>
        <w:rPr>
          <w:rFonts w:eastAsia="Calibri" w:cs="Times New Roman"/>
          <w:iCs/>
          <w:color w:val="000000"/>
          <w:szCs w:val="24"/>
        </w:rPr>
        <w:t xml:space="preserve"> deepest gratitude is expressed to our parents, whose moral support and encouragement gave us the strength to complete this project.</w:t>
      </w:r>
    </w:p>
    <w:p w14:paraId="25DDECDA" w14:textId="77777777" w:rsidR="00CF0073" w:rsidRDefault="00CF0073">
      <w:pPr>
        <w:rPr>
          <w:rFonts w:eastAsia="Calibri" w:cs="Times New Roman"/>
          <w:bCs/>
          <w:szCs w:val="24"/>
        </w:rPr>
      </w:pPr>
    </w:p>
    <w:p w14:paraId="4DD42E01" w14:textId="77777777" w:rsidR="00CF0073" w:rsidRDefault="00CF0073">
      <w:pPr>
        <w:rPr>
          <w:rFonts w:eastAsia="Calibri" w:cs="Times New Roman"/>
          <w:bCs/>
          <w:szCs w:val="24"/>
        </w:rPr>
      </w:pPr>
    </w:p>
    <w:p w14:paraId="276F4327" w14:textId="5A06C949" w:rsidR="006D6C74" w:rsidRPr="006D6C74" w:rsidRDefault="006D6C74" w:rsidP="006D6C74">
      <w:pPr>
        <w:spacing w:after="200"/>
        <w:jc w:val="right"/>
        <w:rPr>
          <w:b/>
        </w:rPr>
      </w:pPr>
      <w:r>
        <w:rPr>
          <w:b/>
        </w:rPr>
        <w:t>Ehsanul Karim and Ankon Chowdhury</w:t>
      </w:r>
    </w:p>
    <w:p w14:paraId="6E5931B6" w14:textId="77777777" w:rsidR="00CF0073" w:rsidRDefault="00000000">
      <w:pPr>
        <w:spacing w:after="160" w:line="259" w:lineRule="auto"/>
        <w:jc w:val="left"/>
        <w:rPr>
          <w:rFonts w:eastAsia="Calibri" w:cs="Vrinda"/>
          <w:b/>
          <w:bCs/>
          <w:color w:val="000000"/>
          <w:sz w:val="32"/>
          <w:szCs w:val="32"/>
          <w:lang w:bidi="bn-BD"/>
        </w:rPr>
      </w:pPr>
      <w:r>
        <w:rPr>
          <w:rFonts w:eastAsia="Calibri" w:cs="Vrinda"/>
          <w:b/>
          <w:bCs/>
          <w:color w:val="000000"/>
          <w:sz w:val="32"/>
          <w:szCs w:val="32"/>
          <w:lang w:bidi="bn-BD"/>
        </w:rPr>
        <w:br w:type="page"/>
      </w:r>
    </w:p>
    <w:p w14:paraId="6ED4F545" w14:textId="77777777" w:rsidR="00CF0073" w:rsidRDefault="00000000">
      <w:pPr>
        <w:tabs>
          <w:tab w:val="left" w:pos="3630"/>
          <w:tab w:val="center" w:pos="4536"/>
        </w:tabs>
        <w:autoSpaceDE w:val="0"/>
        <w:autoSpaceDN w:val="0"/>
        <w:adjustRightInd w:val="0"/>
        <w:jc w:val="center"/>
        <w:rPr>
          <w:rFonts w:eastAsia="Calibri" w:cs="Vrinda"/>
          <w:b/>
          <w:bCs/>
          <w:color w:val="000000"/>
          <w:sz w:val="32"/>
          <w:szCs w:val="32"/>
          <w:lang w:bidi="bn-BD"/>
        </w:rPr>
      </w:pPr>
      <w:r>
        <w:rPr>
          <w:rFonts w:eastAsia="Calibri" w:cs="Vrinda"/>
          <w:b/>
          <w:bCs/>
          <w:color w:val="000000"/>
          <w:sz w:val="32"/>
          <w:szCs w:val="32"/>
          <w:lang w:bidi="bn-BD"/>
        </w:rPr>
        <w:lastRenderedPageBreak/>
        <w:t>Abstract</w:t>
      </w:r>
    </w:p>
    <w:p w14:paraId="7AD25678" w14:textId="77777777" w:rsidR="00CF0073" w:rsidRDefault="00CF0073">
      <w:pPr>
        <w:pStyle w:val="NoSpacing"/>
        <w:jc w:val="center"/>
        <w:rPr>
          <w:rFonts w:ascii="Times New Roman" w:hAnsi="Times New Roman" w:cs="Times New Roman"/>
          <w:sz w:val="24"/>
          <w:szCs w:val="24"/>
        </w:rPr>
      </w:pPr>
    </w:p>
    <w:p w14:paraId="724C23EA" w14:textId="77777777" w:rsidR="00CF0073" w:rsidRDefault="00CF0073">
      <w:pPr>
        <w:pStyle w:val="NoSpacing"/>
        <w:jc w:val="center"/>
        <w:rPr>
          <w:rFonts w:ascii="Times New Roman" w:hAnsi="Times New Roman" w:cs="Times New Roman"/>
          <w:sz w:val="24"/>
          <w:szCs w:val="24"/>
        </w:rPr>
      </w:pPr>
    </w:p>
    <w:p w14:paraId="6E0ABE9E" w14:textId="53588F74" w:rsidR="00CF0073" w:rsidRDefault="00000000">
      <w:pPr>
        <w:rPr>
          <w:rFonts w:cs="Times New Roman"/>
          <w:bCs/>
          <w:color w:val="000000"/>
          <w:szCs w:val="24"/>
        </w:rPr>
      </w:pPr>
      <w:r>
        <w:rPr>
          <w:rFonts w:cs="Times New Roman"/>
          <w:bCs/>
          <w:color w:val="000000"/>
          <w:szCs w:val="24"/>
        </w:rPr>
        <w:t>The police force serves as a crucial public servant</w:t>
      </w:r>
      <w:r w:rsidR="00B6530A">
        <w:rPr>
          <w:rFonts w:cs="Times New Roman"/>
          <w:bCs/>
          <w:color w:val="000000"/>
          <w:szCs w:val="24"/>
        </w:rPr>
        <w:t>,</w:t>
      </w:r>
      <w:r>
        <w:rPr>
          <w:rFonts w:cs="Times New Roman"/>
          <w:bCs/>
          <w:color w:val="000000"/>
          <w:szCs w:val="24"/>
        </w:rPr>
        <w:t xml:space="preserve"> and in their pursuit of criminals, they often employ various methods, including the utilization of sketch artists who create facial depictions based on victims’ descriptions. Subsequently, these sketches are compared with a criminal database to identify potential matches. Regrettably, these procedures are time consuming, and in the realm of law enforcement, time is of paramount importance. Again, the current online law enforcement website doesn’t extend to all criminal activities. Thus, to address these issues, the proposed system seeks to enhance efficiency by incorporating deep-learning models to capture facial features with a moderate degree of precision. The resulting data is then stored in a local database, facilitating expedited searches for potential matches, improving both time efficiency and accuracy. The web application</w:t>
      </w:r>
      <w:r w:rsidR="00B6530A">
        <w:rPr>
          <w:rFonts w:cs="Times New Roman"/>
          <w:bCs/>
          <w:color w:val="000000"/>
          <w:szCs w:val="24"/>
        </w:rPr>
        <w:t xml:space="preserve"> has</w:t>
      </w:r>
      <w:r>
        <w:rPr>
          <w:rFonts w:cs="Times New Roman"/>
          <w:bCs/>
          <w:color w:val="000000"/>
          <w:szCs w:val="24"/>
        </w:rPr>
        <w:t xml:space="preserve"> also been designed to handle a wide variety of criminal activities and</w:t>
      </w:r>
      <w:r w:rsidR="00B6530A">
        <w:rPr>
          <w:rFonts w:cs="Times New Roman"/>
          <w:bCs/>
          <w:color w:val="000000"/>
          <w:szCs w:val="24"/>
        </w:rPr>
        <w:t xml:space="preserve"> provide</w:t>
      </w:r>
      <w:r>
        <w:rPr>
          <w:rFonts w:cs="Times New Roman"/>
          <w:bCs/>
          <w:color w:val="000000"/>
          <w:szCs w:val="24"/>
        </w:rPr>
        <w:t xml:space="preserve"> better navigation of the system. The proposed models use a technique called Convolutional Neural Network (CNN) and have an accuracy of close to 88%.</w:t>
      </w:r>
      <w:r w:rsidR="006D09CB">
        <w:rPr>
          <w:rFonts w:cs="Times New Roman"/>
          <w:bCs/>
          <w:color w:val="000000"/>
          <w:szCs w:val="24"/>
        </w:rPr>
        <w:t xml:space="preserve"> </w:t>
      </w:r>
      <w:r>
        <w:rPr>
          <w:rFonts w:cs="Times New Roman"/>
          <w:bCs/>
          <w:color w:val="000000"/>
          <w:szCs w:val="24"/>
        </w:rPr>
        <w:t>Mainly because the data set images consisted of good lightning conditions and</w:t>
      </w:r>
      <w:r w:rsidR="00B6530A">
        <w:rPr>
          <w:rFonts w:cs="Times New Roman"/>
          <w:bCs/>
          <w:color w:val="000000"/>
          <w:szCs w:val="24"/>
        </w:rPr>
        <w:t xml:space="preserve"> a</w:t>
      </w:r>
      <w:r>
        <w:rPr>
          <w:rFonts w:cs="Times New Roman"/>
          <w:bCs/>
          <w:color w:val="000000"/>
          <w:szCs w:val="24"/>
        </w:rPr>
        <w:t xml:space="preserve"> white background. A total of near</w:t>
      </w:r>
      <w:r w:rsidR="00053E1A">
        <w:rPr>
          <w:rFonts w:cs="Times New Roman"/>
          <w:bCs/>
          <w:color w:val="000000"/>
          <w:szCs w:val="24"/>
        </w:rPr>
        <w:t>ly</w:t>
      </w:r>
      <w:r>
        <w:rPr>
          <w:rFonts w:cs="Times New Roman"/>
          <w:bCs/>
          <w:color w:val="000000"/>
          <w:szCs w:val="24"/>
        </w:rPr>
        <w:t xml:space="preserve"> 17,000 images were used to train the models</w:t>
      </w:r>
      <w:r w:rsidR="00053E1A">
        <w:rPr>
          <w:rFonts w:cs="Times New Roman"/>
          <w:bCs/>
          <w:color w:val="000000"/>
          <w:szCs w:val="24"/>
        </w:rPr>
        <w:t>, with</w:t>
      </w:r>
      <w:r>
        <w:rPr>
          <w:rFonts w:cs="Times New Roman"/>
          <w:bCs/>
          <w:color w:val="000000"/>
          <w:szCs w:val="24"/>
        </w:rPr>
        <w:t xml:space="preserve"> each model having about 50 million trainable parameters. Facial features are extracted through various models but the base pre-trained model that was used for this system was Resnet50. The web application was also built with Django as the backend technology</w:t>
      </w:r>
      <w:r w:rsidR="00053E1A">
        <w:rPr>
          <w:rFonts w:cs="Times New Roman"/>
          <w:bCs/>
          <w:color w:val="000000"/>
          <w:szCs w:val="24"/>
        </w:rPr>
        <w:t>,</w:t>
      </w:r>
      <w:r>
        <w:rPr>
          <w:rFonts w:cs="Times New Roman"/>
          <w:bCs/>
          <w:color w:val="000000"/>
          <w:szCs w:val="24"/>
        </w:rPr>
        <w:t xml:space="preserve"> as it provided lots of built in features</w:t>
      </w:r>
      <w:r w:rsidR="00053E1A">
        <w:rPr>
          <w:rFonts w:cs="Times New Roman"/>
          <w:bCs/>
          <w:color w:val="000000"/>
          <w:szCs w:val="24"/>
        </w:rPr>
        <w:t>,</w:t>
      </w:r>
      <w:r>
        <w:rPr>
          <w:rFonts w:cs="Times New Roman"/>
          <w:bCs/>
          <w:color w:val="000000"/>
          <w:szCs w:val="24"/>
        </w:rPr>
        <w:t xml:space="preserve"> and incorporating the models was smoother due to the similar language environments.</w:t>
      </w:r>
    </w:p>
    <w:p w14:paraId="2D3FA1EB" w14:textId="77777777" w:rsidR="00CF0073" w:rsidRDefault="00000000">
      <w:pPr>
        <w:rPr>
          <w:rFonts w:cs="Times New Roman"/>
          <w:b/>
          <w:szCs w:val="24"/>
        </w:rPr>
      </w:pPr>
      <w:r>
        <w:rPr>
          <w:rFonts w:cs="Times New Roman"/>
          <w:b/>
          <w:szCs w:val="24"/>
        </w:rPr>
        <w:br w:type="page"/>
      </w:r>
    </w:p>
    <w:p w14:paraId="7D338B36" w14:textId="77777777" w:rsidR="00CF0073" w:rsidRDefault="00000000">
      <w:pPr>
        <w:tabs>
          <w:tab w:val="left" w:pos="3630"/>
          <w:tab w:val="center" w:pos="4536"/>
        </w:tabs>
        <w:autoSpaceDE w:val="0"/>
        <w:autoSpaceDN w:val="0"/>
        <w:adjustRightInd w:val="0"/>
        <w:jc w:val="center"/>
        <w:rPr>
          <w:rFonts w:eastAsia="Calibri" w:cs="Vrinda"/>
          <w:bCs/>
          <w:color w:val="000000"/>
          <w:sz w:val="32"/>
          <w:szCs w:val="32"/>
          <w:lang w:bidi="bn-BD"/>
        </w:rPr>
      </w:pPr>
      <w:r>
        <w:rPr>
          <w:rFonts w:eastAsia="Calibri" w:cs="Vrinda"/>
          <w:b/>
          <w:bCs/>
          <w:color w:val="000000"/>
          <w:sz w:val="32"/>
          <w:szCs w:val="32"/>
          <w:lang w:bidi="bn-BD"/>
        </w:rPr>
        <w:lastRenderedPageBreak/>
        <w:t>Contents</w:t>
      </w:r>
    </w:p>
    <w:p w14:paraId="3D708476" w14:textId="77777777" w:rsidR="00CF0073" w:rsidRDefault="00CF0073">
      <w:pPr>
        <w:tabs>
          <w:tab w:val="left" w:pos="3630"/>
          <w:tab w:val="center" w:pos="4536"/>
        </w:tabs>
        <w:autoSpaceDE w:val="0"/>
        <w:autoSpaceDN w:val="0"/>
        <w:adjustRightInd w:val="0"/>
        <w:spacing w:line="240" w:lineRule="auto"/>
        <w:rPr>
          <w:rFonts w:eastAsia="Calibri" w:cs="Vrinda"/>
          <w:b/>
          <w:bCs/>
          <w:color w:val="000000"/>
          <w:szCs w:val="28"/>
          <w:lang w:bidi="bn-BD"/>
        </w:rPr>
      </w:pPr>
    </w:p>
    <w:p w14:paraId="209687CC" w14:textId="77777777" w:rsidR="00CF0073" w:rsidRDefault="00CF0073">
      <w:pPr>
        <w:tabs>
          <w:tab w:val="left" w:pos="3630"/>
          <w:tab w:val="center" w:pos="4536"/>
        </w:tabs>
        <w:autoSpaceDE w:val="0"/>
        <w:autoSpaceDN w:val="0"/>
        <w:adjustRightInd w:val="0"/>
        <w:spacing w:line="240" w:lineRule="auto"/>
        <w:rPr>
          <w:rFonts w:eastAsia="Calibri" w:cs="Vrinda"/>
          <w:b/>
          <w:bCs/>
          <w:color w:val="000000"/>
          <w:szCs w:val="28"/>
          <w:lang w:bidi="bn-BD"/>
        </w:rPr>
      </w:pPr>
    </w:p>
    <w:tbl>
      <w:tblPr>
        <w:tblStyle w:val="TableGrid"/>
        <w:tblW w:w="8095"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5"/>
        <w:gridCol w:w="5040"/>
        <w:gridCol w:w="990"/>
      </w:tblGrid>
      <w:tr w:rsidR="00CF0073" w14:paraId="05797415" w14:textId="77777777">
        <w:tc>
          <w:tcPr>
            <w:tcW w:w="2065" w:type="dxa"/>
          </w:tcPr>
          <w:p w14:paraId="49E46A49" w14:textId="77777777" w:rsidR="00CF0073" w:rsidRDefault="00CF0073">
            <w:pPr>
              <w:autoSpaceDE w:val="0"/>
              <w:autoSpaceDN w:val="0"/>
              <w:adjustRightInd w:val="0"/>
              <w:rPr>
                <w:rFonts w:cs="Times New Roman"/>
                <w:color w:val="000000"/>
                <w:szCs w:val="24"/>
              </w:rPr>
            </w:pPr>
          </w:p>
        </w:tc>
        <w:tc>
          <w:tcPr>
            <w:tcW w:w="5040" w:type="dxa"/>
          </w:tcPr>
          <w:p w14:paraId="5ACE4FCE" w14:textId="77777777" w:rsidR="00CF0073" w:rsidRDefault="00CF0073">
            <w:pPr>
              <w:autoSpaceDE w:val="0"/>
              <w:autoSpaceDN w:val="0"/>
              <w:adjustRightInd w:val="0"/>
              <w:rPr>
                <w:rFonts w:cs="Times New Roman"/>
                <w:b/>
                <w:color w:val="000000"/>
                <w:szCs w:val="24"/>
              </w:rPr>
            </w:pPr>
          </w:p>
        </w:tc>
        <w:tc>
          <w:tcPr>
            <w:tcW w:w="990" w:type="dxa"/>
          </w:tcPr>
          <w:p w14:paraId="37D87125" w14:textId="77777777" w:rsidR="00CF0073" w:rsidRDefault="00000000">
            <w:pPr>
              <w:autoSpaceDE w:val="0"/>
              <w:autoSpaceDN w:val="0"/>
              <w:adjustRightInd w:val="0"/>
              <w:jc w:val="center"/>
              <w:rPr>
                <w:rFonts w:cs="Times New Roman"/>
                <w:b/>
                <w:color w:val="000000"/>
                <w:szCs w:val="24"/>
              </w:rPr>
            </w:pPr>
            <w:r>
              <w:rPr>
                <w:rFonts w:cs="Times New Roman"/>
                <w:b/>
                <w:color w:val="000000"/>
                <w:szCs w:val="24"/>
              </w:rPr>
              <w:t>Page</w:t>
            </w:r>
          </w:p>
        </w:tc>
      </w:tr>
      <w:tr w:rsidR="00CF0073" w14:paraId="4189C456" w14:textId="77777777">
        <w:tc>
          <w:tcPr>
            <w:tcW w:w="2065" w:type="dxa"/>
          </w:tcPr>
          <w:p w14:paraId="1F6702BA" w14:textId="77777777" w:rsidR="00CF0073" w:rsidRDefault="00000000">
            <w:pPr>
              <w:autoSpaceDE w:val="0"/>
              <w:autoSpaceDN w:val="0"/>
              <w:adjustRightInd w:val="0"/>
              <w:jc w:val="left"/>
              <w:rPr>
                <w:rFonts w:cs="Times New Roman"/>
                <w:color w:val="000000"/>
                <w:szCs w:val="24"/>
              </w:rPr>
            </w:pPr>
            <w:r>
              <w:rPr>
                <w:rFonts w:cs="Times New Roman"/>
                <w:color w:val="000000"/>
                <w:szCs w:val="24"/>
              </w:rPr>
              <w:t>Acknowledgement</w:t>
            </w:r>
          </w:p>
        </w:tc>
        <w:tc>
          <w:tcPr>
            <w:tcW w:w="5040" w:type="dxa"/>
          </w:tcPr>
          <w:p w14:paraId="4DE05CC8" w14:textId="77777777" w:rsidR="00CF0073" w:rsidRDefault="00CF0073">
            <w:pPr>
              <w:autoSpaceDE w:val="0"/>
              <w:autoSpaceDN w:val="0"/>
              <w:adjustRightInd w:val="0"/>
              <w:rPr>
                <w:rFonts w:cs="Times New Roman"/>
                <w:b/>
                <w:color w:val="000000"/>
                <w:szCs w:val="24"/>
              </w:rPr>
            </w:pPr>
          </w:p>
        </w:tc>
        <w:tc>
          <w:tcPr>
            <w:tcW w:w="990" w:type="dxa"/>
          </w:tcPr>
          <w:p w14:paraId="33543BE0" w14:textId="14CFEFA5" w:rsidR="00CF0073" w:rsidRDefault="00000000">
            <w:pPr>
              <w:autoSpaceDE w:val="0"/>
              <w:autoSpaceDN w:val="0"/>
              <w:adjustRightInd w:val="0"/>
              <w:jc w:val="center"/>
              <w:rPr>
                <w:rFonts w:cs="Times New Roman"/>
                <w:color w:val="000000"/>
                <w:szCs w:val="24"/>
              </w:rPr>
            </w:pPr>
            <w:r>
              <w:rPr>
                <w:rFonts w:cs="Times New Roman"/>
                <w:color w:val="000000"/>
                <w:szCs w:val="24"/>
              </w:rPr>
              <w:t>i</w:t>
            </w:r>
            <w:r w:rsidR="005B4053">
              <w:rPr>
                <w:rFonts w:cs="Times New Roman"/>
                <w:color w:val="000000"/>
                <w:szCs w:val="24"/>
              </w:rPr>
              <w:t>i</w:t>
            </w:r>
          </w:p>
        </w:tc>
      </w:tr>
      <w:tr w:rsidR="00CF0073" w14:paraId="1395EEDB" w14:textId="77777777">
        <w:tc>
          <w:tcPr>
            <w:tcW w:w="2065" w:type="dxa"/>
          </w:tcPr>
          <w:p w14:paraId="5D3DE76A" w14:textId="77777777" w:rsidR="00CF0073" w:rsidRDefault="00000000">
            <w:pPr>
              <w:autoSpaceDE w:val="0"/>
              <w:autoSpaceDN w:val="0"/>
              <w:adjustRightInd w:val="0"/>
              <w:jc w:val="left"/>
              <w:rPr>
                <w:rFonts w:cs="Times New Roman"/>
                <w:color w:val="000000"/>
                <w:szCs w:val="24"/>
              </w:rPr>
            </w:pPr>
            <w:r>
              <w:rPr>
                <w:rFonts w:cs="Times New Roman"/>
                <w:color w:val="000000"/>
                <w:szCs w:val="24"/>
              </w:rPr>
              <w:t>Abstract</w:t>
            </w:r>
          </w:p>
        </w:tc>
        <w:tc>
          <w:tcPr>
            <w:tcW w:w="5040" w:type="dxa"/>
          </w:tcPr>
          <w:p w14:paraId="2AE3B4FC" w14:textId="77777777" w:rsidR="00CF0073" w:rsidRDefault="00CF0073">
            <w:pPr>
              <w:autoSpaceDE w:val="0"/>
              <w:autoSpaceDN w:val="0"/>
              <w:adjustRightInd w:val="0"/>
              <w:rPr>
                <w:rFonts w:cs="Times New Roman"/>
                <w:b/>
                <w:color w:val="000000"/>
                <w:szCs w:val="24"/>
              </w:rPr>
            </w:pPr>
          </w:p>
        </w:tc>
        <w:tc>
          <w:tcPr>
            <w:tcW w:w="990" w:type="dxa"/>
          </w:tcPr>
          <w:p w14:paraId="7CA2FB77" w14:textId="082955A0" w:rsidR="00CF0073" w:rsidRDefault="00000000">
            <w:pPr>
              <w:autoSpaceDE w:val="0"/>
              <w:autoSpaceDN w:val="0"/>
              <w:adjustRightInd w:val="0"/>
              <w:jc w:val="center"/>
              <w:rPr>
                <w:rFonts w:cs="Times New Roman"/>
                <w:color w:val="000000"/>
                <w:szCs w:val="24"/>
              </w:rPr>
            </w:pPr>
            <w:r>
              <w:rPr>
                <w:rFonts w:cs="Times New Roman"/>
                <w:color w:val="000000"/>
                <w:szCs w:val="24"/>
              </w:rPr>
              <w:t>ii</w:t>
            </w:r>
            <w:r w:rsidR="005B4053">
              <w:rPr>
                <w:rFonts w:cs="Times New Roman"/>
                <w:color w:val="000000"/>
                <w:szCs w:val="24"/>
              </w:rPr>
              <w:t>i</w:t>
            </w:r>
          </w:p>
        </w:tc>
      </w:tr>
      <w:tr w:rsidR="00CF0073" w14:paraId="35565BFE" w14:textId="77777777">
        <w:tc>
          <w:tcPr>
            <w:tcW w:w="2065" w:type="dxa"/>
          </w:tcPr>
          <w:p w14:paraId="79F90D50" w14:textId="77777777" w:rsidR="00CF0073" w:rsidRDefault="00000000">
            <w:pPr>
              <w:autoSpaceDE w:val="0"/>
              <w:autoSpaceDN w:val="0"/>
              <w:adjustRightInd w:val="0"/>
              <w:jc w:val="left"/>
              <w:rPr>
                <w:rFonts w:cs="Times New Roman"/>
                <w:b/>
                <w:color w:val="000000"/>
                <w:szCs w:val="24"/>
              </w:rPr>
            </w:pPr>
            <w:r>
              <w:rPr>
                <w:rFonts w:cs="Times New Roman"/>
                <w:color w:val="000000"/>
                <w:szCs w:val="24"/>
              </w:rPr>
              <w:t>Contents</w:t>
            </w:r>
          </w:p>
        </w:tc>
        <w:tc>
          <w:tcPr>
            <w:tcW w:w="5040" w:type="dxa"/>
          </w:tcPr>
          <w:p w14:paraId="6280BA62" w14:textId="77777777" w:rsidR="00CF0073" w:rsidRDefault="00CF0073">
            <w:pPr>
              <w:autoSpaceDE w:val="0"/>
              <w:autoSpaceDN w:val="0"/>
              <w:adjustRightInd w:val="0"/>
              <w:rPr>
                <w:rFonts w:cs="Times New Roman"/>
                <w:b/>
                <w:color w:val="000000"/>
                <w:szCs w:val="24"/>
              </w:rPr>
            </w:pPr>
          </w:p>
        </w:tc>
        <w:tc>
          <w:tcPr>
            <w:tcW w:w="990" w:type="dxa"/>
          </w:tcPr>
          <w:p w14:paraId="7F7B3969" w14:textId="5B8D26B1" w:rsidR="00CF0073" w:rsidRDefault="005B4053">
            <w:pPr>
              <w:autoSpaceDE w:val="0"/>
              <w:autoSpaceDN w:val="0"/>
              <w:adjustRightInd w:val="0"/>
              <w:jc w:val="center"/>
              <w:rPr>
                <w:rFonts w:cs="Times New Roman"/>
                <w:color w:val="000000"/>
                <w:szCs w:val="24"/>
              </w:rPr>
            </w:pPr>
            <w:r>
              <w:rPr>
                <w:rFonts w:cs="Times New Roman"/>
                <w:color w:val="000000"/>
                <w:szCs w:val="24"/>
              </w:rPr>
              <w:t>iv</w:t>
            </w:r>
          </w:p>
        </w:tc>
      </w:tr>
      <w:tr w:rsidR="00CF0073" w14:paraId="48AA8399" w14:textId="77777777">
        <w:tc>
          <w:tcPr>
            <w:tcW w:w="2065" w:type="dxa"/>
          </w:tcPr>
          <w:p w14:paraId="4D13FA03" w14:textId="77777777" w:rsidR="00CF0073" w:rsidRDefault="00000000">
            <w:pPr>
              <w:autoSpaceDE w:val="0"/>
              <w:autoSpaceDN w:val="0"/>
              <w:adjustRightInd w:val="0"/>
              <w:jc w:val="left"/>
              <w:rPr>
                <w:rFonts w:cs="Times New Roman"/>
                <w:color w:val="000000"/>
                <w:szCs w:val="24"/>
              </w:rPr>
            </w:pPr>
            <w:r>
              <w:rPr>
                <w:rFonts w:cs="Times New Roman"/>
                <w:color w:val="000000"/>
                <w:szCs w:val="24"/>
              </w:rPr>
              <w:t>List of Tables</w:t>
            </w:r>
          </w:p>
        </w:tc>
        <w:tc>
          <w:tcPr>
            <w:tcW w:w="5040" w:type="dxa"/>
          </w:tcPr>
          <w:p w14:paraId="126B1DA8" w14:textId="77777777" w:rsidR="00CF0073" w:rsidRDefault="00CF0073">
            <w:pPr>
              <w:autoSpaceDE w:val="0"/>
              <w:autoSpaceDN w:val="0"/>
              <w:adjustRightInd w:val="0"/>
              <w:rPr>
                <w:rFonts w:cs="Times New Roman"/>
                <w:b/>
                <w:color w:val="000000"/>
                <w:szCs w:val="24"/>
              </w:rPr>
            </w:pPr>
          </w:p>
        </w:tc>
        <w:tc>
          <w:tcPr>
            <w:tcW w:w="990" w:type="dxa"/>
          </w:tcPr>
          <w:p w14:paraId="325D8455" w14:textId="4F205B27" w:rsidR="00CF0073" w:rsidRDefault="005B4053">
            <w:pPr>
              <w:autoSpaceDE w:val="0"/>
              <w:autoSpaceDN w:val="0"/>
              <w:adjustRightInd w:val="0"/>
              <w:jc w:val="center"/>
              <w:rPr>
                <w:rFonts w:cs="Times New Roman"/>
                <w:color w:val="000000"/>
                <w:szCs w:val="24"/>
              </w:rPr>
            </w:pPr>
            <w:r>
              <w:rPr>
                <w:rFonts w:cs="Times New Roman"/>
                <w:color w:val="000000"/>
                <w:szCs w:val="24"/>
              </w:rPr>
              <w:t>vi</w:t>
            </w:r>
          </w:p>
        </w:tc>
      </w:tr>
      <w:tr w:rsidR="00CF0073" w14:paraId="0EAFAAF1" w14:textId="77777777">
        <w:tc>
          <w:tcPr>
            <w:tcW w:w="2065" w:type="dxa"/>
          </w:tcPr>
          <w:p w14:paraId="508772CD" w14:textId="77777777" w:rsidR="00CF0073" w:rsidRDefault="00000000">
            <w:pPr>
              <w:autoSpaceDE w:val="0"/>
              <w:autoSpaceDN w:val="0"/>
              <w:adjustRightInd w:val="0"/>
              <w:jc w:val="left"/>
              <w:rPr>
                <w:rFonts w:cs="Times New Roman"/>
                <w:color w:val="000000"/>
                <w:szCs w:val="24"/>
              </w:rPr>
            </w:pPr>
            <w:r>
              <w:rPr>
                <w:rFonts w:cs="Times New Roman"/>
                <w:color w:val="000000"/>
                <w:szCs w:val="24"/>
              </w:rPr>
              <w:t>List of Figures</w:t>
            </w:r>
          </w:p>
        </w:tc>
        <w:tc>
          <w:tcPr>
            <w:tcW w:w="5040" w:type="dxa"/>
          </w:tcPr>
          <w:p w14:paraId="774C03BA" w14:textId="77777777" w:rsidR="00CF0073" w:rsidRDefault="00CF0073">
            <w:pPr>
              <w:autoSpaceDE w:val="0"/>
              <w:autoSpaceDN w:val="0"/>
              <w:adjustRightInd w:val="0"/>
              <w:rPr>
                <w:rFonts w:cs="Times New Roman"/>
                <w:b/>
                <w:color w:val="000000"/>
                <w:szCs w:val="24"/>
              </w:rPr>
            </w:pPr>
          </w:p>
        </w:tc>
        <w:tc>
          <w:tcPr>
            <w:tcW w:w="990" w:type="dxa"/>
          </w:tcPr>
          <w:p w14:paraId="3A37EDEF" w14:textId="2755BB50" w:rsidR="00CF0073" w:rsidRDefault="005B4053">
            <w:pPr>
              <w:autoSpaceDE w:val="0"/>
              <w:autoSpaceDN w:val="0"/>
              <w:adjustRightInd w:val="0"/>
              <w:jc w:val="center"/>
              <w:rPr>
                <w:rFonts w:cs="Times New Roman"/>
                <w:color w:val="000000"/>
                <w:szCs w:val="24"/>
              </w:rPr>
            </w:pPr>
            <w:r>
              <w:rPr>
                <w:rFonts w:cs="Times New Roman"/>
                <w:color w:val="000000"/>
                <w:szCs w:val="24"/>
              </w:rPr>
              <w:t>vii</w:t>
            </w:r>
          </w:p>
        </w:tc>
      </w:tr>
    </w:tbl>
    <w:p w14:paraId="043D8D1C" w14:textId="77777777" w:rsidR="00CF0073" w:rsidRDefault="00CF0073"/>
    <w:tbl>
      <w:tblPr>
        <w:tblStyle w:val="TableGrid"/>
        <w:tblpPr w:leftFromText="180" w:rightFromText="180" w:vertAnchor="text" w:tblpY="1"/>
        <w:tblOverlap w:val="never"/>
        <w:tblW w:w="8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
        <w:gridCol w:w="7195"/>
        <w:gridCol w:w="1085"/>
      </w:tblGrid>
      <w:tr w:rsidR="00CF0073" w14:paraId="5D7EB256" w14:textId="77777777" w:rsidTr="005B4053">
        <w:trPr>
          <w:trHeight w:val="397"/>
        </w:trPr>
        <w:tc>
          <w:tcPr>
            <w:tcW w:w="450" w:type="dxa"/>
          </w:tcPr>
          <w:p w14:paraId="485B2F6E" w14:textId="77777777" w:rsidR="00CF0073" w:rsidRDefault="00000000" w:rsidP="005B4053">
            <w:pPr>
              <w:autoSpaceDE w:val="0"/>
              <w:autoSpaceDN w:val="0"/>
              <w:adjustRightInd w:val="0"/>
              <w:rPr>
                <w:rFonts w:cs="Times New Roman"/>
                <w:b/>
                <w:color w:val="000000"/>
                <w:szCs w:val="24"/>
              </w:rPr>
            </w:pPr>
            <w:r>
              <w:rPr>
                <w:rFonts w:cs="Times New Roman"/>
                <w:b/>
                <w:color w:val="000000"/>
                <w:szCs w:val="24"/>
              </w:rPr>
              <w:t>1</w:t>
            </w:r>
          </w:p>
        </w:tc>
        <w:tc>
          <w:tcPr>
            <w:tcW w:w="7195" w:type="dxa"/>
          </w:tcPr>
          <w:p w14:paraId="6D377B01" w14:textId="77777777" w:rsidR="00CF0073" w:rsidRDefault="00000000" w:rsidP="005B4053">
            <w:pPr>
              <w:autoSpaceDE w:val="0"/>
              <w:autoSpaceDN w:val="0"/>
              <w:adjustRightInd w:val="0"/>
              <w:rPr>
                <w:rFonts w:cs="Times New Roman"/>
                <w:b/>
                <w:color w:val="000000"/>
                <w:szCs w:val="24"/>
              </w:rPr>
            </w:pPr>
            <w:r>
              <w:rPr>
                <w:rFonts w:cs="Times New Roman"/>
                <w:b/>
                <w:color w:val="000000"/>
                <w:szCs w:val="24"/>
              </w:rPr>
              <w:t>Introduction</w:t>
            </w:r>
          </w:p>
        </w:tc>
        <w:tc>
          <w:tcPr>
            <w:tcW w:w="1085" w:type="dxa"/>
          </w:tcPr>
          <w:p w14:paraId="0476D2B9" w14:textId="77777777" w:rsidR="00CF0073" w:rsidRDefault="00000000" w:rsidP="005B4053">
            <w:pPr>
              <w:autoSpaceDE w:val="0"/>
              <w:autoSpaceDN w:val="0"/>
              <w:adjustRightInd w:val="0"/>
              <w:jc w:val="center"/>
              <w:rPr>
                <w:rFonts w:cs="Times New Roman"/>
                <w:color w:val="000000"/>
                <w:szCs w:val="24"/>
              </w:rPr>
            </w:pPr>
            <w:r>
              <w:rPr>
                <w:rFonts w:cs="Times New Roman"/>
                <w:color w:val="000000"/>
                <w:szCs w:val="24"/>
              </w:rPr>
              <w:t>1</w:t>
            </w:r>
          </w:p>
        </w:tc>
      </w:tr>
      <w:tr w:rsidR="00CF0073" w14:paraId="0537112C" w14:textId="77777777" w:rsidTr="005B4053">
        <w:tc>
          <w:tcPr>
            <w:tcW w:w="450" w:type="dxa"/>
          </w:tcPr>
          <w:p w14:paraId="608C70BF" w14:textId="77777777" w:rsidR="00CF0073" w:rsidRDefault="00CF0073" w:rsidP="005B4053">
            <w:pPr>
              <w:autoSpaceDE w:val="0"/>
              <w:autoSpaceDN w:val="0"/>
              <w:adjustRightInd w:val="0"/>
              <w:jc w:val="center"/>
              <w:rPr>
                <w:rFonts w:cs="Times New Roman"/>
                <w:color w:val="000000"/>
                <w:szCs w:val="24"/>
              </w:rPr>
            </w:pPr>
          </w:p>
        </w:tc>
        <w:tc>
          <w:tcPr>
            <w:tcW w:w="7195" w:type="dxa"/>
          </w:tcPr>
          <w:p w14:paraId="06CE319F" w14:textId="5272680F" w:rsidR="00CF0073" w:rsidRDefault="00000000" w:rsidP="005B4053">
            <w:pPr>
              <w:autoSpaceDE w:val="0"/>
              <w:autoSpaceDN w:val="0"/>
              <w:adjustRightInd w:val="0"/>
              <w:rPr>
                <w:rFonts w:cs="Times New Roman"/>
                <w:color w:val="000000"/>
                <w:szCs w:val="24"/>
              </w:rPr>
            </w:pPr>
            <w:r>
              <w:rPr>
                <w:rFonts w:cs="Times New Roman"/>
                <w:color w:val="000000"/>
                <w:szCs w:val="24"/>
              </w:rPr>
              <w:t>1.1  Background</w:t>
            </w:r>
          </w:p>
        </w:tc>
        <w:tc>
          <w:tcPr>
            <w:tcW w:w="1085" w:type="dxa"/>
          </w:tcPr>
          <w:p w14:paraId="2F525942" w14:textId="77777777" w:rsidR="00CF0073" w:rsidRDefault="00000000" w:rsidP="005B4053">
            <w:pPr>
              <w:autoSpaceDE w:val="0"/>
              <w:autoSpaceDN w:val="0"/>
              <w:adjustRightInd w:val="0"/>
              <w:jc w:val="center"/>
              <w:rPr>
                <w:rFonts w:cs="Times New Roman"/>
                <w:color w:val="000000"/>
                <w:szCs w:val="24"/>
              </w:rPr>
            </w:pPr>
            <w:r>
              <w:rPr>
                <w:rFonts w:cs="Times New Roman"/>
                <w:color w:val="000000"/>
                <w:szCs w:val="24"/>
              </w:rPr>
              <w:t>1</w:t>
            </w:r>
          </w:p>
        </w:tc>
      </w:tr>
      <w:tr w:rsidR="00CF0073" w14:paraId="53AA4035" w14:textId="77777777" w:rsidTr="005B4053">
        <w:tc>
          <w:tcPr>
            <w:tcW w:w="450" w:type="dxa"/>
          </w:tcPr>
          <w:p w14:paraId="2C9A7072" w14:textId="77777777" w:rsidR="00CF0073" w:rsidRDefault="00CF0073" w:rsidP="005B4053">
            <w:pPr>
              <w:autoSpaceDE w:val="0"/>
              <w:autoSpaceDN w:val="0"/>
              <w:adjustRightInd w:val="0"/>
              <w:jc w:val="center"/>
              <w:rPr>
                <w:rFonts w:cs="Times New Roman"/>
                <w:color w:val="000000"/>
                <w:szCs w:val="24"/>
              </w:rPr>
            </w:pPr>
          </w:p>
        </w:tc>
        <w:tc>
          <w:tcPr>
            <w:tcW w:w="7195" w:type="dxa"/>
          </w:tcPr>
          <w:p w14:paraId="3BD88661" w14:textId="77777777" w:rsidR="00CF0073" w:rsidRDefault="00000000" w:rsidP="005B4053">
            <w:pPr>
              <w:autoSpaceDE w:val="0"/>
              <w:autoSpaceDN w:val="0"/>
              <w:adjustRightInd w:val="0"/>
              <w:rPr>
                <w:rFonts w:cs="Times New Roman"/>
                <w:color w:val="000000"/>
                <w:szCs w:val="24"/>
              </w:rPr>
            </w:pPr>
            <w:r>
              <w:rPr>
                <w:rFonts w:cs="Times New Roman"/>
                <w:color w:val="000000"/>
                <w:szCs w:val="24"/>
              </w:rPr>
              <w:t>1.2  Objectives</w:t>
            </w:r>
          </w:p>
        </w:tc>
        <w:tc>
          <w:tcPr>
            <w:tcW w:w="1085" w:type="dxa"/>
          </w:tcPr>
          <w:p w14:paraId="7CA7FD38" w14:textId="0FC9D81B" w:rsidR="00CF0073" w:rsidRDefault="00A430CC" w:rsidP="005B4053">
            <w:pPr>
              <w:autoSpaceDE w:val="0"/>
              <w:autoSpaceDN w:val="0"/>
              <w:adjustRightInd w:val="0"/>
              <w:jc w:val="center"/>
              <w:rPr>
                <w:rFonts w:cs="Times New Roman"/>
                <w:color w:val="000000"/>
                <w:szCs w:val="24"/>
              </w:rPr>
            </w:pPr>
            <w:r>
              <w:rPr>
                <w:rFonts w:cs="Times New Roman"/>
                <w:color w:val="000000"/>
                <w:szCs w:val="24"/>
              </w:rPr>
              <w:t>1</w:t>
            </w:r>
          </w:p>
        </w:tc>
      </w:tr>
      <w:tr w:rsidR="00CF0073" w14:paraId="72878283" w14:textId="77777777" w:rsidTr="005B4053">
        <w:tc>
          <w:tcPr>
            <w:tcW w:w="450" w:type="dxa"/>
          </w:tcPr>
          <w:p w14:paraId="456E1CA0" w14:textId="77777777" w:rsidR="00CF0073" w:rsidRDefault="00CF0073" w:rsidP="005B4053">
            <w:pPr>
              <w:autoSpaceDE w:val="0"/>
              <w:autoSpaceDN w:val="0"/>
              <w:adjustRightInd w:val="0"/>
              <w:jc w:val="center"/>
              <w:rPr>
                <w:rFonts w:cs="Times New Roman"/>
                <w:color w:val="000000"/>
                <w:szCs w:val="24"/>
              </w:rPr>
            </w:pPr>
          </w:p>
        </w:tc>
        <w:tc>
          <w:tcPr>
            <w:tcW w:w="7195" w:type="dxa"/>
          </w:tcPr>
          <w:p w14:paraId="2C4D0B21" w14:textId="77777777" w:rsidR="00CF0073" w:rsidRDefault="00000000" w:rsidP="005B4053">
            <w:pPr>
              <w:autoSpaceDE w:val="0"/>
              <w:autoSpaceDN w:val="0"/>
              <w:adjustRightInd w:val="0"/>
              <w:rPr>
                <w:rFonts w:cs="Times New Roman"/>
                <w:bCs/>
                <w:color w:val="000000"/>
                <w:szCs w:val="24"/>
              </w:rPr>
            </w:pPr>
            <w:r>
              <w:rPr>
                <w:rFonts w:cs="Times New Roman"/>
                <w:bCs/>
                <w:color w:val="000000"/>
                <w:szCs w:val="24"/>
              </w:rPr>
              <w:t xml:space="preserve">1.3  </w:t>
            </w:r>
            <w:r>
              <w:rPr>
                <w:rFonts w:cs="Times New Roman"/>
                <w:color w:val="000000"/>
                <w:szCs w:val="24"/>
              </w:rPr>
              <w:t>Scopes</w:t>
            </w:r>
          </w:p>
        </w:tc>
        <w:tc>
          <w:tcPr>
            <w:tcW w:w="1085" w:type="dxa"/>
          </w:tcPr>
          <w:p w14:paraId="22B0C523" w14:textId="7F1AB5F2" w:rsidR="00CF0073" w:rsidRDefault="00A430CC" w:rsidP="005B4053">
            <w:pPr>
              <w:autoSpaceDE w:val="0"/>
              <w:autoSpaceDN w:val="0"/>
              <w:adjustRightInd w:val="0"/>
              <w:jc w:val="center"/>
              <w:rPr>
                <w:rFonts w:cs="Times New Roman"/>
                <w:color w:val="000000"/>
                <w:szCs w:val="24"/>
              </w:rPr>
            </w:pPr>
            <w:r>
              <w:rPr>
                <w:rFonts w:cs="Times New Roman"/>
                <w:color w:val="000000"/>
                <w:szCs w:val="24"/>
              </w:rPr>
              <w:t>2</w:t>
            </w:r>
          </w:p>
        </w:tc>
      </w:tr>
      <w:tr w:rsidR="00CF0073" w14:paraId="6FFDF845" w14:textId="77777777" w:rsidTr="005B4053">
        <w:tc>
          <w:tcPr>
            <w:tcW w:w="450" w:type="dxa"/>
          </w:tcPr>
          <w:p w14:paraId="53A6E1A3" w14:textId="77777777" w:rsidR="00CF0073" w:rsidRDefault="00CF0073" w:rsidP="005B4053">
            <w:pPr>
              <w:autoSpaceDE w:val="0"/>
              <w:autoSpaceDN w:val="0"/>
              <w:adjustRightInd w:val="0"/>
              <w:jc w:val="center"/>
              <w:rPr>
                <w:rFonts w:cs="Times New Roman"/>
                <w:color w:val="000000"/>
                <w:szCs w:val="24"/>
              </w:rPr>
            </w:pPr>
          </w:p>
        </w:tc>
        <w:tc>
          <w:tcPr>
            <w:tcW w:w="7195" w:type="dxa"/>
          </w:tcPr>
          <w:p w14:paraId="442B0268" w14:textId="5780A3FC" w:rsidR="00CF0073" w:rsidRDefault="00000000" w:rsidP="005B4053">
            <w:pPr>
              <w:autoSpaceDE w:val="0"/>
              <w:autoSpaceDN w:val="0"/>
              <w:adjustRightInd w:val="0"/>
              <w:jc w:val="left"/>
              <w:rPr>
                <w:rFonts w:cs="Times New Roman"/>
                <w:color w:val="000000"/>
                <w:szCs w:val="24"/>
              </w:rPr>
            </w:pPr>
            <w:r>
              <w:rPr>
                <w:rFonts w:cs="Times New Roman"/>
                <w:color w:val="000000"/>
                <w:szCs w:val="24"/>
              </w:rPr>
              <w:t xml:space="preserve">1.4  </w:t>
            </w:r>
            <w:r w:rsidRPr="00572A49">
              <w:rPr>
                <w:rFonts w:cs="Times New Roman"/>
                <w:iCs/>
                <w:color w:val="000000"/>
                <w:szCs w:val="24"/>
              </w:rPr>
              <w:t>Unfamiliarity of the problem</w:t>
            </w:r>
          </w:p>
        </w:tc>
        <w:tc>
          <w:tcPr>
            <w:tcW w:w="1085" w:type="dxa"/>
          </w:tcPr>
          <w:p w14:paraId="4108219A" w14:textId="5A7FE374" w:rsidR="00CF0073" w:rsidRDefault="00A430CC" w:rsidP="005B4053">
            <w:pPr>
              <w:autoSpaceDE w:val="0"/>
              <w:autoSpaceDN w:val="0"/>
              <w:adjustRightInd w:val="0"/>
              <w:jc w:val="center"/>
              <w:rPr>
                <w:rFonts w:cs="Times New Roman"/>
                <w:color w:val="000000"/>
                <w:szCs w:val="24"/>
              </w:rPr>
            </w:pPr>
            <w:r>
              <w:rPr>
                <w:rFonts w:cs="Times New Roman"/>
                <w:color w:val="000000"/>
                <w:szCs w:val="24"/>
              </w:rPr>
              <w:t>2</w:t>
            </w:r>
          </w:p>
        </w:tc>
      </w:tr>
      <w:tr w:rsidR="00CF0073" w14:paraId="535EFDDE" w14:textId="77777777" w:rsidTr="005B4053">
        <w:tc>
          <w:tcPr>
            <w:tcW w:w="450" w:type="dxa"/>
          </w:tcPr>
          <w:p w14:paraId="7D2A5B69" w14:textId="77777777" w:rsidR="00CF0073" w:rsidRDefault="00CF0073" w:rsidP="005B4053">
            <w:pPr>
              <w:autoSpaceDE w:val="0"/>
              <w:autoSpaceDN w:val="0"/>
              <w:adjustRightInd w:val="0"/>
              <w:jc w:val="center"/>
              <w:rPr>
                <w:rFonts w:cs="Times New Roman"/>
                <w:color w:val="000000"/>
                <w:szCs w:val="24"/>
              </w:rPr>
            </w:pPr>
          </w:p>
        </w:tc>
        <w:tc>
          <w:tcPr>
            <w:tcW w:w="7195" w:type="dxa"/>
          </w:tcPr>
          <w:p w14:paraId="5D01BE28" w14:textId="177EBF4A" w:rsidR="00CF0073" w:rsidRDefault="00000000" w:rsidP="005B4053">
            <w:pPr>
              <w:autoSpaceDE w:val="0"/>
              <w:autoSpaceDN w:val="0"/>
              <w:adjustRightInd w:val="0"/>
              <w:jc w:val="left"/>
              <w:rPr>
                <w:rFonts w:cs="Times New Roman"/>
                <w:color w:val="000000"/>
                <w:szCs w:val="24"/>
              </w:rPr>
            </w:pPr>
            <w:r>
              <w:rPr>
                <w:rFonts w:cs="Times New Roman"/>
                <w:color w:val="000000"/>
                <w:szCs w:val="24"/>
              </w:rPr>
              <w:t xml:space="preserve">1.5  </w:t>
            </w:r>
            <w:r w:rsidRPr="00572A49">
              <w:rPr>
                <w:rFonts w:cs="Times New Roman"/>
                <w:iCs/>
                <w:color w:val="000000"/>
                <w:szCs w:val="24"/>
              </w:rPr>
              <w:t>Project planning</w:t>
            </w:r>
          </w:p>
        </w:tc>
        <w:tc>
          <w:tcPr>
            <w:tcW w:w="1085" w:type="dxa"/>
          </w:tcPr>
          <w:p w14:paraId="26E8FDD8" w14:textId="4BCFCC3D" w:rsidR="00CF0073" w:rsidRDefault="00A430CC" w:rsidP="005B4053">
            <w:pPr>
              <w:autoSpaceDE w:val="0"/>
              <w:autoSpaceDN w:val="0"/>
              <w:adjustRightInd w:val="0"/>
              <w:jc w:val="center"/>
              <w:rPr>
                <w:rFonts w:cs="Times New Roman"/>
                <w:color w:val="000000"/>
                <w:szCs w:val="24"/>
              </w:rPr>
            </w:pPr>
            <w:r>
              <w:rPr>
                <w:rFonts w:cs="Times New Roman"/>
                <w:color w:val="000000"/>
                <w:szCs w:val="24"/>
              </w:rPr>
              <w:t>2</w:t>
            </w:r>
          </w:p>
        </w:tc>
      </w:tr>
      <w:tr w:rsidR="00CF0073" w14:paraId="311232A0" w14:textId="77777777" w:rsidTr="005B4053">
        <w:tc>
          <w:tcPr>
            <w:tcW w:w="450" w:type="dxa"/>
          </w:tcPr>
          <w:p w14:paraId="56A43065" w14:textId="77777777" w:rsidR="00CF0073" w:rsidRDefault="00000000" w:rsidP="005B4053">
            <w:pPr>
              <w:autoSpaceDE w:val="0"/>
              <w:autoSpaceDN w:val="0"/>
              <w:adjustRightInd w:val="0"/>
              <w:spacing w:before="120"/>
              <w:rPr>
                <w:rFonts w:cs="Times New Roman"/>
                <w:b/>
                <w:color w:val="000000"/>
                <w:szCs w:val="24"/>
              </w:rPr>
            </w:pPr>
            <w:r>
              <w:rPr>
                <w:rFonts w:cs="Times New Roman"/>
                <w:b/>
                <w:color w:val="000000"/>
                <w:szCs w:val="24"/>
              </w:rPr>
              <w:t>2</w:t>
            </w:r>
          </w:p>
        </w:tc>
        <w:tc>
          <w:tcPr>
            <w:tcW w:w="7195" w:type="dxa"/>
          </w:tcPr>
          <w:p w14:paraId="73E16FF9" w14:textId="05FEC7EF" w:rsidR="00CF0073" w:rsidRDefault="00000000" w:rsidP="005B4053">
            <w:pPr>
              <w:autoSpaceDE w:val="0"/>
              <w:autoSpaceDN w:val="0"/>
              <w:adjustRightInd w:val="0"/>
              <w:spacing w:before="120"/>
              <w:rPr>
                <w:rFonts w:cs="Times New Roman"/>
                <w:b/>
                <w:bCs/>
                <w:color w:val="000000"/>
                <w:szCs w:val="24"/>
              </w:rPr>
            </w:pPr>
            <w:r>
              <w:rPr>
                <w:rFonts w:cs="Times New Roman"/>
                <w:b/>
                <w:bCs/>
                <w:color w:val="000000"/>
                <w:szCs w:val="24"/>
              </w:rPr>
              <w:t xml:space="preserve">Related Work </w:t>
            </w:r>
          </w:p>
        </w:tc>
        <w:tc>
          <w:tcPr>
            <w:tcW w:w="1085" w:type="dxa"/>
          </w:tcPr>
          <w:p w14:paraId="2A91A921" w14:textId="5919C854" w:rsidR="00CF0073" w:rsidRDefault="00A430CC" w:rsidP="005B4053">
            <w:pPr>
              <w:autoSpaceDE w:val="0"/>
              <w:autoSpaceDN w:val="0"/>
              <w:adjustRightInd w:val="0"/>
              <w:spacing w:before="120"/>
              <w:jc w:val="center"/>
              <w:rPr>
                <w:rFonts w:cs="Times New Roman"/>
                <w:color w:val="000000"/>
                <w:szCs w:val="24"/>
              </w:rPr>
            </w:pPr>
            <w:r>
              <w:rPr>
                <w:rFonts w:cs="Times New Roman"/>
                <w:color w:val="000000"/>
                <w:szCs w:val="24"/>
              </w:rPr>
              <w:t>4</w:t>
            </w:r>
          </w:p>
        </w:tc>
      </w:tr>
      <w:tr w:rsidR="00CF0073" w14:paraId="0567A8A3" w14:textId="77777777" w:rsidTr="005B4053">
        <w:tc>
          <w:tcPr>
            <w:tcW w:w="450" w:type="dxa"/>
          </w:tcPr>
          <w:p w14:paraId="222D0396" w14:textId="77777777" w:rsidR="00CF0073" w:rsidRDefault="00CF0073" w:rsidP="005B4053">
            <w:pPr>
              <w:autoSpaceDE w:val="0"/>
              <w:autoSpaceDN w:val="0"/>
              <w:adjustRightInd w:val="0"/>
              <w:jc w:val="center"/>
              <w:rPr>
                <w:rFonts w:cs="Times New Roman"/>
                <w:color w:val="000000"/>
                <w:szCs w:val="24"/>
              </w:rPr>
            </w:pPr>
          </w:p>
        </w:tc>
        <w:tc>
          <w:tcPr>
            <w:tcW w:w="7195" w:type="dxa"/>
          </w:tcPr>
          <w:p w14:paraId="33EF54B4" w14:textId="77777777" w:rsidR="00CF0073" w:rsidRDefault="00000000" w:rsidP="005B4053">
            <w:pPr>
              <w:rPr>
                <w:rFonts w:cs="Times New Roman"/>
                <w:bCs/>
                <w:szCs w:val="24"/>
              </w:rPr>
            </w:pPr>
            <w:r>
              <w:rPr>
                <w:rFonts w:cs="Times New Roman"/>
                <w:bCs/>
                <w:szCs w:val="24"/>
              </w:rPr>
              <w:t>2.1  Existing solutions</w:t>
            </w:r>
          </w:p>
        </w:tc>
        <w:tc>
          <w:tcPr>
            <w:tcW w:w="1085" w:type="dxa"/>
          </w:tcPr>
          <w:p w14:paraId="7F91549B" w14:textId="310E633C" w:rsidR="00CF0073" w:rsidRDefault="00A430CC" w:rsidP="005B4053">
            <w:pPr>
              <w:autoSpaceDE w:val="0"/>
              <w:autoSpaceDN w:val="0"/>
              <w:adjustRightInd w:val="0"/>
              <w:jc w:val="center"/>
              <w:rPr>
                <w:rFonts w:cs="Times New Roman"/>
                <w:bCs/>
                <w:szCs w:val="24"/>
              </w:rPr>
            </w:pPr>
            <w:r>
              <w:rPr>
                <w:rFonts w:cs="Times New Roman"/>
                <w:bCs/>
                <w:szCs w:val="24"/>
              </w:rPr>
              <w:t>4</w:t>
            </w:r>
          </w:p>
        </w:tc>
      </w:tr>
      <w:tr w:rsidR="00CF0073" w14:paraId="1569F4D9" w14:textId="77777777" w:rsidTr="005B4053">
        <w:tc>
          <w:tcPr>
            <w:tcW w:w="450" w:type="dxa"/>
          </w:tcPr>
          <w:p w14:paraId="74BD1F19" w14:textId="77777777" w:rsidR="00CF0073" w:rsidRDefault="00CF0073" w:rsidP="005B4053">
            <w:pPr>
              <w:autoSpaceDE w:val="0"/>
              <w:autoSpaceDN w:val="0"/>
              <w:adjustRightInd w:val="0"/>
              <w:jc w:val="center"/>
              <w:rPr>
                <w:rFonts w:cs="Times New Roman"/>
                <w:color w:val="000000"/>
                <w:szCs w:val="24"/>
              </w:rPr>
            </w:pPr>
          </w:p>
        </w:tc>
        <w:tc>
          <w:tcPr>
            <w:tcW w:w="7195" w:type="dxa"/>
          </w:tcPr>
          <w:p w14:paraId="165EF087" w14:textId="37C049F8" w:rsidR="00CF0073" w:rsidRDefault="00000000" w:rsidP="005B4053">
            <w:pPr>
              <w:jc w:val="left"/>
              <w:rPr>
                <w:rFonts w:cs="Times New Roman"/>
                <w:bCs/>
                <w:szCs w:val="24"/>
              </w:rPr>
            </w:pPr>
            <w:r>
              <w:rPr>
                <w:rFonts w:cs="Times New Roman"/>
                <w:bCs/>
                <w:szCs w:val="24"/>
              </w:rPr>
              <w:t>2.2  Limitation in existing solutions</w:t>
            </w:r>
          </w:p>
        </w:tc>
        <w:tc>
          <w:tcPr>
            <w:tcW w:w="1085" w:type="dxa"/>
          </w:tcPr>
          <w:p w14:paraId="533E3AFE" w14:textId="1001CEDD" w:rsidR="00CF0073" w:rsidRDefault="00A430CC" w:rsidP="005B4053">
            <w:pPr>
              <w:autoSpaceDE w:val="0"/>
              <w:autoSpaceDN w:val="0"/>
              <w:adjustRightInd w:val="0"/>
              <w:jc w:val="center"/>
              <w:rPr>
                <w:rFonts w:cs="Times New Roman"/>
                <w:bCs/>
                <w:szCs w:val="24"/>
              </w:rPr>
            </w:pPr>
            <w:r>
              <w:rPr>
                <w:rFonts w:cs="Times New Roman"/>
                <w:bCs/>
                <w:szCs w:val="24"/>
              </w:rPr>
              <w:t>4</w:t>
            </w:r>
          </w:p>
        </w:tc>
      </w:tr>
      <w:tr w:rsidR="00CF0073" w14:paraId="46E558AE" w14:textId="77777777" w:rsidTr="005B4053">
        <w:tc>
          <w:tcPr>
            <w:tcW w:w="450" w:type="dxa"/>
          </w:tcPr>
          <w:p w14:paraId="4F964E14" w14:textId="77777777" w:rsidR="00CF0073" w:rsidRDefault="00000000" w:rsidP="005B4053">
            <w:pPr>
              <w:autoSpaceDE w:val="0"/>
              <w:autoSpaceDN w:val="0"/>
              <w:adjustRightInd w:val="0"/>
              <w:spacing w:before="120"/>
              <w:rPr>
                <w:rFonts w:cs="Times New Roman"/>
                <w:b/>
                <w:color w:val="000000"/>
                <w:szCs w:val="24"/>
              </w:rPr>
            </w:pPr>
            <w:r>
              <w:rPr>
                <w:rFonts w:cs="Times New Roman"/>
                <w:b/>
                <w:color w:val="000000"/>
                <w:szCs w:val="24"/>
              </w:rPr>
              <w:t>3</w:t>
            </w:r>
          </w:p>
        </w:tc>
        <w:tc>
          <w:tcPr>
            <w:tcW w:w="7195" w:type="dxa"/>
          </w:tcPr>
          <w:p w14:paraId="543E27D6" w14:textId="77777777" w:rsidR="00CF0073" w:rsidRDefault="00000000" w:rsidP="005B4053">
            <w:pPr>
              <w:spacing w:before="120"/>
              <w:rPr>
                <w:rFonts w:cs="Times New Roman"/>
                <w:b/>
                <w:bCs/>
                <w:szCs w:val="28"/>
              </w:rPr>
            </w:pPr>
            <w:r>
              <w:rPr>
                <w:rFonts w:cs="Times New Roman"/>
                <w:b/>
                <w:bCs/>
                <w:szCs w:val="32"/>
              </w:rPr>
              <w:t>System Design</w:t>
            </w:r>
          </w:p>
        </w:tc>
        <w:tc>
          <w:tcPr>
            <w:tcW w:w="1085" w:type="dxa"/>
          </w:tcPr>
          <w:p w14:paraId="6F8B1D06" w14:textId="623E5F86" w:rsidR="00CF0073" w:rsidRDefault="00A430CC" w:rsidP="005B4053">
            <w:pPr>
              <w:autoSpaceDE w:val="0"/>
              <w:autoSpaceDN w:val="0"/>
              <w:adjustRightInd w:val="0"/>
              <w:spacing w:before="120"/>
              <w:jc w:val="center"/>
              <w:rPr>
                <w:rFonts w:cs="Times New Roman"/>
                <w:color w:val="000000"/>
                <w:szCs w:val="24"/>
              </w:rPr>
            </w:pPr>
            <w:r>
              <w:rPr>
                <w:rFonts w:cs="Times New Roman"/>
                <w:color w:val="000000"/>
                <w:szCs w:val="24"/>
              </w:rPr>
              <w:t>4</w:t>
            </w:r>
          </w:p>
        </w:tc>
      </w:tr>
      <w:tr w:rsidR="00CF0073" w14:paraId="4655C2E6" w14:textId="77777777" w:rsidTr="005B4053">
        <w:trPr>
          <w:trHeight w:val="181"/>
        </w:trPr>
        <w:tc>
          <w:tcPr>
            <w:tcW w:w="450" w:type="dxa"/>
          </w:tcPr>
          <w:p w14:paraId="6787DB75" w14:textId="77777777" w:rsidR="00CF0073" w:rsidRDefault="00CF0073" w:rsidP="005B4053">
            <w:pPr>
              <w:autoSpaceDE w:val="0"/>
              <w:autoSpaceDN w:val="0"/>
              <w:adjustRightInd w:val="0"/>
              <w:rPr>
                <w:rFonts w:cs="Times New Roman"/>
                <w:b/>
                <w:color w:val="000000"/>
                <w:szCs w:val="24"/>
              </w:rPr>
            </w:pPr>
          </w:p>
        </w:tc>
        <w:tc>
          <w:tcPr>
            <w:tcW w:w="7195" w:type="dxa"/>
          </w:tcPr>
          <w:p w14:paraId="739EB24B" w14:textId="77777777" w:rsidR="00CF0073" w:rsidRDefault="00000000" w:rsidP="005B4053">
            <w:pPr>
              <w:jc w:val="left"/>
              <w:rPr>
                <w:rFonts w:cs="Times New Roman"/>
                <w:bCs/>
                <w:szCs w:val="28"/>
              </w:rPr>
            </w:pPr>
            <w:r>
              <w:rPr>
                <w:rFonts w:cs="Times New Roman"/>
                <w:bCs/>
                <w:szCs w:val="28"/>
              </w:rPr>
              <w:t xml:space="preserve">3.1  Analysis of the system </w:t>
            </w:r>
          </w:p>
          <w:p w14:paraId="5338C9B0" w14:textId="77777777" w:rsidR="00572A49" w:rsidRDefault="00572A49" w:rsidP="005B4053">
            <w:pPr>
              <w:jc w:val="left"/>
              <w:rPr>
                <w:rFonts w:eastAsiaTheme="majorEastAsia" w:cs="Times New Roman"/>
                <w:color w:val="000000" w:themeColor="text1"/>
                <w:szCs w:val="24"/>
              </w:rPr>
            </w:pPr>
            <w:r>
              <w:rPr>
                <w:rFonts w:cs="Times New Roman"/>
                <w:szCs w:val="28"/>
              </w:rPr>
              <w:t xml:space="preserve">       </w:t>
            </w:r>
            <w:r>
              <w:rPr>
                <w:rFonts w:eastAsiaTheme="majorEastAsia" w:cs="Times New Roman"/>
                <w:color w:val="000000" w:themeColor="text1"/>
                <w:szCs w:val="24"/>
              </w:rPr>
              <w:t>3.1.1 Data Flow Diagram</w:t>
            </w:r>
          </w:p>
          <w:p w14:paraId="61FB05F2" w14:textId="4902215D" w:rsidR="00572A49" w:rsidRDefault="00572A49" w:rsidP="005B4053">
            <w:pPr>
              <w:jc w:val="left"/>
              <w:rPr>
                <w:rFonts w:cs="Times New Roman"/>
                <w:szCs w:val="28"/>
              </w:rPr>
            </w:pPr>
            <w:r>
              <w:rPr>
                <w:rFonts w:cs="Times New Roman"/>
                <w:szCs w:val="28"/>
              </w:rPr>
              <w:t xml:space="preserve">       3.1.2 Use case Diagram</w:t>
            </w:r>
          </w:p>
        </w:tc>
        <w:tc>
          <w:tcPr>
            <w:tcW w:w="1085" w:type="dxa"/>
          </w:tcPr>
          <w:p w14:paraId="537E90C4" w14:textId="77777777" w:rsidR="00CF0073" w:rsidRDefault="00A430CC" w:rsidP="005B4053">
            <w:pPr>
              <w:autoSpaceDE w:val="0"/>
              <w:autoSpaceDN w:val="0"/>
              <w:adjustRightInd w:val="0"/>
              <w:jc w:val="center"/>
              <w:rPr>
                <w:rFonts w:cs="Times New Roman"/>
                <w:color w:val="000000"/>
                <w:szCs w:val="24"/>
              </w:rPr>
            </w:pPr>
            <w:r>
              <w:rPr>
                <w:rFonts w:cs="Times New Roman"/>
                <w:color w:val="000000"/>
                <w:szCs w:val="24"/>
              </w:rPr>
              <w:t>4</w:t>
            </w:r>
          </w:p>
          <w:p w14:paraId="3E01FA99" w14:textId="77777777" w:rsidR="00A430CC" w:rsidRDefault="00D022D1" w:rsidP="005B4053">
            <w:pPr>
              <w:autoSpaceDE w:val="0"/>
              <w:autoSpaceDN w:val="0"/>
              <w:adjustRightInd w:val="0"/>
              <w:jc w:val="center"/>
              <w:rPr>
                <w:rFonts w:cs="Times New Roman"/>
                <w:color w:val="000000"/>
                <w:szCs w:val="24"/>
              </w:rPr>
            </w:pPr>
            <w:r>
              <w:rPr>
                <w:rFonts w:cs="Times New Roman"/>
                <w:color w:val="000000"/>
                <w:szCs w:val="24"/>
              </w:rPr>
              <w:t>4</w:t>
            </w:r>
          </w:p>
          <w:p w14:paraId="76200B13" w14:textId="6CF79E24" w:rsidR="00D022D1" w:rsidRDefault="00D022D1" w:rsidP="005B4053">
            <w:pPr>
              <w:autoSpaceDE w:val="0"/>
              <w:autoSpaceDN w:val="0"/>
              <w:adjustRightInd w:val="0"/>
              <w:jc w:val="center"/>
              <w:rPr>
                <w:rFonts w:cs="Times New Roman"/>
                <w:color w:val="000000"/>
                <w:szCs w:val="24"/>
              </w:rPr>
            </w:pPr>
            <w:r>
              <w:rPr>
                <w:rFonts w:cs="Times New Roman"/>
                <w:color w:val="000000"/>
                <w:szCs w:val="24"/>
              </w:rPr>
              <w:t>5</w:t>
            </w:r>
          </w:p>
        </w:tc>
      </w:tr>
      <w:tr w:rsidR="00CF0073" w14:paraId="5B6E8450" w14:textId="77777777" w:rsidTr="005B4053">
        <w:trPr>
          <w:trHeight w:val="181"/>
        </w:trPr>
        <w:tc>
          <w:tcPr>
            <w:tcW w:w="450" w:type="dxa"/>
          </w:tcPr>
          <w:p w14:paraId="6322DA14" w14:textId="77777777" w:rsidR="00CF0073" w:rsidRDefault="00CF0073" w:rsidP="005B4053">
            <w:pPr>
              <w:autoSpaceDE w:val="0"/>
              <w:autoSpaceDN w:val="0"/>
              <w:adjustRightInd w:val="0"/>
              <w:rPr>
                <w:rFonts w:cs="Times New Roman"/>
                <w:b/>
                <w:color w:val="000000"/>
                <w:szCs w:val="24"/>
              </w:rPr>
            </w:pPr>
          </w:p>
        </w:tc>
        <w:tc>
          <w:tcPr>
            <w:tcW w:w="7195" w:type="dxa"/>
          </w:tcPr>
          <w:p w14:paraId="732EA93E" w14:textId="77777777" w:rsidR="00572A49" w:rsidRDefault="00000000" w:rsidP="005B4053">
            <w:pPr>
              <w:jc w:val="left"/>
              <w:rPr>
                <w:rFonts w:cs="Times New Roman"/>
                <w:bCs/>
                <w:szCs w:val="28"/>
              </w:rPr>
            </w:pPr>
            <w:r>
              <w:rPr>
                <w:rFonts w:cs="Times New Roman"/>
                <w:bCs/>
                <w:szCs w:val="28"/>
              </w:rPr>
              <w:t>3.2  System architecture</w:t>
            </w:r>
          </w:p>
          <w:p w14:paraId="1ACDD0A6" w14:textId="4634E643" w:rsidR="00CF0073" w:rsidRDefault="00000000" w:rsidP="005B4053">
            <w:pPr>
              <w:jc w:val="left"/>
              <w:rPr>
                <w:rFonts w:cs="Times New Roman"/>
                <w:bCs/>
                <w:szCs w:val="28"/>
              </w:rPr>
            </w:pPr>
            <w:r>
              <w:rPr>
                <w:rFonts w:cs="Times New Roman"/>
                <w:bCs/>
                <w:szCs w:val="28"/>
              </w:rPr>
              <w:t xml:space="preserve"> </w:t>
            </w:r>
            <w:r w:rsidR="00572A49">
              <w:rPr>
                <w:rFonts w:cs="Times New Roman"/>
                <w:bCs/>
                <w:szCs w:val="28"/>
              </w:rPr>
              <w:t xml:space="preserve">      3.2.1 Class Diagram</w:t>
            </w:r>
          </w:p>
          <w:p w14:paraId="4B151A04" w14:textId="1EE78E6F" w:rsidR="00572A49" w:rsidRDefault="00572A49" w:rsidP="005B4053">
            <w:pPr>
              <w:jc w:val="left"/>
              <w:rPr>
                <w:rFonts w:cs="Times New Roman"/>
                <w:bCs/>
                <w:szCs w:val="28"/>
              </w:rPr>
            </w:pPr>
            <w:r>
              <w:rPr>
                <w:rFonts w:cs="Times New Roman"/>
                <w:bCs/>
                <w:szCs w:val="28"/>
              </w:rPr>
              <w:t xml:space="preserve">       3.2.2 ER Diagram</w:t>
            </w:r>
          </w:p>
        </w:tc>
        <w:tc>
          <w:tcPr>
            <w:tcW w:w="1085" w:type="dxa"/>
          </w:tcPr>
          <w:p w14:paraId="15CD3519" w14:textId="77777777" w:rsidR="00CF0073" w:rsidRDefault="00D022D1" w:rsidP="005B4053">
            <w:pPr>
              <w:autoSpaceDE w:val="0"/>
              <w:autoSpaceDN w:val="0"/>
              <w:adjustRightInd w:val="0"/>
              <w:jc w:val="center"/>
              <w:rPr>
                <w:rFonts w:cs="Times New Roman"/>
                <w:color w:val="000000"/>
                <w:szCs w:val="24"/>
              </w:rPr>
            </w:pPr>
            <w:r>
              <w:rPr>
                <w:rFonts w:cs="Times New Roman"/>
                <w:color w:val="000000"/>
                <w:szCs w:val="24"/>
              </w:rPr>
              <w:t>7</w:t>
            </w:r>
          </w:p>
          <w:p w14:paraId="33FC1D71" w14:textId="77777777" w:rsidR="00D022D1" w:rsidRDefault="00D022D1" w:rsidP="005B4053">
            <w:pPr>
              <w:autoSpaceDE w:val="0"/>
              <w:autoSpaceDN w:val="0"/>
              <w:adjustRightInd w:val="0"/>
              <w:jc w:val="center"/>
              <w:rPr>
                <w:rFonts w:cs="Times New Roman"/>
                <w:color w:val="000000"/>
                <w:szCs w:val="24"/>
              </w:rPr>
            </w:pPr>
            <w:r>
              <w:rPr>
                <w:rFonts w:cs="Times New Roman"/>
                <w:color w:val="000000"/>
                <w:szCs w:val="24"/>
              </w:rPr>
              <w:t>7</w:t>
            </w:r>
          </w:p>
          <w:p w14:paraId="0393E2C0" w14:textId="6A02363D" w:rsidR="00D022D1" w:rsidRDefault="00D022D1" w:rsidP="005B4053">
            <w:pPr>
              <w:autoSpaceDE w:val="0"/>
              <w:autoSpaceDN w:val="0"/>
              <w:adjustRightInd w:val="0"/>
              <w:jc w:val="center"/>
              <w:rPr>
                <w:rFonts w:cs="Times New Roman"/>
                <w:color w:val="000000"/>
                <w:szCs w:val="24"/>
              </w:rPr>
            </w:pPr>
            <w:r>
              <w:rPr>
                <w:rFonts w:cs="Times New Roman"/>
                <w:color w:val="000000"/>
                <w:szCs w:val="24"/>
              </w:rPr>
              <w:t>7</w:t>
            </w:r>
          </w:p>
        </w:tc>
      </w:tr>
      <w:tr w:rsidR="00CF0073" w14:paraId="100F6C9F" w14:textId="77777777" w:rsidTr="005B4053">
        <w:tc>
          <w:tcPr>
            <w:tcW w:w="450" w:type="dxa"/>
          </w:tcPr>
          <w:p w14:paraId="39D6E37B" w14:textId="77777777" w:rsidR="00CF0073" w:rsidRDefault="00CF0073" w:rsidP="005B4053">
            <w:pPr>
              <w:autoSpaceDE w:val="0"/>
              <w:autoSpaceDN w:val="0"/>
              <w:adjustRightInd w:val="0"/>
              <w:rPr>
                <w:rFonts w:cs="Times New Roman"/>
                <w:b/>
                <w:color w:val="000000"/>
                <w:szCs w:val="24"/>
              </w:rPr>
            </w:pPr>
          </w:p>
        </w:tc>
        <w:tc>
          <w:tcPr>
            <w:tcW w:w="7195" w:type="dxa"/>
          </w:tcPr>
          <w:p w14:paraId="03E1A72D" w14:textId="4AF185B2" w:rsidR="00CF0073" w:rsidRDefault="00000000" w:rsidP="005B4053">
            <w:pPr>
              <w:keepNext/>
              <w:keepLines/>
              <w:jc w:val="left"/>
              <w:rPr>
                <w:rFonts w:eastAsiaTheme="majorEastAsia" w:cs="Times New Roman"/>
                <w:color w:val="000000" w:themeColor="text1"/>
                <w:szCs w:val="24"/>
              </w:rPr>
            </w:pPr>
            <w:r>
              <w:rPr>
                <w:rFonts w:eastAsiaTheme="majorEastAsia" w:cs="Times New Roman"/>
                <w:color w:val="000000" w:themeColor="text1"/>
                <w:szCs w:val="24"/>
              </w:rPr>
              <w:t xml:space="preserve">3.3  </w:t>
            </w:r>
            <w:r w:rsidRPr="00572A49">
              <w:rPr>
                <w:rFonts w:eastAsiaTheme="majorEastAsia" w:cs="Times New Roman"/>
                <w:iCs/>
                <w:color w:val="000000" w:themeColor="text1"/>
                <w:szCs w:val="24"/>
              </w:rPr>
              <w:t>Tools used</w:t>
            </w:r>
            <w:r>
              <w:rPr>
                <w:rFonts w:eastAsiaTheme="majorEastAsia" w:cs="Times New Roman"/>
                <w:i/>
                <w:color w:val="000000" w:themeColor="text1"/>
                <w:szCs w:val="24"/>
              </w:rPr>
              <w:t xml:space="preserve"> </w:t>
            </w:r>
          </w:p>
        </w:tc>
        <w:tc>
          <w:tcPr>
            <w:tcW w:w="1085" w:type="dxa"/>
          </w:tcPr>
          <w:p w14:paraId="02D71363" w14:textId="1BD576AE" w:rsidR="00CF0073" w:rsidRDefault="00D022D1" w:rsidP="005B4053">
            <w:pPr>
              <w:autoSpaceDE w:val="0"/>
              <w:autoSpaceDN w:val="0"/>
              <w:adjustRightInd w:val="0"/>
              <w:jc w:val="center"/>
              <w:rPr>
                <w:rFonts w:cs="Times New Roman"/>
                <w:color w:val="000000"/>
                <w:szCs w:val="24"/>
              </w:rPr>
            </w:pPr>
            <w:r>
              <w:rPr>
                <w:rFonts w:cs="Times New Roman"/>
                <w:color w:val="000000"/>
                <w:szCs w:val="24"/>
              </w:rPr>
              <w:t>7</w:t>
            </w:r>
          </w:p>
        </w:tc>
      </w:tr>
      <w:tr w:rsidR="00CF0073" w14:paraId="3E32A691" w14:textId="77777777" w:rsidTr="005B4053">
        <w:tc>
          <w:tcPr>
            <w:tcW w:w="450" w:type="dxa"/>
          </w:tcPr>
          <w:p w14:paraId="3AC6D752" w14:textId="77777777" w:rsidR="00CF0073" w:rsidRDefault="00CF0073" w:rsidP="005B4053">
            <w:pPr>
              <w:autoSpaceDE w:val="0"/>
              <w:autoSpaceDN w:val="0"/>
              <w:adjustRightInd w:val="0"/>
              <w:rPr>
                <w:rFonts w:cs="Times New Roman"/>
                <w:b/>
                <w:color w:val="000000"/>
                <w:szCs w:val="24"/>
              </w:rPr>
            </w:pPr>
          </w:p>
        </w:tc>
        <w:tc>
          <w:tcPr>
            <w:tcW w:w="7195" w:type="dxa"/>
          </w:tcPr>
          <w:p w14:paraId="793F412C" w14:textId="56317997" w:rsidR="00CF0073" w:rsidRDefault="00000000" w:rsidP="005B405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 xml:space="preserve">3.3.1 </w:t>
            </w:r>
            <w:r w:rsidR="00572A49">
              <w:rPr>
                <w:rFonts w:eastAsiaTheme="majorEastAsia" w:cs="Times New Roman"/>
                <w:color w:val="000000" w:themeColor="text1"/>
                <w:szCs w:val="24"/>
              </w:rPr>
              <w:t>Django</w:t>
            </w:r>
          </w:p>
        </w:tc>
        <w:tc>
          <w:tcPr>
            <w:tcW w:w="1085" w:type="dxa"/>
          </w:tcPr>
          <w:p w14:paraId="0AB433C4" w14:textId="3B214E84" w:rsidR="00CF0073" w:rsidRDefault="00A430CC" w:rsidP="005B4053">
            <w:pPr>
              <w:autoSpaceDE w:val="0"/>
              <w:autoSpaceDN w:val="0"/>
              <w:adjustRightInd w:val="0"/>
              <w:jc w:val="center"/>
              <w:rPr>
                <w:rFonts w:cs="Times New Roman"/>
                <w:color w:val="000000"/>
                <w:szCs w:val="24"/>
              </w:rPr>
            </w:pPr>
            <w:r>
              <w:rPr>
                <w:rFonts w:cs="Times New Roman"/>
                <w:color w:val="000000"/>
                <w:szCs w:val="24"/>
              </w:rPr>
              <w:t>7</w:t>
            </w:r>
          </w:p>
        </w:tc>
      </w:tr>
      <w:tr w:rsidR="00CF0073" w14:paraId="14497B39" w14:textId="77777777" w:rsidTr="005B4053">
        <w:tc>
          <w:tcPr>
            <w:tcW w:w="450" w:type="dxa"/>
          </w:tcPr>
          <w:p w14:paraId="382CE3A4" w14:textId="77777777" w:rsidR="00CF0073" w:rsidRDefault="00CF0073" w:rsidP="005B4053">
            <w:pPr>
              <w:autoSpaceDE w:val="0"/>
              <w:autoSpaceDN w:val="0"/>
              <w:adjustRightInd w:val="0"/>
              <w:rPr>
                <w:rFonts w:cs="Times New Roman"/>
                <w:b/>
                <w:color w:val="000000"/>
                <w:szCs w:val="24"/>
              </w:rPr>
            </w:pPr>
          </w:p>
        </w:tc>
        <w:tc>
          <w:tcPr>
            <w:tcW w:w="7195" w:type="dxa"/>
          </w:tcPr>
          <w:p w14:paraId="248A1E97" w14:textId="77777777" w:rsidR="00CF0073" w:rsidRDefault="00000000" w:rsidP="005B405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 xml:space="preserve">3.3.2 </w:t>
            </w:r>
            <w:r w:rsidR="00572A49">
              <w:rPr>
                <w:rFonts w:eastAsiaTheme="majorEastAsia" w:cs="Times New Roman"/>
                <w:color w:val="000000" w:themeColor="text1"/>
                <w:szCs w:val="24"/>
              </w:rPr>
              <w:t>Jupyter Notebook</w:t>
            </w:r>
          </w:p>
          <w:p w14:paraId="5C58FCB8" w14:textId="77777777" w:rsidR="00572A49" w:rsidRDefault="00572A49" w:rsidP="005B405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3.3.3 VS Code</w:t>
            </w:r>
          </w:p>
          <w:p w14:paraId="2D25D1B0" w14:textId="6B7B9CB3" w:rsidR="00572A49" w:rsidRDefault="00572A49" w:rsidP="005B405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3.3.4 SQLite</w:t>
            </w:r>
          </w:p>
        </w:tc>
        <w:tc>
          <w:tcPr>
            <w:tcW w:w="1085" w:type="dxa"/>
          </w:tcPr>
          <w:p w14:paraId="25AF0216" w14:textId="77777777" w:rsidR="00CF0073" w:rsidRDefault="00A430CC" w:rsidP="005B4053">
            <w:pPr>
              <w:autoSpaceDE w:val="0"/>
              <w:autoSpaceDN w:val="0"/>
              <w:adjustRightInd w:val="0"/>
              <w:jc w:val="center"/>
              <w:rPr>
                <w:rFonts w:cs="Times New Roman"/>
                <w:color w:val="000000"/>
                <w:szCs w:val="24"/>
              </w:rPr>
            </w:pPr>
            <w:r>
              <w:rPr>
                <w:rFonts w:cs="Times New Roman"/>
                <w:color w:val="000000"/>
                <w:szCs w:val="24"/>
              </w:rPr>
              <w:t>7</w:t>
            </w:r>
          </w:p>
          <w:p w14:paraId="0E233CFD" w14:textId="77777777" w:rsidR="00D022D1" w:rsidRDefault="00D022D1" w:rsidP="005B4053">
            <w:pPr>
              <w:autoSpaceDE w:val="0"/>
              <w:autoSpaceDN w:val="0"/>
              <w:adjustRightInd w:val="0"/>
              <w:jc w:val="center"/>
              <w:rPr>
                <w:rFonts w:cs="Times New Roman"/>
                <w:color w:val="000000"/>
                <w:szCs w:val="24"/>
              </w:rPr>
            </w:pPr>
            <w:r>
              <w:rPr>
                <w:rFonts w:cs="Times New Roman"/>
                <w:color w:val="000000"/>
                <w:szCs w:val="24"/>
              </w:rPr>
              <w:t>7</w:t>
            </w:r>
          </w:p>
          <w:p w14:paraId="1EEA0EE0" w14:textId="2B346334" w:rsidR="00D022D1" w:rsidRDefault="00D022D1" w:rsidP="005B4053">
            <w:pPr>
              <w:autoSpaceDE w:val="0"/>
              <w:autoSpaceDN w:val="0"/>
              <w:adjustRightInd w:val="0"/>
              <w:jc w:val="center"/>
              <w:rPr>
                <w:rFonts w:cs="Times New Roman"/>
                <w:color w:val="000000"/>
                <w:szCs w:val="24"/>
              </w:rPr>
            </w:pPr>
            <w:r>
              <w:rPr>
                <w:rFonts w:cs="Times New Roman"/>
                <w:color w:val="000000"/>
                <w:szCs w:val="24"/>
              </w:rPr>
              <w:t>10</w:t>
            </w:r>
          </w:p>
        </w:tc>
      </w:tr>
      <w:tr w:rsidR="00CF0073" w14:paraId="2D62A030" w14:textId="77777777" w:rsidTr="005B4053">
        <w:tc>
          <w:tcPr>
            <w:tcW w:w="450" w:type="dxa"/>
            <w:vAlign w:val="center"/>
          </w:tcPr>
          <w:p w14:paraId="4ABA1068" w14:textId="77777777" w:rsidR="00CF0073" w:rsidRDefault="00000000" w:rsidP="005B4053">
            <w:pPr>
              <w:autoSpaceDE w:val="0"/>
              <w:autoSpaceDN w:val="0"/>
              <w:adjustRightInd w:val="0"/>
              <w:spacing w:before="120"/>
              <w:rPr>
                <w:rFonts w:cs="Times New Roman"/>
                <w:b/>
                <w:color w:val="000000"/>
                <w:szCs w:val="24"/>
              </w:rPr>
            </w:pPr>
            <w:r>
              <w:rPr>
                <w:rFonts w:cs="Times New Roman"/>
                <w:b/>
                <w:color w:val="000000"/>
                <w:szCs w:val="24"/>
              </w:rPr>
              <w:t xml:space="preserve">4 </w:t>
            </w:r>
          </w:p>
        </w:tc>
        <w:tc>
          <w:tcPr>
            <w:tcW w:w="7195" w:type="dxa"/>
            <w:vAlign w:val="center"/>
          </w:tcPr>
          <w:p w14:paraId="5F144A42" w14:textId="77777777" w:rsidR="00CF0073" w:rsidRDefault="00000000" w:rsidP="005B4053">
            <w:pPr>
              <w:autoSpaceDE w:val="0"/>
              <w:autoSpaceDN w:val="0"/>
              <w:adjustRightInd w:val="0"/>
              <w:spacing w:before="120"/>
              <w:rPr>
                <w:rFonts w:cs="Times New Roman"/>
                <w:b/>
                <w:bCs/>
                <w:color w:val="000000"/>
                <w:szCs w:val="24"/>
              </w:rPr>
            </w:pPr>
            <w:r>
              <w:rPr>
                <w:rFonts w:cs="Times New Roman"/>
                <w:b/>
                <w:bCs/>
                <w:color w:val="000000"/>
                <w:szCs w:val="24"/>
              </w:rPr>
              <w:t>Project Implementation</w:t>
            </w:r>
          </w:p>
        </w:tc>
        <w:tc>
          <w:tcPr>
            <w:tcW w:w="1085" w:type="dxa"/>
            <w:vAlign w:val="center"/>
          </w:tcPr>
          <w:p w14:paraId="2871B612" w14:textId="17537A23" w:rsidR="00CF0073" w:rsidRDefault="00D022D1" w:rsidP="005B4053">
            <w:pPr>
              <w:autoSpaceDE w:val="0"/>
              <w:autoSpaceDN w:val="0"/>
              <w:adjustRightInd w:val="0"/>
              <w:spacing w:before="120"/>
              <w:jc w:val="center"/>
              <w:rPr>
                <w:rFonts w:cs="Times New Roman"/>
                <w:b/>
                <w:color w:val="000000"/>
                <w:szCs w:val="24"/>
              </w:rPr>
            </w:pPr>
            <w:r>
              <w:rPr>
                <w:rFonts w:cs="Times New Roman"/>
                <w:color w:val="000000"/>
                <w:szCs w:val="24"/>
              </w:rPr>
              <w:t>10</w:t>
            </w:r>
          </w:p>
        </w:tc>
      </w:tr>
      <w:tr w:rsidR="00CF0073" w14:paraId="6F9C04B4" w14:textId="77777777" w:rsidTr="005B4053">
        <w:tc>
          <w:tcPr>
            <w:tcW w:w="450" w:type="dxa"/>
          </w:tcPr>
          <w:p w14:paraId="3BA82E80" w14:textId="77777777" w:rsidR="00CF0073" w:rsidRDefault="00CF0073" w:rsidP="005B4053">
            <w:pPr>
              <w:autoSpaceDE w:val="0"/>
              <w:autoSpaceDN w:val="0"/>
              <w:adjustRightInd w:val="0"/>
              <w:jc w:val="center"/>
              <w:rPr>
                <w:rFonts w:cs="Times New Roman"/>
                <w:color w:val="000000"/>
                <w:szCs w:val="24"/>
              </w:rPr>
            </w:pPr>
          </w:p>
        </w:tc>
        <w:tc>
          <w:tcPr>
            <w:tcW w:w="7195" w:type="dxa"/>
          </w:tcPr>
          <w:p w14:paraId="6B977213" w14:textId="77777777" w:rsidR="00CF0073" w:rsidRDefault="00000000" w:rsidP="005B4053">
            <w:pPr>
              <w:jc w:val="left"/>
              <w:rPr>
                <w:rFonts w:cs="Times New Roman"/>
                <w:bCs/>
                <w:szCs w:val="28"/>
              </w:rPr>
            </w:pPr>
            <w:r>
              <w:rPr>
                <w:rFonts w:cs="Times New Roman"/>
                <w:bCs/>
                <w:szCs w:val="28"/>
              </w:rPr>
              <w:t xml:space="preserve">4.1  System implementation </w:t>
            </w:r>
          </w:p>
          <w:p w14:paraId="508D563B" w14:textId="77777777" w:rsidR="00572A49" w:rsidRDefault="00964B14" w:rsidP="005B4053">
            <w:pPr>
              <w:jc w:val="left"/>
              <w:rPr>
                <w:rFonts w:cs="Times New Roman"/>
                <w:bCs/>
                <w:szCs w:val="28"/>
              </w:rPr>
            </w:pPr>
            <w:r>
              <w:rPr>
                <w:rFonts w:cs="Times New Roman"/>
                <w:bCs/>
                <w:szCs w:val="28"/>
              </w:rPr>
              <w:t xml:space="preserve">      4.1.1 Web Implementation</w:t>
            </w:r>
          </w:p>
          <w:p w14:paraId="5BC8F316" w14:textId="77777777" w:rsidR="00964B14" w:rsidRDefault="00964B14" w:rsidP="005B4053">
            <w:pPr>
              <w:jc w:val="left"/>
              <w:rPr>
                <w:rFonts w:cs="Times New Roman"/>
                <w:bCs/>
                <w:szCs w:val="28"/>
              </w:rPr>
            </w:pPr>
            <w:r>
              <w:rPr>
                <w:rFonts w:cs="Times New Roman"/>
                <w:bCs/>
                <w:szCs w:val="28"/>
              </w:rPr>
              <w:t xml:space="preserve">      4.1.2 Model Implementation</w:t>
            </w:r>
          </w:p>
          <w:p w14:paraId="7C917AEE" w14:textId="77777777" w:rsidR="00964B14" w:rsidRDefault="00964B14" w:rsidP="005B4053">
            <w:pPr>
              <w:jc w:val="left"/>
              <w:rPr>
                <w:rFonts w:cs="Times New Roman"/>
                <w:bCs/>
                <w:szCs w:val="28"/>
              </w:rPr>
            </w:pPr>
            <w:r>
              <w:rPr>
                <w:rFonts w:cs="Times New Roman"/>
                <w:bCs/>
                <w:szCs w:val="28"/>
              </w:rPr>
              <w:t xml:space="preserve">      4.1.3 Model Architecture</w:t>
            </w:r>
          </w:p>
          <w:p w14:paraId="3E0CAEE7" w14:textId="7BC57346" w:rsidR="00964B14" w:rsidRDefault="00964B14" w:rsidP="005B4053">
            <w:pPr>
              <w:jc w:val="left"/>
              <w:rPr>
                <w:rFonts w:cs="Times New Roman"/>
                <w:bCs/>
                <w:szCs w:val="28"/>
              </w:rPr>
            </w:pPr>
            <w:r>
              <w:rPr>
                <w:rFonts w:cs="Times New Roman"/>
                <w:bCs/>
                <w:szCs w:val="28"/>
              </w:rPr>
              <w:t xml:space="preserve">      4.1.4 Dataset</w:t>
            </w:r>
          </w:p>
        </w:tc>
        <w:tc>
          <w:tcPr>
            <w:tcW w:w="1085" w:type="dxa"/>
          </w:tcPr>
          <w:p w14:paraId="25BB6FC1" w14:textId="77777777" w:rsidR="00CF0073" w:rsidRDefault="00D022D1" w:rsidP="005B4053">
            <w:pPr>
              <w:autoSpaceDE w:val="0"/>
              <w:autoSpaceDN w:val="0"/>
              <w:adjustRightInd w:val="0"/>
              <w:jc w:val="center"/>
              <w:rPr>
                <w:rFonts w:cs="Times New Roman"/>
                <w:color w:val="000000"/>
                <w:szCs w:val="24"/>
              </w:rPr>
            </w:pPr>
            <w:r>
              <w:rPr>
                <w:rFonts w:cs="Times New Roman"/>
                <w:color w:val="000000"/>
                <w:szCs w:val="24"/>
              </w:rPr>
              <w:t>10</w:t>
            </w:r>
          </w:p>
          <w:p w14:paraId="2BFF5269" w14:textId="77777777" w:rsidR="00D022D1" w:rsidRDefault="00D022D1" w:rsidP="005B4053">
            <w:pPr>
              <w:autoSpaceDE w:val="0"/>
              <w:autoSpaceDN w:val="0"/>
              <w:adjustRightInd w:val="0"/>
              <w:jc w:val="center"/>
              <w:rPr>
                <w:rFonts w:cs="Times New Roman"/>
                <w:color w:val="000000"/>
                <w:szCs w:val="24"/>
              </w:rPr>
            </w:pPr>
            <w:r>
              <w:rPr>
                <w:rFonts w:cs="Times New Roman"/>
                <w:color w:val="000000"/>
                <w:szCs w:val="24"/>
              </w:rPr>
              <w:t>10</w:t>
            </w:r>
          </w:p>
          <w:p w14:paraId="7DF37B7B" w14:textId="77777777" w:rsidR="00D022D1" w:rsidRDefault="00D022D1" w:rsidP="005B4053">
            <w:pPr>
              <w:autoSpaceDE w:val="0"/>
              <w:autoSpaceDN w:val="0"/>
              <w:adjustRightInd w:val="0"/>
              <w:jc w:val="center"/>
              <w:rPr>
                <w:rFonts w:cs="Times New Roman"/>
                <w:color w:val="000000"/>
                <w:szCs w:val="24"/>
              </w:rPr>
            </w:pPr>
            <w:r>
              <w:rPr>
                <w:rFonts w:cs="Times New Roman"/>
                <w:color w:val="000000"/>
                <w:szCs w:val="24"/>
              </w:rPr>
              <w:t>16</w:t>
            </w:r>
          </w:p>
          <w:p w14:paraId="74ED8C9E" w14:textId="77777777" w:rsidR="00D022D1" w:rsidRDefault="00D022D1" w:rsidP="005B4053">
            <w:pPr>
              <w:autoSpaceDE w:val="0"/>
              <w:autoSpaceDN w:val="0"/>
              <w:adjustRightInd w:val="0"/>
              <w:jc w:val="center"/>
              <w:rPr>
                <w:rFonts w:cs="Times New Roman"/>
                <w:color w:val="000000"/>
                <w:szCs w:val="24"/>
              </w:rPr>
            </w:pPr>
            <w:r>
              <w:rPr>
                <w:rFonts w:cs="Times New Roman"/>
                <w:color w:val="000000"/>
                <w:szCs w:val="24"/>
              </w:rPr>
              <w:t>16</w:t>
            </w:r>
          </w:p>
          <w:p w14:paraId="079EBBEC" w14:textId="09B66548" w:rsidR="00D022D1" w:rsidRDefault="00D022D1" w:rsidP="005B4053">
            <w:pPr>
              <w:autoSpaceDE w:val="0"/>
              <w:autoSpaceDN w:val="0"/>
              <w:adjustRightInd w:val="0"/>
              <w:jc w:val="center"/>
              <w:rPr>
                <w:rFonts w:cs="Times New Roman"/>
                <w:color w:val="000000"/>
                <w:szCs w:val="24"/>
              </w:rPr>
            </w:pPr>
            <w:r>
              <w:rPr>
                <w:rFonts w:cs="Times New Roman"/>
                <w:color w:val="000000"/>
                <w:szCs w:val="24"/>
              </w:rPr>
              <w:t>18</w:t>
            </w:r>
          </w:p>
        </w:tc>
      </w:tr>
      <w:tr w:rsidR="00CF0073" w14:paraId="1EC582B5" w14:textId="77777777" w:rsidTr="005B4053">
        <w:trPr>
          <w:trHeight w:val="343"/>
        </w:trPr>
        <w:tc>
          <w:tcPr>
            <w:tcW w:w="450" w:type="dxa"/>
          </w:tcPr>
          <w:p w14:paraId="4F6D6187" w14:textId="77777777" w:rsidR="00CF0073" w:rsidRDefault="00CF0073" w:rsidP="005B4053">
            <w:pPr>
              <w:autoSpaceDE w:val="0"/>
              <w:autoSpaceDN w:val="0"/>
              <w:adjustRightInd w:val="0"/>
              <w:jc w:val="center"/>
              <w:rPr>
                <w:rFonts w:cs="Times New Roman"/>
                <w:color w:val="000000"/>
                <w:szCs w:val="24"/>
              </w:rPr>
            </w:pPr>
          </w:p>
        </w:tc>
        <w:tc>
          <w:tcPr>
            <w:tcW w:w="7195" w:type="dxa"/>
          </w:tcPr>
          <w:p w14:paraId="324366DD" w14:textId="6407C49F" w:rsidR="00CF0073" w:rsidRDefault="00000000" w:rsidP="005B4053">
            <w:pPr>
              <w:jc w:val="left"/>
              <w:rPr>
                <w:rFonts w:cs="Times New Roman"/>
                <w:szCs w:val="24"/>
              </w:rPr>
            </w:pPr>
            <w:r>
              <w:rPr>
                <w:rFonts w:cs="Times New Roman"/>
                <w:bCs/>
                <w:iCs/>
                <w:color w:val="000000" w:themeColor="text1"/>
                <w:szCs w:val="24"/>
                <w:lang w:bidi="bn-BD"/>
              </w:rPr>
              <w:t xml:space="preserve">4.2  </w:t>
            </w:r>
            <w:r w:rsidRPr="00572A49">
              <w:rPr>
                <w:rFonts w:cs="Times New Roman"/>
                <w:bCs/>
                <w:color w:val="000000" w:themeColor="text1"/>
                <w:szCs w:val="24"/>
                <w:lang w:bidi="bn-BD"/>
              </w:rPr>
              <w:t>Morality or Ethical issues</w:t>
            </w:r>
          </w:p>
        </w:tc>
        <w:tc>
          <w:tcPr>
            <w:tcW w:w="1085" w:type="dxa"/>
          </w:tcPr>
          <w:p w14:paraId="5ECDF890" w14:textId="6F563E6E" w:rsidR="00CF0073" w:rsidRDefault="00D022D1" w:rsidP="005B4053">
            <w:pPr>
              <w:autoSpaceDE w:val="0"/>
              <w:autoSpaceDN w:val="0"/>
              <w:adjustRightInd w:val="0"/>
              <w:jc w:val="center"/>
              <w:rPr>
                <w:rFonts w:cs="Times New Roman"/>
                <w:color w:val="000000"/>
                <w:szCs w:val="24"/>
              </w:rPr>
            </w:pPr>
            <w:r>
              <w:rPr>
                <w:rFonts w:cs="Times New Roman"/>
                <w:color w:val="000000"/>
                <w:szCs w:val="24"/>
              </w:rPr>
              <w:t>19</w:t>
            </w:r>
          </w:p>
        </w:tc>
      </w:tr>
      <w:tr w:rsidR="00CF0073" w14:paraId="0809D291" w14:textId="77777777" w:rsidTr="005B4053">
        <w:trPr>
          <w:trHeight w:val="343"/>
        </w:trPr>
        <w:tc>
          <w:tcPr>
            <w:tcW w:w="450" w:type="dxa"/>
          </w:tcPr>
          <w:p w14:paraId="1A341DCB" w14:textId="77777777" w:rsidR="00CF0073" w:rsidRDefault="00CF0073" w:rsidP="005B4053">
            <w:pPr>
              <w:autoSpaceDE w:val="0"/>
              <w:autoSpaceDN w:val="0"/>
              <w:adjustRightInd w:val="0"/>
              <w:jc w:val="center"/>
              <w:rPr>
                <w:rFonts w:cs="Times New Roman"/>
                <w:color w:val="000000"/>
                <w:szCs w:val="24"/>
              </w:rPr>
            </w:pPr>
          </w:p>
        </w:tc>
        <w:tc>
          <w:tcPr>
            <w:tcW w:w="7195" w:type="dxa"/>
          </w:tcPr>
          <w:p w14:paraId="5C67A586" w14:textId="6F55900C" w:rsidR="00CF0073" w:rsidRDefault="00000000" w:rsidP="005B4053">
            <w:pPr>
              <w:jc w:val="left"/>
              <w:rPr>
                <w:rFonts w:cs="Times New Roman"/>
                <w:bCs/>
                <w:iCs/>
                <w:color w:val="000000" w:themeColor="text1"/>
                <w:szCs w:val="24"/>
                <w:cs/>
                <w:lang w:bidi="bn-BD"/>
              </w:rPr>
            </w:pPr>
            <w:r>
              <w:rPr>
                <w:rFonts w:cs="Times New Roman"/>
                <w:bCs/>
                <w:iCs/>
                <w:color w:val="000000" w:themeColor="text1"/>
                <w:szCs w:val="24"/>
                <w:lang w:bidi="bn-BD"/>
              </w:rPr>
              <w:t xml:space="preserve">4.3  </w:t>
            </w:r>
            <w:r w:rsidRPr="00572A49">
              <w:rPr>
                <w:rFonts w:cs="Times New Roman"/>
                <w:bCs/>
                <w:color w:val="000000" w:themeColor="text1"/>
                <w:szCs w:val="24"/>
                <w:lang w:bidi="bn-BD"/>
              </w:rPr>
              <w:t>Socio-economic impact and sustainability</w:t>
            </w:r>
            <w:r>
              <w:rPr>
                <w:rFonts w:cs="Times New Roman"/>
                <w:bCs/>
                <w:iCs/>
                <w:color w:val="000000" w:themeColor="text1"/>
                <w:szCs w:val="24"/>
                <w:lang w:bidi="bn-BD"/>
              </w:rPr>
              <w:t xml:space="preserve"> </w:t>
            </w:r>
          </w:p>
        </w:tc>
        <w:tc>
          <w:tcPr>
            <w:tcW w:w="1085" w:type="dxa"/>
          </w:tcPr>
          <w:p w14:paraId="0F45E90A" w14:textId="669D28C8" w:rsidR="00CF0073" w:rsidRDefault="00D022D1" w:rsidP="005B4053">
            <w:pPr>
              <w:autoSpaceDE w:val="0"/>
              <w:autoSpaceDN w:val="0"/>
              <w:adjustRightInd w:val="0"/>
              <w:jc w:val="center"/>
              <w:rPr>
                <w:rFonts w:cs="Times New Roman"/>
                <w:color w:val="000000"/>
                <w:szCs w:val="24"/>
              </w:rPr>
            </w:pPr>
            <w:r>
              <w:rPr>
                <w:rFonts w:cs="Times New Roman"/>
                <w:color w:val="000000"/>
                <w:szCs w:val="24"/>
              </w:rPr>
              <w:t>20</w:t>
            </w:r>
          </w:p>
        </w:tc>
      </w:tr>
      <w:tr w:rsidR="00CF0073" w14:paraId="6D55A01F" w14:textId="77777777" w:rsidTr="005B4053">
        <w:trPr>
          <w:trHeight w:val="343"/>
        </w:trPr>
        <w:tc>
          <w:tcPr>
            <w:tcW w:w="450" w:type="dxa"/>
          </w:tcPr>
          <w:p w14:paraId="7BDFC569" w14:textId="77777777" w:rsidR="00CF0073" w:rsidRDefault="00CF0073" w:rsidP="005B4053">
            <w:pPr>
              <w:autoSpaceDE w:val="0"/>
              <w:autoSpaceDN w:val="0"/>
              <w:adjustRightInd w:val="0"/>
              <w:jc w:val="center"/>
              <w:rPr>
                <w:rFonts w:cs="Times New Roman"/>
                <w:color w:val="000000"/>
                <w:szCs w:val="24"/>
              </w:rPr>
            </w:pPr>
          </w:p>
        </w:tc>
        <w:tc>
          <w:tcPr>
            <w:tcW w:w="7195" w:type="dxa"/>
          </w:tcPr>
          <w:p w14:paraId="52A54AF3" w14:textId="222864B4" w:rsidR="00CF0073" w:rsidRDefault="00000000" w:rsidP="005B4053">
            <w:pPr>
              <w:contextualSpacing/>
              <w:jc w:val="left"/>
              <w:rPr>
                <w:rFonts w:cs="Times New Roman"/>
                <w:bCs/>
                <w:iCs/>
                <w:szCs w:val="24"/>
                <w:lang w:bidi="bn-BD"/>
              </w:rPr>
            </w:pPr>
            <w:r>
              <w:rPr>
                <w:rFonts w:cs="Times New Roman"/>
                <w:bCs/>
                <w:iCs/>
                <w:szCs w:val="24"/>
                <w:lang w:bidi="bn-BD"/>
              </w:rPr>
              <w:t xml:space="preserve">4.4  </w:t>
            </w:r>
            <w:r w:rsidRPr="00572A49">
              <w:rPr>
                <w:rFonts w:cs="Times New Roman"/>
                <w:bCs/>
                <w:szCs w:val="24"/>
                <w:lang w:bidi="bn-BD"/>
              </w:rPr>
              <w:t>Financial analyses and budget</w:t>
            </w:r>
            <w:r>
              <w:rPr>
                <w:rFonts w:cs="Times New Roman"/>
                <w:bCs/>
                <w:iCs/>
                <w:szCs w:val="24"/>
                <w:lang w:bidi="bn-BD"/>
              </w:rPr>
              <w:t xml:space="preserve"> </w:t>
            </w:r>
          </w:p>
        </w:tc>
        <w:tc>
          <w:tcPr>
            <w:tcW w:w="1085" w:type="dxa"/>
          </w:tcPr>
          <w:p w14:paraId="2A392538" w14:textId="5073FD7E" w:rsidR="00CF0073" w:rsidRDefault="00D022D1" w:rsidP="005B4053">
            <w:pPr>
              <w:autoSpaceDE w:val="0"/>
              <w:autoSpaceDN w:val="0"/>
              <w:adjustRightInd w:val="0"/>
              <w:jc w:val="center"/>
              <w:rPr>
                <w:rFonts w:cs="Times New Roman"/>
                <w:szCs w:val="24"/>
              </w:rPr>
            </w:pPr>
            <w:r>
              <w:rPr>
                <w:rFonts w:cs="Times New Roman"/>
                <w:szCs w:val="24"/>
              </w:rPr>
              <w:t>20</w:t>
            </w:r>
          </w:p>
        </w:tc>
      </w:tr>
      <w:tr w:rsidR="00CF0073" w14:paraId="4BC5BF8E" w14:textId="77777777" w:rsidTr="005B4053">
        <w:tc>
          <w:tcPr>
            <w:tcW w:w="450" w:type="dxa"/>
          </w:tcPr>
          <w:p w14:paraId="2E496F87" w14:textId="77777777" w:rsidR="00CF0073" w:rsidRDefault="00000000" w:rsidP="005B4053">
            <w:pPr>
              <w:autoSpaceDE w:val="0"/>
              <w:autoSpaceDN w:val="0"/>
              <w:adjustRightInd w:val="0"/>
              <w:rPr>
                <w:rFonts w:cs="Times New Roman"/>
                <w:color w:val="000000"/>
                <w:szCs w:val="24"/>
              </w:rPr>
            </w:pPr>
            <w:r>
              <w:rPr>
                <w:rFonts w:cs="Times New Roman"/>
                <w:b/>
                <w:color w:val="000000"/>
                <w:szCs w:val="24"/>
              </w:rPr>
              <w:t>5</w:t>
            </w:r>
          </w:p>
        </w:tc>
        <w:tc>
          <w:tcPr>
            <w:tcW w:w="7195" w:type="dxa"/>
          </w:tcPr>
          <w:p w14:paraId="52484C4F" w14:textId="77777777" w:rsidR="00CF0073" w:rsidRDefault="00000000" w:rsidP="005B4053">
            <w:pPr>
              <w:rPr>
                <w:rFonts w:cs="Times New Roman"/>
                <w:b/>
                <w:szCs w:val="32"/>
              </w:rPr>
            </w:pPr>
            <w:r>
              <w:rPr>
                <w:rFonts w:cs="Times New Roman"/>
                <w:b/>
                <w:szCs w:val="32"/>
              </w:rPr>
              <w:t>Conclusions</w:t>
            </w:r>
          </w:p>
        </w:tc>
        <w:tc>
          <w:tcPr>
            <w:tcW w:w="1085" w:type="dxa"/>
          </w:tcPr>
          <w:p w14:paraId="3AA44A5E" w14:textId="3AF49075" w:rsidR="00CF0073" w:rsidRDefault="00000000" w:rsidP="005B4053">
            <w:pPr>
              <w:autoSpaceDE w:val="0"/>
              <w:autoSpaceDN w:val="0"/>
              <w:adjustRightInd w:val="0"/>
              <w:jc w:val="center"/>
              <w:rPr>
                <w:rFonts w:cs="Times New Roman"/>
                <w:color w:val="000000"/>
                <w:szCs w:val="24"/>
              </w:rPr>
            </w:pPr>
            <w:r>
              <w:rPr>
                <w:rFonts w:cs="Times New Roman"/>
                <w:color w:val="000000"/>
                <w:szCs w:val="24"/>
              </w:rPr>
              <w:t>2</w:t>
            </w:r>
            <w:r w:rsidR="00D022D1">
              <w:rPr>
                <w:rFonts w:cs="Times New Roman"/>
                <w:color w:val="000000"/>
                <w:szCs w:val="24"/>
              </w:rPr>
              <w:t>1</w:t>
            </w:r>
          </w:p>
        </w:tc>
      </w:tr>
      <w:tr w:rsidR="00CF0073" w14:paraId="2BE57459" w14:textId="77777777" w:rsidTr="005B4053">
        <w:trPr>
          <w:trHeight w:val="235"/>
        </w:trPr>
        <w:tc>
          <w:tcPr>
            <w:tcW w:w="450" w:type="dxa"/>
          </w:tcPr>
          <w:p w14:paraId="7C528865" w14:textId="77777777" w:rsidR="00CF0073" w:rsidRDefault="00CF0073" w:rsidP="005B4053">
            <w:pPr>
              <w:autoSpaceDE w:val="0"/>
              <w:autoSpaceDN w:val="0"/>
              <w:adjustRightInd w:val="0"/>
              <w:jc w:val="center"/>
              <w:rPr>
                <w:rFonts w:cs="Times New Roman"/>
                <w:color w:val="000000"/>
                <w:szCs w:val="24"/>
              </w:rPr>
            </w:pPr>
          </w:p>
        </w:tc>
        <w:tc>
          <w:tcPr>
            <w:tcW w:w="7195" w:type="dxa"/>
          </w:tcPr>
          <w:p w14:paraId="0547746B" w14:textId="77777777" w:rsidR="00CF0073" w:rsidRDefault="00000000" w:rsidP="005B4053">
            <w:pPr>
              <w:rPr>
                <w:rFonts w:cs="Times New Roman"/>
              </w:rPr>
            </w:pPr>
            <w:r>
              <w:rPr>
                <w:rFonts w:cs="Times New Roman"/>
                <w:bCs/>
                <w:szCs w:val="28"/>
              </w:rPr>
              <w:t>5.1  Conclusion and challenges faced</w:t>
            </w:r>
          </w:p>
        </w:tc>
        <w:tc>
          <w:tcPr>
            <w:tcW w:w="1085" w:type="dxa"/>
          </w:tcPr>
          <w:p w14:paraId="2149EBBD" w14:textId="3C938A84" w:rsidR="00CF0073" w:rsidRDefault="00000000" w:rsidP="005B4053">
            <w:pPr>
              <w:autoSpaceDE w:val="0"/>
              <w:autoSpaceDN w:val="0"/>
              <w:adjustRightInd w:val="0"/>
              <w:jc w:val="center"/>
              <w:rPr>
                <w:rFonts w:cs="Times New Roman"/>
                <w:color w:val="000000"/>
                <w:szCs w:val="24"/>
              </w:rPr>
            </w:pPr>
            <w:r>
              <w:rPr>
                <w:rFonts w:cs="Times New Roman"/>
                <w:color w:val="000000"/>
                <w:szCs w:val="24"/>
              </w:rPr>
              <w:t>2</w:t>
            </w:r>
            <w:r w:rsidR="00D022D1">
              <w:rPr>
                <w:rFonts w:cs="Times New Roman"/>
                <w:color w:val="000000"/>
                <w:szCs w:val="24"/>
              </w:rPr>
              <w:t>1</w:t>
            </w:r>
          </w:p>
        </w:tc>
      </w:tr>
      <w:tr w:rsidR="00CF0073" w14:paraId="01B7BD2F" w14:textId="77777777" w:rsidTr="005B4053">
        <w:trPr>
          <w:trHeight w:val="58"/>
        </w:trPr>
        <w:tc>
          <w:tcPr>
            <w:tcW w:w="450" w:type="dxa"/>
          </w:tcPr>
          <w:p w14:paraId="1CAD4723" w14:textId="77777777" w:rsidR="00CF0073" w:rsidRDefault="00CF0073" w:rsidP="005B4053">
            <w:pPr>
              <w:autoSpaceDE w:val="0"/>
              <w:autoSpaceDN w:val="0"/>
              <w:adjustRightInd w:val="0"/>
              <w:jc w:val="center"/>
              <w:rPr>
                <w:rFonts w:cs="Times New Roman"/>
                <w:color w:val="000000"/>
                <w:szCs w:val="24"/>
              </w:rPr>
            </w:pPr>
          </w:p>
        </w:tc>
        <w:tc>
          <w:tcPr>
            <w:tcW w:w="7195" w:type="dxa"/>
          </w:tcPr>
          <w:p w14:paraId="3E8EC429" w14:textId="77777777" w:rsidR="00CF0073" w:rsidRDefault="00000000" w:rsidP="005B4053">
            <w:pPr>
              <w:rPr>
                <w:rFonts w:cs="Times New Roman"/>
              </w:rPr>
            </w:pPr>
            <w:r>
              <w:rPr>
                <w:rFonts w:cs="Times New Roman"/>
                <w:bCs/>
                <w:szCs w:val="28"/>
              </w:rPr>
              <w:t>5.2  Future work</w:t>
            </w:r>
          </w:p>
        </w:tc>
        <w:tc>
          <w:tcPr>
            <w:tcW w:w="1085" w:type="dxa"/>
          </w:tcPr>
          <w:p w14:paraId="06082673" w14:textId="49A115D8" w:rsidR="00CF0073" w:rsidRDefault="00D022D1" w:rsidP="005B4053">
            <w:pPr>
              <w:autoSpaceDE w:val="0"/>
              <w:autoSpaceDN w:val="0"/>
              <w:adjustRightInd w:val="0"/>
              <w:jc w:val="center"/>
              <w:rPr>
                <w:rFonts w:cs="Times New Roman"/>
                <w:color w:val="000000"/>
                <w:szCs w:val="24"/>
              </w:rPr>
            </w:pPr>
            <w:r>
              <w:rPr>
                <w:rFonts w:cs="Times New Roman"/>
                <w:color w:val="000000"/>
                <w:szCs w:val="24"/>
              </w:rPr>
              <w:t>22</w:t>
            </w:r>
          </w:p>
        </w:tc>
      </w:tr>
      <w:tr w:rsidR="00CF0073" w14:paraId="54A85E51" w14:textId="77777777" w:rsidTr="005B4053">
        <w:tc>
          <w:tcPr>
            <w:tcW w:w="450" w:type="dxa"/>
          </w:tcPr>
          <w:p w14:paraId="1E3205A3" w14:textId="77777777" w:rsidR="00CF0073" w:rsidRDefault="00CF0073" w:rsidP="005B4053">
            <w:pPr>
              <w:autoSpaceDE w:val="0"/>
              <w:autoSpaceDN w:val="0"/>
              <w:adjustRightInd w:val="0"/>
              <w:rPr>
                <w:rFonts w:cs="Times New Roman"/>
                <w:b/>
                <w:color w:val="000000"/>
                <w:szCs w:val="24"/>
              </w:rPr>
            </w:pPr>
          </w:p>
        </w:tc>
        <w:tc>
          <w:tcPr>
            <w:tcW w:w="7195" w:type="dxa"/>
          </w:tcPr>
          <w:p w14:paraId="000F13A3" w14:textId="77777777" w:rsidR="00CF0073" w:rsidRDefault="00000000" w:rsidP="005B4053">
            <w:pPr>
              <w:rPr>
                <w:rFonts w:cs="Times New Roman"/>
                <w:b/>
                <w:color w:val="000000"/>
                <w:szCs w:val="24"/>
              </w:rPr>
            </w:pPr>
            <w:r>
              <w:rPr>
                <w:rFonts w:cs="Times New Roman"/>
                <w:b/>
                <w:szCs w:val="32"/>
              </w:rPr>
              <w:t>References</w:t>
            </w:r>
          </w:p>
        </w:tc>
        <w:tc>
          <w:tcPr>
            <w:tcW w:w="1085" w:type="dxa"/>
          </w:tcPr>
          <w:p w14:paraId="5D710A63" w14:textId="41FD2056" w:rsidR="00CF0073" w:rsidRDefault="00D022D1" w:rsidP="005B4053">
            <w:pPr>
              <w:autoSpaceDE w:val="0"/>
              <w:autoSpaceDN w:val="0"/>
              <w:adjustRightInd w:val="0"/>
              <w:jc w:val="center"/>
              <w:rPr>
                <w:rFonts w:cs="Times New Roman"/>
                <w:color w:val="000000"/>
                <w:szCs w:val="24"/>
              </w:rPr>
            </w:pPr>
            <w:r>
              <w:rPr>
                <w:rFonts w:cs="Times New Roman"/>
                <w:color w:val="000000"/>
                <w:szCs w:val="24"/>
              </w:rPr>
              <w:t>22</w:t>
            </w:r>
          </w:p>
        </w:tc>
      </w:tr>
    </w:tbl>
    <w:p w14:paraId="3255BB40" w14:textId="0CF9B99B" w:rsidR="00CF0073" w:rsidRDefault="005B4053">
      <w:r>
        <w:br w:type="textWrapping" w:clear="all"/>
      </w:r>
    </w:p>
    <w:p w14:paraId="1DFD5022" w14:textId="77777777" w:rsidR="00CF0073" w:rsidRDefault="00CF0073">
      <w:pPr>
        <w:jc w:val="left"/>
        <w:rPr>
          <w:rFonts w:cs="Times New Roman"/>
          <w:b/>
          <w:szCs w:val="24"/>
        </w:rPr>
      </w:pPr>
    </w:p>
    <w:p w14:paraId="19F7DF94" w14:textId="77777777" w:rsidR="00CF0073" w:rsidRDefault="00CF0073">
      <w:pPr>
        <w:rPr>
          <w:rFonts w:cs="Times New Roman"/>
          <w:b/>
          <w:szCs w:val="24"/>
        </w:rPr>
      </w:pPr>
    </w:p>
    <w:p w14:paraId="5548DF38" w14:textId="77777777" w:rsidR="00CF0073" w:rsidRDefault="00000000">
      <w:pPr>
        <w:spacing w:after="160" w:line="259" w:lineRule="auto"/>
        <w:jc w:val="left"/>
        <w:rPr>
          <w:rFonts w:cs="Times New Roman"/>
          <w:b/>
          <w:szCs w:val="24"/>
        </w:rPr>
      </w:pPr>
      <w:r>
        <w:rPr>
          <w:rFonts w:cs="Times New Roman"/>
          <w:b/>
          <w:szCs w:val="24"/>
        </w:rPr>
        <w:br w:type="page"/>
      </w:r>
    </w:p>
    <w:p w14:paraId="67A858DC" w14:textId="77777777" w:rsidR="00CF0073" w:rsidRDefault="00000000">
      <w:pPr>
        <w:tabs>
          <w:tab w:val="left" w:pos="3630"/>
          <w:tab w:val="center" w:pos="4536"/>
        </w:tabs>
        <w:autoSpaceDE w:val="0"/>
        <w:autoSpaceDN w:val="0"/>
        <w:adjustRightInd w:val="0"/>
        <w:jc w:val="center"/>
        <w:rPr>
          <w:rFonts w:eastAsia="Calibri" w:cs="Vrinda"/>
          <w:b/>
          <w:bCs/>
          <w:color w:val="000000"/>
          <w:sz w:val="32"/>
          <w:szCs w:val="32"/>
          <w:lang w:bidi="bn-BD"/>
        </w:rPr>
      </w:pPr>
      <w:r>
        <w:rPr>
          <w:rFonts w:eastAsia="Calibri" w:cs="Vrinda"/>
          <w:b/>
          <w:bCs/>
          <w:color w:val="000000"/>
          <w:sz w:val="32"/>
          <w:szCs w:val="32"/>
          <w:lang w:bidi="bn-BD"/>
        </w:rPr>
        <w:lastRenderedPageBreak/>
        <w:t>List of Tables</w:t>
      </w:r>
    </w:p>
    <w:p w14:paraId="4065D0E1" w14:textId="77777777" w:rsidR="00CF0073" w:rsidRDefault="00CF0073">
      <w:pPr>
        <w:tabs>
          <w:tab w:val="left" w:pos="3630"/>
          <w:tab w:val="center" w:pos="4536"/>
        </w:tabs>
        <w:autoSpaceDE w:val="0"/>
        <w:autoSpaceDN w:val="0"/>
        <w:adjustRightInd w:val="0"/>
        <w:spacing w:line="240" w:lineRule="auto"/>
        <w:jc w:val="center"/>
        <w:rPr>
          <w:rFonts w:eastAsia="Calibri" w:cs="Vrinda"/>
          <w:b/>
          <w:bCs/>
          <w:color w:val="000000"/>
          <w:szCs w:val="24"/>
          <w:lang w:bidi="bn-BD"/>
        </w:rPr>
      </w:pPr>
    </w:p>
    <w:tbl>
      <w:tblPr>
        <w:tblStyle w:val="TableGrid"/>
        <w:tblpPr w:leftFromText="180" w:rightFromText="180" w:vertAnchor="page" w:horzAnchor="margin" w:tblpY="290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left w:w="115" w:type="dxa"/>
          <w:right w:w="115" w:type="dxa"/>
        </w:tblCellMar>
        <w:tblLook w:val="04A0" w:firstRow="1" w:lastRow="0" w:firstColumn="1" w:lastColumn="0" w:noHBand="0" w:noVBand="1"/>
      </w:tblPr>
      <w:tblGrid>
        <w:gridCol w:w="1555"/>
        <w:gridCol w:w="6095"/>
        <w:gridCol w:w="900"/>
      </w:tblGrid>
      <w:tr w:rsidR="00CF0073" w14:paraId="7F2B67F3" w14:textId="77777777">
        <w:tc>
          <w:tcPr>
            <w:tcW w:w="1555" w:type="dxa"/>
          </w:tcPr>
          <w:p w14:paraId="1D0B233A" w14:textId="77777777" w:rsidR="00CF0073" w:rsidRDefault="00000000">
            <w:pPr>
              <w:spacing w:before="60" w:after="60"/>
              <w:jc w:val="center"/>
              <w:rPr>
                <w:rFonts w:cs="Times New Roman"/>
                <w:b/>
                <w:szCs w:val="24"/>
              </w:rPr>
            </w:pPr>
            <w:r>
              <w:rPr>
                <w:rFonts w:cs="Times New Roman"/>
                <w:b/>
                <w:szCs w:val="24"/>
              </w:rPr>
              <w:t>Table No.</w:t>
            </w:r>
          </w:p>
        </w:tc>
        <w:tc>
          <w:tcPr>
            <w:tcW w:w="6095" w:type="dxa"/>
          </w:tcPr>
          <w:p w14:paraId="4F533997" w14:textId="77777777" w:rsidR="00CF0073" w:rsidRDefault="00000000">
            <w:pPr>
              <w:spacing w:before="60" w:after="60"/>
              <w:jc w:val="left"/>
              <w:rPr>
                <w:rFonts w:cs="Times New Roman"/>
                <w:b/>
                <w:szCs w:val="24"/>
              </w:rPr>
            </w:pPr>
            <w:r>
              <w:rPr>
                <w:b/>
                <w:bCs/>
                <w:color w:val="000000"/>
                <w:szCs w:val="24"/>
                <w:lang w:bidi="bn-BD"/>
              </w:rPr>
              <w:t>Description</w:t>
            </w:r>
          </w:p>
        </w:tc>
        <w:tc>
          <w:tcPr>
            <w:tcW w:w="900" w:type="dxa"/>
          </w:tcPr>
          <w:p w14:paraId="46D547AC" w14:textId="77777777" w:rsidR="00CF0073" w:rsidRDefault="00000000">
            <w:pPr>
              <w:spacing w:before="60" w:after="60"/>
              <w:jc w:val="center"/>
              <w:rPr>
                <w:rFonts w:cs="Times New Roman"/>
                <w:b/>
                <w:szCs w:val="24"/>
              </w:rPr>
            </w:pPr>
            <w:r>
              <w:rPr>
                <w:b/>
                <w:bCs/>
                <w:color w:val="000000"/>
                <w:szCs w:val="24"/>
                <w:lang w:bidi="bn-BD"/>
              </w:rPr>
              <w:t>Page</w:t>
            </w:r>
          </w:p>
        </w:tc>
      </w:tr>
      <w:tr w:rsidR="00CF0073" w14:paraId="0AD5E0C0" w14:textId="77777777">
        <w:trPr>
          <w:trHeight w:val="80"/>
        </w:trPr>
        <w:tc>
          <w:tcPr>
            <w:tcW w:w="1555" w:type="dxa"/>
          </w:tcPr>
          <w:p w14:paraId="3F3FC6A5" w14:textId="04FAB609" w:rsidR="00CF0073" w:rsidRDefault="00B076DE">
            <w:pPr>
              <w:spacing w:before="60" w:after="60" w:line="276" w:lineRule="auto"/>
              <w:jc w:val="center"/>
              <w:rPr>
                <w:rFonts w:cs="Times New Roman"/>
                <w:szCs w:val="20"/>
              </w:rPr>
            </w:pPr>
            <w:r>
              <w:rPr>
                <w:rFonts w:cs="Times New Roman"/>
                <w:szCs w:val="20"/>
              </w:rPr>
              <w:t>4.1</w:t>
            </w:r>
          </w:p>
        </w:tc>
        <w:tc>
          <w:tcPr>
            <w:tcW w:w="6095" w:type="dxa"/>
          </w:tcPr>
          <w:p w14:paraId="0CB47B0A" w14:textId="3247825D" w:rsidR="00CF0073" w:rsidRPr="00B076DE" w:rsidRDefault="00B076DE">
            <w:pPr>
              <w:spacing w:before="60" w:after="60" w:line="276" w:lineRule="auto"/>
              <w:jc w:val="left"/>
              <w:rPr>
                <w:rFonts w:cs="Times New Roman"/>
                <w:bCs/>
                <w:szCs w:val="24"/>
              </w:rPr>
            </w:pPr>
            <w:r>
              <w:rPr>
                <w:rFonts w:cs="Times New Roman"/>
                <w:bCs/>
                <w:szCs w:val="24"/>
              </w:rPr>
              <w:t>Statistics of individual model</w:t>
            </w:r>
          </w:p>
        </w:tc>
        <w:tc>
          <w:tcPr>
            <w:tcW w:w="900" w:type="dxa"/>
            <w:vAlign w:val="center"/>
          </w:tcPr>
          <w:p w14:paraId="02E0F2F9" w14:textId="75792562" w:rsidR="00CF0073" w:rsidRDefault="00A430CC">
            <w:pPr>
              <w:spacing w:line="276" w:lineRule="auto"/>
              <w:jc w:val="center"/>
            </w:pPr>
            <w:r>
              <w:t>17</w:t>
            </w:r>
          </w:p>
        </w:tc>
      </w:tr>
      <w:tr w:rsidR="00CF0073" w14:paraId="4B29C21F" w14:textId="77777777">
        <w:tc>
          <w:tcPr>
            <w:tcW w:w="1555" w:type="dxa"/>
            <w:vAlign w:val="center"/>
          </w:tcPr>
          <w:p w14:paraId="4A1BD242" w14:textId="77601478" w:rsidR="00CF0073" w:rsidRDefault="00B076DE">
            <w:pPr>
              <w:spacing w:before="60" w:after="60" w:line="276" w:lineRule="auto"/>
              <w:jc w:val="center"/>
              <w:rPr>
                <w:rFonts w:cs="Times New Roman"/>
                <w:szCs w:val="20"/>
              </w:rPr>
            </w:pPr>
            <w:r>
              <w:rPr>
                <w:rFonts w:cs="Times New Roman"/>
                <w:szCs w:val="20"/>
              </w:rPr>
              <w:t>4.2</w:t>
            </w:r>
          </w:p>
        </w:tc>
        <w:tc>
          <w:tcPr>
            <w:tcW w:w="6095" w:type="dxa"/>
            <w:vAlign w:val="center"/>
          </w:tcPr>
          <w:p w14:paraId="285E1AC4" w14:textId="3461C081" w:rsidR="00CF0073" w:rsidRDefault="00B076DE">
            <w:pPr>
              <w:spacing w:before="60" w:after="60" w:line="276" w:lineRule="auto"/>
              <w:jc w:val="left"/>
              <w:rPr>
                <w:rFonts w:cs="Times New Roman"/>
                <w:szCs w:val="20"/>
              </w:rPr>
            </w:pPr>
            <w:r>
              <w:rPr>
                <w:rFonts w:cs="Times New Roman"/>
                <w:szCs w:val="20"/>
              </w:rPr>
              <w:t>Financial analysis and budget of the project</w:t>
            </w:r>
          </w:p>
        </w:tc>
        <w:tc>
          <w:tcPr>
            <w:tcW w:w="900" w:type="dxa"/>
          </w:tcPr>
          <w:p w14:paraId="3D3591DE" w14:textId="5D3E2280" w:rsidR="00CF0073" w:rsidRDefault="00A430CC">
            <w:pPr>
              <w:spacing w:before="60" w:line="276" w:lineRule="auto"/>
              <w:jc w:val="center"/>
              <w:rPr>
                <w:rFonts w:cs="Times New Roman"/>
                <w:szCs w:val="20"/>
              </w:rPr>
            </w:pPr>
            <w:r>
              <w:rPr>
                <w:rFonts w:cs="Times New Roman"/>
                <w:szCs w:val="20"/>
              </w:rPr>
              <w:t>20</w:t>
            </w:r>
          </w:p>
        </w:tc>
      </w:tr>
    </w:tbl>
    <w:p w14:paraId="1C08FC40" w14:textId="77777777" w:rsidR="00CF0073" w:rsidRDefault="00CF0073">
      <w:pPr>
        <w:spacing w:line="240" w:lineRule="auto"/>
        <w:jc w:val="center"/>
        <w:rPr>
          <w:rFonts w:cs="Times New Roman"/>
          <w:b/>
          <w:szCs w:val="24"/>
        </w:rPr>
      </w:pPr>
    </w:p>
    <w:p w14:paraId="1FC1E6B0" w14:textId="77777777" w:rsidR="00CF0073" w:rsidRDefault="00000000">
      <w:r>
        <w:br w:type="page"/>
      </w:r>
    </w:p>
    <w:p w14:paraId="6CBBB3B1" w14:textId="77777777" w:rsidR="00CF0073" w:rsidRDefault="00000000">
      <w:pPr>
        <w:tabs>
          <w:tab w:val="left" w:pos="3630"/>
          <w:tab w:val="center" w:pos="4536"/>
        </w:tabs>
        <w:autoSpaceDE w:val="0"/>
        <w:autoSpaceDN w:val="0"/>
        <w:adjustRightInd w:val="0"/>
        <w:jc w:val="center"/>
        <w:rPr>
          <w:b/>
          <w:bCs/>
          <w:color w:val="000000"/>
          <w:sz w:val="32"/>
          <w:szCs w:val="32"/>
          <w:lang w:bidi="bn-BD"/>
        </w:rPr>
      </w:pPr>
      <w:r>
        <w:rPr>
          <w:b/>
          <w:bCs/>
          <w:color w:val="000000"/>
          <w:sz w:val="32"/>
          <w:szCs w:val="32"/>
          <w:lang w:bidi="bn-BD"/>
        </w:rPr>
        <w:lastRenderedPageBreak/>
        <w:t>List of Figures</w:t>
      </w:r>
    </w:p>
    <w:p w14:paraId="77E9919F" w14:textId="77777777" w:rsidR="00CF0073" w:rsidRDefault="00CF0073">
      <w:pPr>
        <w:tabs>
          <w:tab w:val="left" w:pos="3630"/>
          <w:tab w:val="center" w:pos="4536"/>
        </w:tabs>
        <w:autoSpaceDE w:val="0"/>
        <w:autoSpaceDN w:val="0"/>
        <w:adjustRightInd w:val="0"/>
        <w:spacing w:line="240" w:lineRule="auto"/>
        <w:rPr>
          <w:b/>
          <w:bCs/>
          <w:color w:val="000000"/>
          <w:szCs w:val="24"/>
          <w:lang w:bidi="bn-BD"/>
        </w:rPr>
      </w:pPr>
    </w:p>
    <w:tbl>
      <w:tblPr>
        <w:tblStyle w:val="TableGrid"/>
        <w:tblpPr w:leftFromText="180" w:rightFromText="180" w:vertAnchor="page" w:horzAnchor="margin" w:tblpY="2706"/>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774"/>
        <w:gridCol w:w="1172"/>
      </w:tblGrid>
      <w:tr w:rsidR="00CF0073" w14:paraId="67FD0B9A" w14:textId="77777777">
        <w:tc>
          <w:tcPr>
            <w:tcW w:w="1696" w:type="dxa"/>
            <w:vAlign w:val="center"/>
          </w:tcPr>
          <w:p w14:paraId="56847892" w14:textId="77777777" w:rsidR="00CF0073" w:rsidRDefault="00000000">
            <w:pPr>
              <w:spacing w:before="60" w:after="60"/>
              <w:jc w:val="center"/>
              <w:rPr>
                <w:rFonts w:cs="Times New Roman"/>
                <w:b/>
                <w:bCs/>
                <w:color w:val="000000"/>
                <w:szCs w:val="24"/>
                <w:lang w:bidi="bn-BD"/>
              </w:rPr>
            </w:pPr>
            <w:r>
              <w:rPr>
                <w:rFonts w:cs="Times New Roman"/>
                <w:b/>
                <w:bCs/>
                <w:color w:val="000000"/>
                <w:szCs w:val="24"/>
                <w:lang w:bidi="bn-BD"/>
              </w:rPr>
              <w:t>Figure No.</w:t>
            </w:r>
          </w:p>
        </w:tc>
        <w:tc>
          <w:tcPr>
            <w:tcW w:w="5774" w:type="dxa"/>
          </w:tcPr>
          <w:p w14:paraId="331263F6" w14:textId="77777777" w:rsidR="00CF0073" w:rsidRDefault="00000000">
            <w:pPr>
              <w:spacing w:before="60" w:after="60"/>
              <w:jc w:val="left"/>
              <w:rPr>
                <w:rFonts w:cs="Times New Roman"/>
                <w:b/>
                <w:szCs w:val="24"/>
              </w:rPr>
            </w:pPr>
            <w:r>
              <w:rPr>
                <w:rFonts w:cs="Times New Roman"/>
                <w:b/>
                <w:bCs/>
                <w:color w:val="000000"/>
                <w:szCs w:val="24"/>
                <w:lang w:bidi="bn-BD"/>
              </w:rPr>
              <w:t>Description</w:t>
            </w:r>
          </w:p>
        </w:tc>
        <w:tc>
          <w:tcPr>
            <w:tcW w:w="1172" w:type="dxa"/>
          </w:tcPr>
          <w:p w14:paraId="6391B5EC" w14:textId="77777777" w:rsidR="00CF0073" w:rsidRDefault="00000000">
            <w:pPr>
              <w:spacing w:before="60" w:after="60"/>
              <w:jc w:val="center"/>
              <w:rPr>
                <w:rFonts w:cs="Times New Roman"/>
                <w:b/>
                <w:szCs w:val="24"/>
              </w:rPr>
            </w:pPr>
            <w:r>
              <w:rPr>
                <w:rFonts w:cs="Times New Roman"/>
                <w:b/>
                <w:bCs/>
                <w:szCs w:val="24"/>
              </w:rPr>
              <w:t>Page</w:t>
            </w:r>
          </w:p>
        </w:tc>
      </w:tr>
      <w:tr w:rsidR="00CF0073" w14:paraId="0556F362" w14:textId="77777777">
        <w:tc>
          <w:tcPr>
            <w:tcW w:w="1696" w:type="dxa"/>
          </w:tcPr>
          <w:p w14:paraId="71B31039" w14:textId="4D821A21" w:rsidR="00CF0073" w:rsidRDefault="00B076DE">
            <w:pPr>
              <w:spacing w:before="60" w:after="60" w:line="276" w:lineRule="auto"/>
              <w:jc w:val="center"/>
              <w:rPr>
                <w:szCs w:val="24"/>
              </w:rPr>
            </w:pPr>
            <w:r>
              <w:rPr>
                <w:rFonts w:cs="Times New Roman"/>
                <w:color w:val="000000" w:themeColor="text1"/>
                <w:szCs w:val="24"/>
              </w:rPr>
              <w:t>1.1</w:t>
            </w:r>
          </w:p>
        </w:tc>
        <w:tc>
          <w:tcPr>
            <w:tcW w:w="5774" w:type="dxa"/>
          </w:tcPr>
          <w:p w14:paraId="7D824F84" w14:textId="1D70A9AC" w:rsidR="00CF0073" w:rsidRDefault="00B076DE">
            <w:pPr>
              <w:spacing w:before="60" w:after="60" w:line="276" w:lineRule="auto"/>
              <w:jc w:val="left"/>
              <w:rPr>
                <w:szCs w:val="24"/>
              </w:rPr>
            </w:pPr>
            <w:r>
              <w:rPr>
                <w:rFonts w:cs="Times New Roman"/>
                <w:szCs w:val="24"/>
              </w:rPr>
              <w:t>Gantt Chart of the project</w:t>
            </w:r>
          </w:p>
        </w:tc>
        <w:tc>
          <w:tcPr>
            <w:tcW w:w="1172" w:type="dxa"/>
          </w:tcPr>
          <w:p w14:paraId="0B31820D" w14:textId="64F78F8D" w:rsidR="00CF0073" w:rsidRDefault="00A430CC">
            <w:pPr>
              <w:spacing w:before="60" w:after="60" w:line="276" w:lineRule="auto"/>
              <w:jc w:val="center"/>
            </w:pPr>
            <w:r>
              <w:t>3</w:t>
            </w:r>
          </w:p>
        </w:tc>
      </w:tr>
      <w:tr w:rsidR="00CF0073" w14:paraId="79301BAA" w14:textId="77777777">
        <w:tc>
          <w:tcPr>
            <w:tcW w:w="1696" w:type="dxa"/>
          </w:tcPr>
          <w:p w14:paraId="369D6FEB" w14:textId="77777777" w:rsidR="00B076DE" w:rsidRDefault="00B076DE" w:rsidP="00B076DE">
            <w:pPr>
              <w:spacing w:before="60" w:after="60" w:line="276" w:lineRule="auto"/>
              <w:jc w:val="center"/>
              <w:rPr>
                <w:rFonts w:cs="Times New Roman"/>
                <w:szCs w:val="24"/>
              </w:rPr>
            </w:pPr>
            <w:r>
              <w:rPr>
                <w:rFonts w:cs="Times New Roman"/>
                <w:szCs w:val="24"/>
              </w:rPr>
              <w:t>3.1</w:t>
            </w:r>
          </w:p>
          <w:p w14:paraId="29B0967E" w14:textId="77777777" w:rsidR="00B076DE" w:rsidRDefault="00B076DE" w:rsidP="00B076DE">
            <w:pPr>
              <w:spacing w:before="60" w:after="60" w:line="276" w:lineRule="auto"/>
              <w:jc w:val="center"/>
              <w:rPr>
                <w:rFonts w:cs="Times New Roman"/>
                <w:szCs w:val="24"/>
              </w:rPr>
            </w:pPr>
            <w:r>
              <w:rPr>
                <w:rFonts w:cs="Times New Roman"/>
                <w:szCs w:val="24"/>
              </w:rPr>
              <w:t>3.2</w:t>
            </w:r>
          </w:p>
          <w:p w14:paraId="2DF059F4" w14:textId="77777777" w:rsidR="00B076DE" w:rsidRDefault="00B076DE" w:rsidP="00B076DE">
            <w:pPr>
              <w:spacing w:before="60" w:after="60" w:line="276" w:lineRule="auto"/>
              <w:jc w:val="center"/>
              <w:rPr>
                <w:rFonts w:cs="Times New Roman"/>
                <w:szCs w:val="24"/>
              </w:rPr>
            </w:pPr>
            <w:r>
              <w:rPr>
                <w:rFonts w:cs="Times New Roman"/>
                <w:szCs w:val="24"/>
              </w:rPr>
              <w:t>3.3</w:t>
            </w:r>
          </w:p>
          <w:p w14:paraId="16BDF0F9" w14:textId="77777777" w:rsidR="00B076DE" w:rsidRDefault="00B076DE" w:rsidP="00B076DE">
            <w:pPr>
              <w:spacing w:before="60" w:after="60" w:line="276" w:lineRule="auto"/>
              <w:jc w:val="center"/>
              <w:rPr>
                <w:rFonts w:cs="Times New Roman"/>
                <w:szCs w:val="24"/>
              </w:rPr>
            </w:pPr>
            <w:r>
              <w:rPr>
                <w:rFonts w:cs="Times New Roman"/>
                <w:szCs w:val="24"/>
              </w:rPr>
              <w:t>3.4</w:t>
            </w:r>
          </w:p>
          <w:p w14:paraId="5F1347C1" w14:textId="77777777" w:rsidR="00B076DE" w:rsidRDefault="00B076DE" w:rsidP="00B076DE">
            <w:pPr>
              <w:spacing w:before="60" w:after="60" w:line="276" w:lineRule="auto"/>
              <w:jc w:val="center"/>
              <w:rPr>
                <w:rFonts w:cs="Times New Roman"/>
                <w:szCs w:val="24"/>
              </w:rPr>
            </w:pPr>
            <w:r>
              <w:rPr>
                <w:rFonts w:cs="Times New Roman"/>
                <w:szCs w:val="24"/>
              </w:rPr>
              <w:t>4.1</w:t>
            </w:r>
          </w:p>
          <w:p w14:paraId="593C0367" w14:textId="77777777" w:rsidR="00B076DE" w:rsidRDefault="00B076DE" w:rsidP="00B076DE">
            <w:pPr>
              <w:spacing w:before="60" w:after="60" w:line="276" w:lineRule="auto"/>
              <w:jc w:val="center"/>
              <w:rPr>
                <w:rFonts w:cs="Times New Roman"/>
                <w:szCs w:val="24"/>
              </w:rPr>
            </w:pPr>
            <w:r>
              <w:rPr>
                <w:rFonts w:cs="Times New Roman"/>
                <w:szCs w:val="24"/>
              </w:rPr>
              <w:t>4.2</w:t>
            </w:r>
          </w:p>
          <w:p w14:paraId="01A02C12" w14:textId="77777777" w:rsidR="00B076DE" w:rsidRDefault="00B076DE" w:rsidP="00B076DE">
            <w:pPr>
              <w:spacing w:before="60" w:after="60" w:line="276" w:lineRule="auto"/>
              <w:jc w:val="center"/>
              <w:rPr>
                <w:rFonts w:cs="Times New Roman"/>
                <w:szCs w:val="24"/>
              </w:rPr>
            </w:pPr>
            <w:r>
              <w:rPr>
                <w:rFonts w:cs="Times New Roman"/>
                <w:szCs w:val="24"/>
              </w:rPr>
              <w:t>4.3</w:t>
            </w:r>
          </w:p>
          <w:p w14:paraId="2057DCE7" w14:textId="77777777" w:rsidR="00B076DE" w:rsidRDefault="00B076DE" w:rsidP="00B076DE">
            <w:pPr>
              <w:spacing w:before="60" w:after="60" w:line="276" w:lineRule="auto"/>
              <w:jc w:val="center"/>
              <w:rPr>
                <w:rFonts w:cs="Times New Roman"/>
                <w:szCs w:val="24"/>
              </w:rPr>
            </w:pPr>
            <w:r>
              <w:rPr>
                <w:rFonts w:cs="Times New Roman"/>
                <w:szCs w:val="24"/>
              </w:rPr>
              <w:t>4.4</w:t>
            </w:r>
          </w:p>
          <w:p w14:paraId="68869FED" w14:textId="77777777" w:rsidR="00B076DE" w:rsidRDefault="00B076DE" w:rsidP="00B076DE">
            <w:pPr>
              <w:spacing w:before="60" w:after="60" w:line="276" w:lineRule="auto"/>
              <w:jc w:val="center"/>
              <w:rPr>
                <w:rFonts w:cs="Times New Roman"/>
                <w:szCs w:val="24"/>
              </w:rPr>
            </w:pPr>
            <w:r>
              <w:rPr>
                <w:rFonts w:cs="Times New Roman"/>
                <w:szCs w:val="24"/>
              </w:rPr>
              <w:t>4.5</w:t>
            </w:r>
          </w:p>
          <w:p w14:paraId="3BB829D1" w14:textId="77777777" w:rsidR="00B076DE" w:rsidRDefault="00B076DE" w:rsidP="00B076DE">
            <w:pPr>
              <w:spacing w:before="60" w:after="60" w:line="276" w:lineRule="auto"/>
              <w:jc w:val="center"/>
              <w:rPr>
                <w:rFonts w:cs="Times New Roman"/>
                <w:szCs w:val="24"/>
              </w:rPr>
            </w:pPr>
            <w:r>
              <w:rPr>
                <w:rFonts w:cs="Times New Roman"/>
                <w:szCs w:val="24"/>
              </w:rPr>
              <w:t>4.6</w:t>
            </w:r>
          </w:p>
          <w:p w14:paraId="39AD8DF7" w14:textId="77777777" w:rsidR="00B076DE" w:rsidRDefault="00B076DE" w:rsidP="00B076DE">
            <w:pPr>
              <w:spacing w:before="60" w:after="60" w:line="276" w:lineRule="auto"/>
              <w:jc w:val="center"/>
              <w:rPr>
                <w:rFonts w:cs="Times New Roman"/>
                <w:szCs w:val="24"/>
              </w:rPr>
            </w:pPr>
            <w:r>
              <w:rPr>
                <w:rFonts w:cs="Times New Roman"/>
                <w:szCs w:val="24"/>
              </w:rPr>
              <w:t>4.7</w:t>
            </w:r>
          </w:p>
          <w:p w14:paraId="72CF7DE9" w14:textId="77777777" w:rsidR="00B076DE" w:rsidRDefault="00B076DE" w:rsidP="00B076DE">
            <w:pPr>
              <w:spacing w:before="60" w:after="60" w:line="276" w:lineRule="auto"/>
              <w:jc w:val="center"/>
              <w:rPr>
                <w:rFonts w:cs="Times New Roman"/>
                <w:szCs w:val="24"/>
              </w:rPr>
            </w:pPr>
            <w:r>
              <w:rPr>
                <w:rFonts w:cs="Times New Roman"/>
                <w:szCs w:val="24"/>
              </w:rPr>
              <w:t>4.8</w:t>
            </w:r>
          </w:p>
          <w:p w14:paraId="73C3B517" w14:textId="398BD8ED" w:rsidR="00B076DE" w:rsidRPr="00B076DE" w:rsidRDefault="00B076DE" w:rsidP="00B076DE">
            <w:pPr>
              <w:spacing w:before="60" w:after="60" w:line="276" w:lineRule="auto"/>
              <w:jc w:val="center"/>
              <w:rPr>
                <w:rFonts w:cs="Times New Roman"/>
                <w:szCs w:val="24"/>
              </w:rPr>
            </w:pPr>
            <w:r>
              <w:rPr>
                <w:rFonts w:cs="Times New Roman"/>
                <w:szCs w:val="24"/>
              </w:rPr>
              <w:t>4.9</w:t>
            </w:r>
          </w:p>
        </w:tc>
        <w:tc>
          <w:tcPr>
            <w:tcW w:w="5774" w:type="dxa"/>
          </w:tcPr>
          <w:p w14:paraId="5891301B" w14:textId="747F06D9" w:rsidR="00B076DE" w:rsidRDefault="00B076DE">
            <w:pPr>
              <w:spacing w:before="60" w:after="60" w:line="276" w:lineRule="auto"/>
              <w:jc w:val="left"/>
              <w:rPr>
                <w:rFonts w:cs="Times New Roman"/>
                <w:szCs w:val="24"/>
              </w:rPr>
            </w:pPr>
            <w:r>
              <w:rPr>
                <w:rFonts w:cs="Times New Roman"/>
                <w:szCs w:val="24"/>
              </w:rPr>
              <w:t>DFD diagram of the project</w:t>
            </w:r>
          </w:p>
          <w:p w14:paraId="790970A0" w14:textId="77777777" w:rsidR="00B076DE" w:rsidRDefault="00B076DE">
            <w:pPr>
              <w:spacing w:before="60" w:after="60" w:line="276" w:lineRule="auto"/>
              <w:jc w:val="left"/>
              <w:rPr>
                <w:rFonts w:cs="Times New Roman"/>
                <w:szCs w:val="24"/>
              </w:rPr>
            </w:pPr>
            <w:r>
              <w:rPr>
                <w:rFonts w:cs="Times New Roman"/>
                <w:szCs w:val="24"/>
              </w:rPr>
              <w:t>Use case diagram of the project</w:t>
            </w:r>
          </w:p>
          <w:p w14:paraId="722DC831" w14:textId="77777777" w:rsidR="00B076DE" w:rsidRDefault="00B076DE">
            <w:pPr>
              <w:spacing w:before="60" w:after="60" w:line="276" w:lineRule="auto"/>
              <w:jc w:val="left"/>
              <w:rPr>
                <w:rFonts w:cs="Times New Roman"/>
                <w:szCs w:val="24"/>
              </w:rPr>
            </w:pPr>
            <w:r>
              <w:rPr>
                <w:rFonts w:cs="Times New Roman"/>
                <w:szCs w:val="24"/>
              </w:rPr>
              <w:t>Class diagram of the project</w:t>
            </w:r>
          </w:p>
          <w:p w14:paraId="617BED66" w14:textId="77777777" w:rsidR="00B076DE" w:rsidRDefault="00B076DE">
            <w:pPr>
              <w:spacing w:before="60" w:after="60" w:line="276" w:lineRule="auto"/>
              <w:jc w:val="left"/>
              <w:rPr>
                <w:rFonts w:cs="Times New Roman"/>
                <w:szCs w:val="24"/>
              </w:rPr>
            </w:pPr>
            <w:r>
              <w:rPr>
                <w:rFonts w:cs="Times New Roman"/>
                <w:szCs w:val="24"/>
              </w:rPr>
              <w:t>ER diagram of the project</w:t>
            </w:r>
          </w:p>
          <w:p w14:paraId="2E4EED01" w14:textId="77777777" w:rsidR="00B076DE" w:rsidRDefault="00B076DE">
            <w:pPr>
              <w:spacing w:before="60" w:after="60" w:line="276" w:lineRule="auto"/>
              <w:jc w:val="left"/>
              <w:rPr>
                <w:rFonts w:cs="Times New Roman"/>
                <w:szCs w:val="24"/>
              </w:rPr>
            </w:pPr>
            <w:r>
              <w:rPr>
                <w:rFonts w:cs="Times New Roman"/>
                <w:szCs w:val="24"/>
              </w:rPr>
              <w:t>Welcome page of the web app</w:t>
            </w:r>
          </w:p>
          <w:p w14:paraId="1B60F0AA" w14:textId="77777777" w:rsidR="00B076DE" w:rsidRDefault="00B076DE">
            <w:pPr>
              <w:spacing w:before="60" w:after="60" w:line="276" w:lineRule="auto"/>
              <w:jc w:val="left"/>
              <w:rPr>
                <w:rFonts w:cs="Times New Roman"/>
                <w:szCs w:val="24"/>
              </w:rPr>
            </w:pPr>
            <w:r>
              <w:rPr>
                <w:rFonts w:cs="Times New Roman"/>
                <w:szCs w:val="24"/>
              </w:rPr>
              <w:t>Sign-up page of the web app</w:t>
            </w:r>
          </w:p>
          <w:p w14:paraId="76BBC9D9" w14:textId="77777777" w:rsidR="00B076DE" w:rsidRDefault="00B076DE">
            <w:pPr>
              <w:spacing w:before="60" w:after="60" w:line="276" w:lineRule="auto"/>
              <w:jc w:val="left"/>
              <w:rPr>
                <w:rFonts w:cs="Times New Roman"/>
                <w:szCs w:val="24"/>
              </w:rPr>
            </w:pPr>
            <w:r>
              <w:rPr>
                <w:rFonts w:cs="Times New Roman"/>
                <w:szCs w:val="24"/>
              </w:rPr>
              <w:t>Sign-in page of the web app</w:t>
            </w:r>
          </w:p>
          <w:p w14:paraId="1F50D937" w14:textId="68BADB33" w:rsidR="00B076DE" w:rsidRDefault="00B076DE">
            <w:pPr>
              <w:spacing w:before="60" w:after="60" w:line="276" w:lineRule="auto"/>
              <w:jc w:val="left"/>
              <w:rPr>
                <w:rFonts w:cs="Times New Roman"/>
                <w:szCs w:val="24"/>
              </w:rPr>
            </w:pPr>
            <w:r>
              <w:rPr>
                <w:rFonts w:cs="Times New Roman"/>
                <w:szCs w:val="24"/>
              </w:rPr>
              <w:t xml:space="preserve">User dashboard and advanced search page of the web app </w:t>
            </w:r>
          </w:p>
          <w:p w14:paraId="77C762EC" w14:textId="77777777" w:rsidR="00B076DE" w:rsidRDefault="00B076DE">
            <w:pPr>
              <w:spacing w:before="60" w:after="60" w:line="276" w:lineRule="auto"/>
              <w:jc w:val="left"/>
              <w:rPr>
                <w:rFonts w:cs="Times New Roman"/>
                <w:szCs w:val="24"/>
              </w:rPr>
            </w:pPr>
            <w:r>
              <w:rPr>
                <w:rFonts w:cs="Times New Roman"/>
                <w:szCs w:val="24"/>
              </w:rPr>
              <w:t>Case description of the charge sheet form</w:t>
            </w:r>
          </w:p>
          <w:p w14:paraId="69AC9296" w14:textId="63780F9D" w:rsidR="00B076DE" w:rsidRDefault="00B076DE">
            <w:pPr>
              <w:spacing w:before="60" w:after="60" w:line="276" w:lineRule="auto"/>
              <w:jc w:val="left"/>
              <w:rPr>
                <w:rFonts w:cs="Times New Roman"/>
                <w:szCs w:val="24"/>
              </w:rPr>
            </w:pPr>
            <w:r>
              <w:rPr>
                <w:rFonts w:cs="Times New Roman"/>
                <w:szCs w:val="24"/>
              </w:rPr>
              <w:t xml:space="preserve">Admin dashboard and criminal record insertion page of </w:t>
            </w:r>
          </w:p>
          <w:p w14:paraId="15AC0149" w14:textId="77777777" w:rsidR="00B076DE" w:rsidRDefault="00B076DE">
            <w:pPr>
              <w:spacing w:before="60" w:after="60" w:line="276" w:lineRule="auto"/>
              <w:jc w:val="left"/>
              <w:rPr>
                <w:rFonts w:cs="Times New Roman"/>
                <w:szCs w:val="24"/>
              </w:rPr>
            </w:pPr>
            <w:r>
              <w:rPr>
                <w:rFonts w:cs="Times New Roman"/>
                <w:szCs w:val="24"/>
              </w:rPr>
              <w:t>Super-admin dashboard page of the web app</w:t>
            </w:r>
          </w:p>
          <w:p w14:paraId="64D3F185" w14:textId="77777777" w:rsidR="00B076DE" w:rsidRDefault="00B076DE">
            <w:pPr>
              <w:spacing w:before="60" w:after="60" w:line="276" w:lineRule="auto"/>
              <w:jc w:val="left"/>
              <w:rPr>
                <w:rFonts w:cs="Times New Roman"/>
                <w:szCs w:val="24"/>
              </w:rPr>
            </w:pPr>
            <w:r>
              <w:rPr>
                <w:rFonts w:cs="Times New Roman"/>
                <w:szCs w:val="24"/>
              </w:rPr>
              <w:t>Architecture of Resnet50 model</w:t>
            </w:r>
          </w:p>
          <w:p w14:paraId="36071FED" w14:textId="4B0B4874" w:rsidR="00B076DE" w:rsidRPr="00B076DE" w:rsidRDefault="00B076DE">
            <w:pPr>
              <w:spacing w:before="60" w:after="60" w:line="276" w:lineRule="auto"/>
              <w:jc w:val="left"/>
              <w:rPr>
                <w:rFonts w:cs="Times New Roman"/>
                <w:szCs w:val="24"/>
              </w:rPr>
            </w:pPr>
            <w:r>
              <w:rPr>
                <w:rFonts w:cs="Times New Roman"/>
                <w:szCs w:val="24"/>
              </w:rPr>
              <w:t>A snapshot of the dataset</w:t>
            </w:r>
          </w:p>
        </w:tc>
        <w:tc>
          <w:tcPr>
            <w:tcW w:w="1172" w:type="dxa"/>
          </w:tcPr>
          <w:p w14:paraId="20549273" w14:textId="77777777" w:rsidR="00CF0073" w:rsidRDefault="00A430CC">
            <w:pPr>
              <w:spacing w:before="60" w:after="60" w:line="276" w:lineRule="auto"/>
              <w:jc w:val="center"/>
            </w:pPr>
            <w:r>
              <w:t>5</w:t>
            </w:r>
          </w:p>
          <w:p w14:paraId="3F5B003D" w14:textId="77777777" w:rsidR="00A430CC" w:rsidRDefault="00A430CC">
            <w:pPr>
              <w:spacing w:before="60" w:after="60" w:line="276" w:lineRule="auto"/>
              <w:jc w:val="center"/>
            </w:pPr>
            <w:r>
              <w:t>6</w:t>
            </w:r>
          </w:p>
          <w:p w14:paraId="72A3A975" w14:textId="77777777" w:rsidR="00A430CC" w:rsidRDefault="00A430CC">
            <w:pPr>
              <w:spacing w:before="60" w:after="60" w:line="276" w:lineRule="auto"/>
              <w:jc w:val="center"/>
            </w:pPr>
            <w:r>
              <w:t>8</w:t>
            </w:r>
          </w:p>
          <w:p w14:paraId="47406CA7" w14:textId="77777777" w:rsidR="00A430CC" w:rsidRDefault="00A430CC">
            <w:pPr>
              <w:spacing w:before="60" w:after="60" w:line="276" w:lineRule="auto"/>
              <w:jc w:val="center"/>
            </w:pPr>
            <w:r>
              <w:t>9</w:t>
            </w:r>
          </w:p>
          <w:p w14:paraId="056DB814" w14:textId="77777777" w:rsidR="00A430CC" w:rsidRDefault="00A430CC">
            <w:pPr>
              <w:spacing w:before="60" w:after="60" w:line="276" w:lineRule="auto"/>
              <w:jc w:val="center"/>
            </w:pPr>
            <w:r>
              <w:t>11</w:t>
            </w:r>
          </w:p>
          <w:p w14:paraId="5DB24048" w14:textId="77777777" w:rsidR="00A430CC" w:rsidRDefault="00A430CC">
            <w:pPr>
              <w:spacing w:before="60" w:after="60" w:line="276" w:lineRule="auto"/>
              <w:jc w:val="center"/>
            </w:pPr>
            <w:r>
              <w:t>11</w:t>
            </w:r>
          </w:p>
          <w:p w14:paraId="53DEE12A" w14:textId="77777777" w:rsidR="00A430CC" w:rsidRDefault="00A430CC">
            <w:pPr>
              <w:spacing w:before="60" w:after="60" w:line="276" w:lineRule="auto"/>
              <w:jc w:val="center"/>
            </w:pPr>
            <w:r>
              <w:t>12</w:t>
            </w:r>
          </w:p>
          <w:p w14:paraId="0D7A687D" w14:textId="77777777" w:rsidR="00A430CC" w:rsidRDefault="00A430CC">
            <w:pPr>
              <w:spacing w:before="60" w:after="60" w:line="276" w:lineRule="auto"/>
              <w:jc w:val="center"/>
            </w:pPr>
            <w:r>
              <w:t>13</w:t>
            </w:r>
          </w:p>
          <w:p w14:paraId="001AFA51" w14:textId="77777777" w:rsidR="00A430CC" w:rsidRDefault="00A430CC">
            <w:pPr>
              <w:spacing w:before="60" w:after="60" w:line="276" w:lineRule="auto"/>
              <w:jc w:val="center"/>
            </w:pPr>
            <w:r>
              <w:t>14</w:t>
            </w:r>
          </w:p>
          <w:p w14:paraId="513F2E82" w14:textId="77777777" w:rsidR="00A430CC" w:rsidRDefault="00A430CC">
            <w:pPr>
              <w:spacing w:before="60" w:after="60" w:line="276" w:lineRule="auto"/>
              <w:jc w:val="center"/>
            </w:pPr>
            <w:r>
              <w:t>15</w:t>
            </w:r>
          </w:p>
          <w:p w14:paraId="21451CAB" w14:textId="77777777" w:rsidR="00A430CC" w:rsidRDefault="00A430CC">
            <w:pPr>
              <w:spacing w:before="60" w:after="60" w:line="276" w:lineRule="auto"/>
              <w:jc w:val="center"/>
            </w:pPr>
            <w:r>
              <w:t>16</w:t>
            </w:r>
          </w:p>
          <w:p w14:paraId="5526F01D" w14:textId="77777777" w:rsidR="00A430CC" w:rsidRDefault="00A430CC">
            <w:pPr>
              <w:spacing w:before="60" w:after="60" w:line="276" w:lineRule="auto"/>
              <w:jc w:val="center"/>
            </w:pPr>
            <w:r>
              <w:t>18</w:t>
            </w:r>
          </w:p>
          <w:p w14:paraId="4A60A894" w14:textId="297483F2" w:rsidR="00A430CC" w:rsidRDefault="00A430CC">
            <w:pPr>
              <w:spacing w:before="60" w:after="60" w:line="276" w:lineRule="auto"/>
              <w:jc w:val="center"/>
            </w:pPr>
            <w:r>
              <w:t>19</w:t>
            </w:r>
          </w:p>
        </w:tc>
      </w:tr>
    </w:tbl>
    <w:p w14:paraId="45A24A29" w14:textId="77777777" w:rsidR="00CF0073" w:rsidRDefault="00CF0073">
      <w:pPr>
        <w:tabs>
          <w:tab w:val="left" w:pos="3630"/>
          <w:tab w:val="center" w:pos="4536"/>
        </w:tabs>
        <w:autoSpaceDE w:val="0"/>
        <w:autoSpaceDN w:val="0"/>
        <w:adjustRightInd w:val="0"/>
        <w:spacing w:line="240" w:lineRule="auto"/>
        <w:rPr>
          <w:b/>
          <w:bCs/>
          <w:color w:val="000000"/>
          <w:szCs w:val="24"/>
          <w:lang w:bidi="bn-BD"/>
        </w:rPr>
      </w:pPr>
    </w:p>
    <w:p w14:paraId="7E03D50B" w14:textId="77777777" w:rsidR="00CF0073" w:rsidRDefault="00CF0073">
      <w:pPr>
        <w:tabs>
          <w:tab w:val="left" w:pos="3630"/>
          <w:tab w:val="center" w:pos="4536"/>
        </w:tabs>
        <w:autoSpaceDE w:val="0"/>
        <w:autoSpaceDN w:val="0"/>
        <w:adjustRightInd w:val="0"/>
        <w:spacing w:line="240" w:lineRule="auto"/>
        <w:rPr>
          <w:b/>
          <w:bCs/>
          <w:color w:val="000000"/>
          <w:sz w:val="28"/>
          <w:szCs w:val="28"/>
          <w:lang w:bidi="bn-BD"/>
        </w:rPr>
      </w:pPr>
    </w:p>
    <w:p w14:paraId="7410F224" w14:textId="77777777" w:rsidR="00CF0073" w:rsidRDefault="00CF0073">
      <w:pPr>
        <w:rPr>
          <w:rFonts w:cs="Times New Roman"/>
          <w:b/>
          <w:szCs w:val="24"/>
        </w:rPr>
      </w:pPr>
    </w:p>
    <w:p w14:paraId="492645B0" w14:textId="77777777" w:rsidR="00CF0073" w:rsidRDefault="00CF0073">
      <w:pPr>
        <w:rPr>
          <w:rFonts w:cs="Times New Roman"/>
          <w:b/>
          <w:szCs w:val="24"/>
        </w:rPr>
      </w:pPr>
    </w:p>
    <w:p w14:paraId="5C4C5F75" w14:textId="77777777" w:rsidR="00CF0073" w:rsidRDefault="00CF0073">
      <w:pPr>
        <w:rPr>
          <w:rFonts w:cs="Times New Roman"/>
          <w:b/>
          <w:szCs w:val="24"/>
        </w:rPr>
      </w:pPr>
    </w:p>
    <w:p w14:paraId="78F6E245" w14:textId="77777777" w:rsidR="00CF0073" w:rsidRDefault="00CF0073">
      <w:pPr>
        <w:rPr>
          <w:rFonts w:cs="Times New Roman"/>
          <w:b/>
          <w:szCs w:val="24"/>
        </w:rPr>
      </w:pPr>
    </w:p>
    <w:p w14:paraId="325357F2" w14:textId="77777777" w:rsidR="00CF0073" w:rsidRDefault="00CF0073">
      <w:pPr>
        <w:rPr>
          <w:rFonts w:cs="Times New Roman"/>
          <w:b/>
          <w:szCs w:val="24"/>
        </w:rPr>
      </w:pPr>
    </w:p>
    <w:p w14:paraId="4261A187" w14:textId="77777777" w:rsidR="00CF0073" w:rsidRDefault="00CF0073">
      <w:pPr>
        <w:rPr>
          <w:rFonts w:cs="Times New Roman"/>
          <w:b/>
          <w:szCs w:val="24"/>
        </w:rPr>
      </w:pPr>
    </w:p>
    <w:p w14:paraId="367E7DE1" w14:textId="77777777" w:rsidR="00CF0073" w:rsidRDefault="00CF0073">
      <w:pPr>
        <w:rPr>
          <w:rFonts w:cs="Times New Roman"/>
          <w:b/>
          <w:szCs w:val="24"/>
        </w:rPr>
      </w:pPr>
    </w:p>
    <w:p w14:paraId="2DAFDF4E" w14:textId="77777777" w:rsidR="00CF0073" w:rsidRDefault="00CF0073">
      <w:pPr>
        <w:rPr>
          <w:rFonts w:cs="Times New Roman"/>
          <w:b/>
          <w:szCs w:val="24"/>
        </w:rPr>
      </w:pPr>
    </w:p>
    <w:p w14:paraId="4F168083" w14:textId="77777777" w:rsidR="00CF0073" w:rsidRDefault="00CF0073">
      <w:pPr>
        <w:rPr>
          <w:rFonts w:cs="Times New Roman"/>
          <w:b/>
          <w:szCs w:val="24"/>
        </w:rPr>
      </w:pPr>
    </w:p>
    <w:p w14:paraId="2D4CFEE1" w14:textId="77777777" w:rsidR="00CF0073" w:rsidRDefault="00CF0073">
      <w:pPr>
        <w:rPr>
          <w:rFonts w:cs="Times New Roman"/>
          <w:b/>
          <w:szCs w:val="24"/>
        </w:rPr>
      </w:pPr>
    </w:p>
    <w:p w14:paraId="7DDAB6AE" w14:textId="77777777" w:rsidR="00CF0073" w:rsidRDefault="00CF0073">
      <w:pPr>
        <w:rPr>
          <w:rFonts w:cs="Times New Roman"/>
          <w:b/>
          <w:szCs w:val="24"/>
        </w:rPr>
      </w:pPr>
    </w:p>
    <w:p w14:paraId="4A9F3336" w14:textId="77777777" w:rsidR="00CF0073" w:rsidRDefault="00CF0073">
      <w:pPr>
        <w:rPr>
          <w:rFonts w:cs="Times New Roman"/>
          <w:b/>
          <w:szCs w:val="24"/>
        </w:rPr>
      </w:pPr>
    </w:p>
    <w:p w14:paraId="587C7E26" w14:textId="77777777" w:rsidR="00CF0073" w:rsidRDefault="00CF0073">
      <w:pPr>
        <w:rPr>
          <w:rFonts w:cs="Times New Roman"/>
          <w:b/>
          <w:szCs w:val="24"/>
        </w:rPr>
      </w:pPr>
    </w:p>
    <w:p w14:paraId="3B006859" w14:textId="77777777" w:rsidR="00CF0073" w:rsidRDefault="00CF0073">
      <w:pPr>
        <w:rPr>
          <w:rFonts w:cs="Times New Roman"/>
          <w:b/>
          <w:szCs w:val="24"/>
        </w:rPr>
      </w:pPr>
    </w:p>
    <w:p w14:paraId="2B49A943" w14:textId="77777777" w:rsidR="00CF0073" w:rsidRDefault="00000000">
      <w:pPr>
        <w:rPr>
          <w:rFonts w:cs="Times New Roman"/>
          <w:b/>
          <w:szCs w:val="24"/>
        </w:rPr>
        <w:sectPr w:rsidR="00CF0073" w:rsidSect="002B6208">
          <w:headerReference w:type="default" r:id="rId16"/>
          <w:footerReference w:type="default" r:id="rId17"/>
          <w:headerReference w:type="first" r:id="rId18"/>
          <w:pgSz w:w="11906" w:h="16838"/>
          <w:pgMar w:top="1728" w:right="1440" w:bottom="1440" w:left="1728" w:header="720" w:footer="720" w:gutter="0"/>
          <w:pgNumType w:fmt="lowerRoman" w:start="2"/>
          <w:cols w:space="720"/>
          <w:docGrid w:linePitch="360"/>
        </w:sectPr>
      </w:pPr>
      <w:r>
        <w:rPr>
          <w:rFonts w:cs="Times New Roman"/>
          <w:b/>
          <w:szCs w:val="24"/>
        </w:rPr>
        <w:br w:type="page"/>
      </w:r>
    </w:p>
    <w:p w14:paraId="43EF4236" w14:textId="77777777" w:rsidR="00CF0073" w:rsidRDefault="00000000">
      <w:pPr>
        <w:pStyle w:val="Project-H1"/>
        <w:jc w:val="left"/>
      </w:pPr>
      <w:bookmarkStart w:id="1" w:name="_Toc150840462"/>
      <w:r>
        <w:lastRenderedPageBreak/>
        <w:t>Introduction</w:t>
      </w:r>
      <w:bookmarkEnd w:id="1"/>
      <w:r>
        <w:t xml:space="preserve"> </w:t>
      </w:r>
    </w:p>
    <w:p w14:paraId="4CCBE769" w14:textId="77777777" w:rsidR="00CF0073" w:rsidRDefault="00CF0073"/>
    <w:p w14:paraId="45798029" w14:textId="77777777" w:rsidR="00CF0073" w:rsidRDefault="00CF0073"/>
    <w:p w14:paraId="613676A4" w14:textId="77777777" w:rsidR="00CF0073" w:rsidRDefault="00000000">
      <w:pPr>
        <w:pStyle w:val="Project-H2"/>
      </w:pPr>
      <w:r>
        <w:t xml:space="preserve">Background </w:t>
      </w:r>
    </w:p>
    <w:p w14:paraId="017251F1" w14:textId="77777777" w:rsidR="00CF0073" w:rsidRDefault="00CF0073">
      <w:pPr>
        <w:pStyle w:val="Project-H1"/>
        <w:numPr>
          <w:ilvl w:val="0"/>
          <w:numId w:val="0"/>
        </w:numPr>
        <w:ind w:left="360" w:hanging="360"/>
      </w:pPr>
    </w:p>
    <w:p w14:paraId="19BE2E4B" w14:textId="6B0EE30C" w:rsidR="00CF0073" w:rsidRDefault="00000000">
      <w:pPr>
        <w:rPr>
          <w:rFonts w:cs="Times New Roman"/>
          <w:bCs/>
          <w:color w:val="000000"/>
          <w:szCs w:val="24"/>
        </w:rPr>
      </w:pPr>
      <w:r>
        <w:rPr>
          <w:rFonts w:cs="Times New Roman"/>
          <w:bCs/>
          <w:color w:val="000000"/>
          <w:szCs w:val="24"/>
        </w:rPr>
        <w:t xml:space="preserve">The current operational model of our police station presents several challenges in the effective handling of criminal activities. Currently, the police station lacks an extensive online </w:t>
      </w:r>
      <w:r w:rsidR="00D001CC">
        <w:rPr>
          <w:rFonts w:cs="Times New Roman"/>
          <w:bCs/>
          <w:color w:val="000000"/>
          <w:szCs w:val="24"/>
        </w:rPr>
        <w:t>c</w:t>
      </w:r>
      <w:r>
        <w:rPr>
          <w:rFonts w:cs="Times New Roman"/>
          <w:bCs/>
          <w:color w:val="000000"/>
          <w:szCs w:val="24"/>
        </w:rPr>
        <w:t>harge sheet and FIR filling system, as well as the reliance on a manual sketch artist for suspect identification</w:t>
      </w:r>
      <w:r w:rsidR="00D001CC">
        <w:rPr>
          <w:rFonts w:cs="Times New Roman"/>
          <w:bCs/>
          <w:color w:val="000000"/>
          <w:szCs w:val="24"/>
        </w:rPr>
        <w:t>s</w:t>
      </w:r>
      <w:r>
        <w:rPr>
          <w:rFonts w:cs="Times New Roman"/>
          <w:bCs/>
          <w:color w:val="000000"/>
          <w:szCs w:val="24"/>
        </w:rPr>
        <w:t xml:space="preserve"> which poses significant drawbacks. The sketching process is time-consuming, often leading to delays in investigations. To address these challenges, the proposed system implements an innovative solution, an AI-powered online charge sheet, FIR filing</w:t>
      </w:r>
      <w:r w:rsidR="00D001CC">
        <w:rPr>
          <w:rFonts w:cs="Times New Roman"/>
          <w:bCs/>
          <w:color w:val="000000"/>
          <w:szCs w:val="24"/>
        </w:rPr>
        <w:t xml:space="preserve">, </w:t>
      </w:r>
      <w:r>
        <w:rPr>
          <w:rFonts w:cs="Times New Roman"/>
          <w:bCs/>
          <w:color w:val="000000"/>
          <w:szCs w:val="24"/>
        </w:rPr>
        <w:t>and</w:t>
      </w:r>
      <w:r w:rsidR="00D001CC">
        <w:rPr>
          <w:rFonts w:cs="Times New Roman"/>
          <w:bCs/>
          <w:color w:val="000000"/>
          <w:szCs w:val="24"/>
        </w:rPr>
        <w:t xml:space="preserve"> a</w:t>
      </w:r>
      <w:r>
        <w:rPr>
          <w:rFonts w:cs="Times New Roman"/>
          <w:bCs/>
          <w:color w:val="000000"/>
          <w:szCs w:val="24"/>
        </w:rPr>
        <w:t xml:space="preserve"> suspect identification web application. This system enables user to file charge sheets online, additionally, the system will leverage facial recognition technology to extract features from facial images of criminals and store them in a database, facilitating a more efficient and accurate matching process. When a user submits a case and describes the criminal, the system will utilize the stored data to generate potential matches, presenting the results to the user.</w:t>
      </w:r>
    </w:p>
    <w:p w14:paraId="3002BF60" w14:textId="77777777" w:rsidR="00CF0073" w:rsidRDefault="00CF0073">
      <w:pPr>
        <w:spacing w:after="240"/>
      </w:pPr>
    </w:p>
    <w:p w14:paraId="747499D4" w14:textId="77777777" w:rsidR="00CF0073" w:rsidRDefault="00000000">
      <w:pPr>
        <w:pStyle w:val="Project-H2"/>
      </w:pPr>
      <w:bookmarkStart w:id="2" w:name="_Toc150840464"/>
      <w:r>
        <w:t xml:space="preserve">Objectives </w:t>
      </w:r>
      <w:bookmarkEnd w:id="2"/>
    </w:p>
    <w:p w14:paraId="383E5B4E" w14:textId="77777777" w:rsidR="00CF0073" w:rsidRDefault="00CF0073">
      <w:pPr>
        <w:pStyle w:val="Project-H2"/>
        <w:numPr>
          <w:ilvl w:val="0"/>
          <w:numId w:val="0"/>
        </w:numPr>
      </w:pPr>
    </w:p>
    <w:p w14:paraId="4B41962D" w14:textId="77777777" w:rsidR="00CF0073" w:rsidRDefault="00000000">
      <w:pPr>
        <w:rPr>
          <w:rFonts w:cs="Times New Roman"/>
          <w:bCs/>
          <w:color w:val="000000"/>
          <w:szCs w:val="24"/>
        </w:rPr>
      </w:pPr>
      <w:r>
        <w:rPr>
          <w:rFonts w:cs="Times New Roman"/>
          <w:bCs/>
          <w:color w:val="000000"/>
          <w:szCs w:val="24"/>
        </w:rPr>
        <w:t>The projects major purposes or objectives are to improve the current online system and add a new solution to the limitations.</w:t>
      </w:r>
    </w:p>
    <w:p w14:paraId="2E2B2A32" w14:textId="77777777" w:rsidR="00CF0073" w:rsidRDefault="00000000">
      <w:pPr>
        <w:pStyle w:val="ListParagraph"/>
        <w:numPr>
          <w:ilvl w:val="0"/>
          <w:numId w:val="4"/>
        </w:numPr>
        <w:spacing w:after="160"/>
        <w:rPr>
          <w:rFonts w:cs="Times New Roman"/>
          <w:bCs/>
          <w:color w:val="000000"/>
          <w:szCs w:val="24"/>
        </w:rPr>
      </w:pPr>
      <w:r>
        <w:rPr>
          <w:rFonts w:cs="Times New Roman"/>
          <w:bCs/>
          <w:color w:val="000000"/>
          <w:szCs w:val="24"/>
        </w:rPr>
        <w:t>To implement facial feature extraction technology using deep learning technique known as CNN.</w:t>
      </w:r>
    </w:p>
    <w:p w14:paraId="48FE7E94" w14:textId="77777777" w:rsidR="00CF0073" w:rsidRDefault="00000000">
      <w:pPr>
        <w:pStyle w:val="ListParagraph"/>
        <w:numPr>
          <w:ilvl w:val="0"/>
          <w:numId w:val="4"/>
        </w:numPr>
        <w:spacing w:after="160"/>
        <w:rPr>
          <w:rFonts w:cs="Times New Roman"/>
          <w:bCs/>
          <w:color w:val="000000"/>
          <w:szCs w:val="24"/>
        </w:rPr>
      </w:pPr>
      <w:r>
        <w:rPr>
          <w:rFonts w:cs="Times New Roman"/>
          <w:bCs/>
          <w:color w:val="000000"/>
          <w:szCs w:val="24"/>
        </w:rPr>
        <w:t>To develop a user-friendly online platform for citizens to file charge sheets for various criminal activities and complete the FIR filing by the admins.</w:t>
      </w:r>
    </w:p>
    <w:p w14:paraId="664AD95E" w14:textId="77777777" w:rsidR="00CF0073" w:rsidRDefault="00000000">
      <w:pPr>
        <w:pStyle w:val="ListParagraph"/>
        <w:numPr>
          <w:ilvl w:val="0"/>
          <w:numId w:val="4"/>
        </w:numPr>
        <w:spacing w:after="160"/>
        <w:rPr>
          <w:rFonts w:cs="Times New Roman"/>
          <w:bCs/>
          <w:color w:val="000000"/>
          <w:szCs w:val="24"/>
        </w:rPr>
      </w:pPr>
      <w:r>
        <w:rPr>
          <w:rFonts w:cs="Times New Roman"/>
          <w:bCs/>
          <w:color w:val="000000"/>
          <w:szCs w:val="24"/>
        </w:rPr>
        <w:t>To gain knowledge about the working procedures of law enforcement and system development procedures.</w:t>
      </w:r>
    </w:p>
    <w:p w14:paraId="6081D0AD" w14:textId="77777777" w:rsidR="00CF0073" w:rsidRDefault="00000000">
      <w:pPr>
        <w:pStyle w:val="ListParagraph"/>
        <w:numPr>
          <w:ilvl w:val="0"/>
          <w:numId w:val="4"/>
        </w:numPr>
        <w:spacing w:after="160"/>
        <w:jc w:val="left"/>
        <w:rPr>
          <w:rFonts w:cs="Times New Roman"/>
          <w:bCs/>
          <w:color w:val="000000"/>
          <w:szCs w:val="24"/>
        </w:rPr>
      </w:pPr>
      <w:r>
        <w:rPr>
          <w:rFonts w:cs="Times New Roman"/>
          <w:bCs/>
          <w:color w:val="000000"/>
          <w:szCs w:val="24"/>
        </w:rPr>
        <w:t>To reduce the hassle of being physically present for the procedures of law enforcement and filing charge sheets.</w:t>
      </w:r>
    </w:p>
    <w:p w14:paraId="6F2F5B68" w14:textId="77777777" w:rsidR="00CF0073" w:rsidRDefault="00CF0073">
      <w:pPr>
        <w:spacing w:after="240"/>
      </w:pPr>
    </w:p>
    <w:p w14:paraId="06D28777" w14:textId="77777777" w:rsidR="00CF0073" w:rsidRDefault="00CF0073">
      <w:pPr>
        <w:spacing w:after="240"/>
      </w:pPr>
    </w:p>
    <w:p w14:paraId="55A39C3F" w14:textId="77777777" w:rsidR="00CF0073" w:rsidRDefault="00000000">
      <w:pPr>
        <w:pStyle w:val="Project-H2"/>
      </w:pPr>
      <w:r>
        <w:lastRenderedPageBreak/>
        <w:t>Scope</w:t>
      </w:r>
    </w:p>
    <w:p w14:paraId="00AE09B0" w14:textId="77777777" w:rsidR="00CF0073" w:rsidRDefault="00CF0073">
      <w:pPr>
        <w:pStyle w:val="Project-H2"/>
        <w:numPr>
          <w:ilvl w:val="0"/>
          <w:numId w:val="0"/>
        </w:numPr>
      </w:pPr>
    </w:p>
    <w:p w14:paraId="2FB64E86" w14:textId="6AD05F44" w:rsidR="00CF0073" w:rsidRDefault="00000000">
      <w:pPr>
        <w:rPr>
          <w:rFonts w:cs="Times New Roman"/>
          <w:bCs/>
          <w:color w:val="000000"/>
          <w:szCs w:val="24"/>
        </w:rPr>
      </w:pPr>
      <w:r>
        <w:rPr>
          <w:rFonts w:cs="Times New Roman"/>
          <w:bCs/>
          <w:color w:val="000000"/>
          <w:szCs w:val="24"/>
        </w:rPr>
        <w:t xml:space="preserve">The scope of this system is constrained to the storage of First Information Reports (FIR) exclusively within the police database. Regrettably, its functionality does not extend to encompass the official proceedings within the courtroom. Additionally, it is imperative to note that the AI facial extraction feature is dependent </w:t>
      </w:r>
      <w:r w:rsidR="00D001CC">
        <w:rPr>
          <w:rFonts w:cs="Times New Roman"/>
          <w:bCs/>
          <w:color w:val="000000"/>
          <w:szCs w:val="24"/>
        </w:rPr>
        <w:t>on</w:t>
      </w:r>
      <w:r>
        <w:rPr>
          <w:rFonts w:cs="Times New Roman"/>
          <w:bCs/>
          <w:color w:val="000000"/>
          <w:szCs w:val="24"/>
        </w:rPr>
        <w:t xml:space="preserve"> favorable lighting conditions and the quality of the captured image.</w:t>
      </w:r>
    </w:p>
    <w:p w14:paraId="7FEF3D40" w14:textId="56E3AE70" w:rsidR="00CF0073" w:rsidRDefault="00000000">
      <w:pPr>
        <w:rPr>
          <w:rFonts w:cs="Times New Roman"/>
          <w:bCs/>
          <w:color w:val="000000"/>
          <w:szCs w:val="24"/>
        </w:rPr>
      </w:pPr>
      <w:r>
        <w:rPr>
          <w:rFonts w:cs="Times New Roman"/>
          <w:bCs/>
          <w:color w:val="000000"/>
          <w:szCs w:val="24"/>
        </w:rPr>
        <w:t xml:space="preserve">Considering these limitations, strong efforts have been dedicated to maximizing the system’s capabilities. It excels in the identification and extraction of features while also adeptly navigating the procedures associated with charge sheets and FIR documentation. </w:t>
      </w:r>
    </w:p>
    <w:p w14:paraId="180DAC0A" w14:textId="77777777" w:rsidR="00CF0073" w:rsidRDefault="00CF0073">
      <w:pPr>
        <w:spacing w:after="240"/>
      </w:pPr>
    </w:p>
    <w:p w14:paraId="5F8DA72A" w14:textId="77777777" w:rsidR="00CF0073" w:rsidRDefault="00000000">
      <w:pPr>
        <w:pStyle w:val="Project-H2"/>
      </w:pPr>
      <w:r>
        <w:t>Unfamiliarity of the problem</w:t>
      </w:r>
    </w:p>
    <w:p w14:paraId="5852E48D" w14:textId="77777777" w:rsidR="00CF0073" w:rsidRDefault="00CF0073">
      <w:pPr>
        <w:pStyle w:val="Project-H1"/>
        <w:numPr>
          <w:ilvl w:val="0"/>
          <w:numId w:val="0"/>
        </w:numPr>
        <w:ind w:left="360" w:hanging="360"/>
        <w:rPr>
          <w:sz w:val="24"/>
        </w:rPr>
      </w:pPr>
    </w:p>
    <w:p w14:paraId="7F16DD72" w14:textId="77777777" w:rsidR="00CF0073" w:rsidRDefault="00000000">
      <w:pPr>
        <w:rPr>
          <w:rFonts w:cs="Times New Roman"/>
          <w:bCs/>
          <w:color w:val="000000"/>
          <w:szCs w:val="24"/>
        </w:rPr>
      </w:pPr>
      <w:r>
        <w:rPr>
          <w:rFonts w:cs="Times New Roman"/>
          <w:bCs/>
          <w:color w:val="000000"/>
          <w:szCs w:val="24"/>
        </w:rPr>
        <w:t>The integration of facial recognition technology for suspect identification represents a relatively unexplored territory as it wasn’t covered in our curriculum yet. Again, shifting from traditional, in-person charge sheet filing to an online platform introduces unfamiliarity for both users and law enforcement personnel. The learning curve of Django as the backend of this web application was also very steep and unfamiliar.</w:t>
      </w:r>
    </w:p>
    <w:p w14:paraId="2B3A51A8" w14:textId="77777777" w:rsidR="00CF0073" w:rsidRDefault="00CF0073">
      <w:pPr>
        <w:spacing w:after="240"/>
      </w:pPr>
    </w:p>
    <w:p w14:paraId="775B5B97" w14:textId="77777777" w:rsidR="00CF0073" w:rsidRDefault="00000000">
      <w:pPr>
        <w:pStyle w:val="Project-H2"/>
      </w:pPr>
      <w:r>
        <w:t>Project planning</w:t>
      </w:r>
    </w:p>
    <w:p w14:paraId="06D5AD97" w14:textId="77777777" w:rsidR="00CF0073" w:rsidRDefault="00CF0073">
      <w:pPr>
        <w:pStyle w:val="Project-H2"/>
        <w:numPr>
          <w:ilvl w:val="0"/>
          <w:numId w:val="0"/>
        </w:numPr>
      </w:pPr>
    </w:p>
    <w:p w14:paraId="65B9F500" w14:textId="04E72CEF" w:rsidR="00CF0073" w:rsidRPr="00486A7D" w:rsidRDefault="00000000" w:rsidP="00486A7D">
      <w:pPr>
        <w:rPr>
          <w:rFonts w:cs="Times New Roman"/>
          <w:bCs/>
          <w:color w:val="000000"/>
          <w:szCs w:val="24"/>
        </w:rPr>
      </w:pPr>
      <w:bookmarkStart w:id="3" w:name="_Hlk152105463"/>
      <w:r>
        <w:rPr>
          <w:rFonts w:cs="Times New Roman"/>
          <w:bCs/>
          <w:color w:val="000000"/>
          <w:szCs w:val="24"/>
        </w:rPr>
        <w:t xml:space="preserve">The </w:t>
      </w:r>
      <w:r w:rsidR="003C02CF">
        <w:rPr>
          <w:rFonts w:cs="Times New Roman"/>
          <w:bCs/>
          <w:color w:val="000000"/>
          <w:szCs w:val="24"/>
        </w:rPr>
        <w:t xml:space="preserve">project planning consists of requirement analysis, study of techniques used, </w:t>
      </w:r>
      <w:r w:rsidR="00D001CC">
        <w:rPr>
          <w:rFonts w:cs="Times New Roman"/>
          <w:bCs/>
          <w:color w:val="000000"/>
          <w:szCs w:val="24"/>
        </w:rPr>
        <w:t>improvement of</w:t>
      </w:r>
      <w:r w:rsidR="003C02CF">
        <w:rPr>
          <w:rFonts w:cs="Times New Roman"/>
          <w:bCs/>
          <w:color w:val="000000"/>
          <w:szCs w:val="24"/>
        </w:rPr>
        <w:t xml:space="preserve"> UI/UX, </w:t>
      </w:r>
      <w:r w:rsidR="00D001CC">
        <w:rPr>
          <w:rFonts w:cs="Times New Roman"/>
          <w:bCs/>
          <w:color w:val="000000"/>
          <w:szCs w:val="24"/>
        </w:rPr>
        <w:t>i</w:t>
      </w:r>
      <w:r w:rsidR="003C02CF">
        <w:rPr>
          <w:rFonts w:cs="Times New Roman"/>
          <w:bCs/>
          <w:color w:val="000000"/>
          <w:szCs w:val="24"/>
        </w:rPr>
        <w:t>mplementation of the whole system</w:t>
      </w:r>
      <w:r w:rsidR="00D001CC">
        <w:rPr>
          <w:rFonts w:cs="Times New Roman"/>
          <w:bCs/>
          <w:color w:val="000000"/>
          <w:szCs w:val="24"/>
        </w:rPr>
        <w:t>,</w:t>
      </w:r>
      <w:r w:rsidR="003C02CF">
        <w:rPr>
          <w:rFonts w:cs="Times New Roman"/>
          <w:bCs/>
          <w:color w:val="000000"/>
          <w:szCs w:val="24"/>
        </w:rPr>
        <w:t xml:space="preserve"> and other sections. The relevant details are shown in the following </w:t>
      </w:r>
      <w:r w:rsidR="00D001CC">
        <w:rPr>
          <w:rFonts w:cs="Times New Roman"/>
          <w:bCs/>
          <w:color w:val="000000"/>
          <w:szCs w:val="24"/>
        </w:rPr>
        <w:t>F</w:t>
      </w:r>
      <w:r w:rsidR="003C02CF">
        <w:rPr>
          <w:rFonts w:cs="Times New Roman"/>
          <w:bCs/>
          <w:color w:val="000000"/>
          <w:szCs w:val="24"/>
        </w:rPr>
        <w:t>igure 1.1.</w:t>
      </w:r>
      <w:bookmarkEnd w:id="3"/>
      <w:r w:rsidR="00D001CC">
        <w:rPr>
          <w:rFonts w:cs="Times New Roman"/>
          <w:bCs/>
          <w:color w:val="000000"/>
          <w:szCs w:val="24"/>
        </w:rPr>
        <w:t xml:space="preserve"> The figure contains a Gantt chart, which has details of the work flow with time duration to specifically explain the planning and flow of operations in a very smooth manner.</w:t>
      </w:r>
    </w:p>
    <w:p w14:paraId="2174DC1C" w14:textId="77777777" w:rsidR="00317D86" w:rsidRDefault="00317D86">
      <w:pPr>
        <w:spacing w:after="240"/>
      </w:pPr>
    </w:p>
    <w:p w14:paraId="225994A2" w14:textId="77777777" w:rsidR="00317D86" w:rsidRDefault="00317D86">
      <w:pPr>
        <w:spacing w:after="240"/>
      </w:pPr>
    </w:p>
    <w:p w14:paraId="7D82140F" w14:textId="77777777" w:rsidR="00317D86" w:rsidRDefault="00317D86">
      <w:pPr>
        <w:spacing w:after="240"/>
      </w:pPr>
    </w:p>
    <w:p w14:paraId="3498DC47" w14:textId="77777777" w:rsidR="00317D86" w:rsidRDefault="00317D86">
      <w:pPr>
        <w:spacing w:after="240"/>
      </w:pPr>
    </w:p>
    <w:p w14:paraId="357C24C4" w14:textId="77777777" w:rsidR="00317D86" w:rsidRDefault="00317D86">
      <w:pPr>
        <w:spacing w:after="240"/>
      </w:pPr>
    </w:p>
    <w:p w14:paraId="3DDEFC91" w14:textId="08FC842F" w:rsidR="00317D86" w:rsidRDefault="005B321C">
      <w:pPr>
        <w:spacing w:after="240"/>
      </w:pPr>
      <w:r>
        <w:rPr>
          <w:rFonts w:cs="Times New Roman"/>
          <w:noProof/>
          <w:szCs w:val="24"/>
        </w:rPr>
        <w:lastRenderedPageBreak/>
        <w:drawing>
          <wp:inline distT="0" distB="0" distL="0" distR="0" wp14:anchorId="5A67B8D8" wp14:editId="6712799C">
            <wp:extent cx="5518150" cy="7797800"/>
            <wp:effectExtent l="0" t="0" r="6350" b="12700"/>
            <wp:docPr id="872100813"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1719E93" w14:textId="0423E954" w:rsidR="00317D86" w:rsidRPr="00D001CC" w:rsidRDefault="005B321C" w:rsidP="005B321C">
      <w:pPr>
        <w:jc w:val="center"/>
        <w:rPr>
          <w:rFonts w:cs="Times New Roman"/>
          <w:sz w:val="22"/>
        </w:rPr>
      </w:pPr>
      <w:r w:rsidRPr="00D001CC">
        <w:rPr>
          <w:rFonts w:cs="Times New Roman"/>
          <w:b/>
          <w:bCs/>
          <w:sz w:val="22"/>
        </w:rPr>
        <w:t>Figure 1.1</w:t>
      </w:r>
      <w:r w:rsidRPr="00D001CC">
        <w:rPr>
          <w:rFonts w:cs="Times New Roman"/>
          <w:sz w:val="22"/>
        </w:rPr>
        <w:t xml:space="preserve">: Gantt Chart of </w:t>
      </w:r>
      <w:r w:rsidR="000F0244">
        <w:rPr>
          <w:rFonts w:cs="Times New Roman"/>
          <w:sz w:val="22"/>
        </w:rPr>
        <w:t>the project.</w:t>
      </w:r>
    </w:p>
    <w:p w14:paraId="3A41E825" w14:textId="77777777" w:rsidR="005B321C" w:rsidRDefault="005B321C">
      <w:pPr>
        <w:spacing w:after="240"/>
      </w:pPr>
    </w:p>
    <w:p w14:paraId="29F8E0FC" w14:textId="77777777" w:rsidR="00CF0073" w:rsidRDefault="00000000">
      <w:pPr>
        <w:pStyle w:val="Project-H1"/>
      </w:pPr>
      <w:r>
        <w:lastRenderedPageBreak/>
        <w:t>Related Works</w:t>
      </w:r>
    </w:p>
    <w:p w14:paraId="4BDBF12C" w14:textId="77777777" w:rsidR="00CF0073" w:rsidRDefault="00CF0073">
      <w:pPr>
        <w:widowControl w:val="0"/>
        <w:spacing w:line="240" w:lineRule="auto"/>
        <w:rPr>
          <w:rFonts w:eastAsia="Calibri"/>
          <w:b/>
          <w:szCs w:val="28"/>
        </w:rPr>
      </w:pPr>
    </w:p>
    <w:p w14:paraId="4FC005B7" w14:textId="77777777" w:rsidR="00CF0073" w:rsidRDefault="00CF0073">
      <w:pPr>
        <w:widowControl w:val="0"/>
        <w:spacing w:line="240" w:lineRule="auto"/>
        <w:rPr>
          <w:rFonts w:eastAsia="Calibri"/>
          <w:b/>
          <w:szCs w:val="28"/>
        </w:rPr>
      </w:pPr>
    </w:p>
    <w:p w14:paraId="14A82A6E" w14:textId="20FFF7B8" w:rsidR="00CF0073" w:rsidRDefault="00000000">
      <w:pPr>
        <w:widowControl w:val="0"/>
        <w:spacing w:line="240" w:lineRule="auto"/>
        <w:rPr>
          <w:rFonts w:eastAsia="Calibri"/>
          <w:szCs w:val="28"/>
        </w:rPr>
      </w:pPr>
      <w:r>
        <w:rPr>
          <w:rFonts w:eastAsia="Calibri"/>
          <w:szCs w:val="28"/>
        </w:rPr>
        <w:t>There exists already an online web application solution which is known as onlinegd.com. However, it contains some limitations</w:t>
      </w:r>
      <w:r w:rsidR="00D001CC">
        <w:rPr>
          <w:rFonts w:eastAsia="Calibri"/>
          <w:szCs w:val="28"/>
        </w:rPr>
        <w:t xml:space="preserve"> which are addressed here.</w:t>
      </w:r>
    </w:p>
    <w:p w14:paraId="1270757C" w14:textId="77777777" w:rsidR="00CF0073" w:rsidRDefault="00CF0073">
      <w:pPr>
        <w:widowControl w:val="0"/>
        <w:spacing w:line="240" w:lineRule="auto"/>
        <w:rPr>
          <w:rFonts w:eastAsia="Calibri"/>
          <w:b/>
          <w:szCs w:val="28"/>
        </w:rPr>
      </w:pPr>
    </w:p>
    <w:p w14:paraId="7F57E05F" w14:textId="77777777" w:rsidR="00CF0073" w:rsidRDefault="00000000">
      <w:pPr>
        <w:pStyle w:val="Project-H2"/>
      </w:pPr>
      <w:r>
        <w:t>Gap in Existing Solutions</w:t>
      </w:r>
    </w:p>
    <w:p w14:paraId="6947A3E8" w14:textId="77777777" w:rsidR="00CF0073" w:rsidRDefault="00CF0073">
      <w:pPr>
        <w:pStyle w:val="Project-H2"/>
        <w:numPr>
          <w:ilvl w:val="0"/>
          <w:numId w:val="0"/>
        </w:numPr>
      </w:pPr>
    </w:p>
    <w:p w14:paraId="7C67DDCF" w14:textId="4C54A789" w:rsidR="00CF0073" w:rsidRDefault="00000000">
      <w:pPr>
        <w:widowControl w:val="0"/>
        <w:spacing w:after="240"/>
        <w:rPr>
          <w:rFonts w:cs="Times New Roman"/>
          <w:szCs w:val="26"/>
        </w:rPr>
      </w:pPr>
      <w:r>
        <w:rPr>
          <w:rFonts w:cs="Times New Roman"/>
          <w:szCs w:val="26"/>
        </w:rPr>
        <w:t>The current online law enforcement website</w:t>
      </w:r>
      <w:r w:rsidR="00D001CC">
        <w:rPr>
          <w:rFonts w:cs="Times New Roman"/>
          <w:szCs w:val="26"/>
        </w:rPr>
        <w:t>,</w:t>
      </w:r>
      <w:r>
        <w:rPr>
          <w:rFonts w:cs="Times New Roman"/>
          <w:szCs w:val="26"/>
        </w:rPr>
        <w:t xml:space="preserve"> known as onlinegd.com</w:t>
      </w:r>
      <w:r w:rsidR="00D001CC">
        <w:rPr>
          <w:rFonts w:cs="Times New Roman"/>
          <w:szCs w:val="26"/>
        </w:rPr>
        <w:t>,</w:t>
      </w:r>
      <w:r>
        <w:rPr>
          <w:rFonts w:cs="Times New Roman"/>
          <w:szCs w:val="26"/>
        </w:rPr>
        <w:t xml:space="preserve"> exclusively facilitates the online filing of charge sheets for lost items and missing persons. Unfortunately, it does not facilitate reporting a broader spectrum of criminal activities. Furthermore, the platform lacks regular updates regarding news and notices to provide information to the public effectively. In addition to these limitations, the website does not incorporate features enabling users to identify potential suspect descriptions. Moreover, there is an absence of technological tools that could assist users in identifying suspects.</w:t>
      </w:r>
    </w:p>
    <w:p w14:paraId="37B548EF" w14:textId="77777777" w:rsidR="00CF0073" w:rsidRDefault="00000000">
      <w:pPr>
        <w:pStyle w:val="Project-H1"/>
      </w:pPr>
      <w:r>
        <w:t>System Design</w:t>
      </w:r>
    </w:p>
    <w:p w14:paraId="40BBC0AE" w14:textId="77777777" w:rsidR="00CF0073" w:rsidRDefault="00CF0073">
      <w:pPr>
        <w:spacing w:line="240" w:lineRule="auto"/>
        <w:jc w:val="left"/>
        <w:rPr>
          <w:b/>
          <w:szCs w:val="28"/>
        </w:rPr>
      </w:pPr>
    </w:p>
    <w:p w14:paraId="7DDBB477" w14:textId="77777777" w:rsidR="00CF0073" w:rsidRDefault="00000000">
      <w:pPr>
        <w:tabs>
          <w:tab w:val="left" w:pos="1365"/>
        </w:tabs>
        <w:spacing w:line="240" w:lineRule="auto"/>
        <w:jc w:val="left"/>
        <w:rPr>
          <w:b/>
          <w:szCs w:val="28"/>
        </w:rPr>
      </w:pPr>
      <w:r>
        <w:rPr>
          <w:b/>
          <w:szCs w:val="28"/>
        </w:rPr>
        <w:tab/>
      </w:r>
    </w:p>
    <w:p w14:paraId="70A73097" w14:textId="58388406" w:rsidR="00CF0073" w:rsidRDefault="00000000">
      <w:pPr>
        <w:spacing w:after="240"/>
      </w:pPr>
      <w:r>
        <w:t xml:space="preserve">The system was designed with the fact that it can be scalable and adaptable </w:t>
      </w:r>
      <w:r w:rsidR="00080DB7">
        <w:t xml:space="preserve">for </w:t>
      </w:r>
      <w:r>
        <w:t>the common people.</w:t>
      </w:r>
      <w:r w:rsidR="00D001CC">
        <w:t xml:space="preserve"> The reason </w:t>
      </w:r>
      <w:r w:rsidR="00080DB7">
        <w:t>is that</w:t>
      </w:r>
      <w:r w:rsidR="00D001CC">
        <w:t xml:space="preserve"> with newer technology</w:t>
      </w:r>
      <w:r w:rsidR="00080DB7">
        <w:t>,</w:t>
      </w:r>
      <w:r w:rsidR="00D001CC">
        <w:t xml:space="preserve"> the system can be easily upgraded</w:t>
      </w:r>
      <w:r w:rsidR="00080DB7">
        <w:t>,</w:t>
      </w:r>
      <w:r w:rsidR="00D001CC">
        <w:t xml:space="preserve"> as well as having user-friendly</w:t>
      </w:r>
      <w:r w:rsidR="00080DB7">
        <w:t>, robust and advanced technology.</w:t>
      </w:r>
    </w:p>
    <w:p w14:paraId="24F18322" w14:textId="2BA01742" w:rsidR="00033752" w:rsidRDefault="00000000" w:rsidP="00033752">
      <w:pPr>
        <w:pStyle w:val="Project-H2"/>
      </w:pPr>
      <w:r>
        <w:t>Analysis of the system</w:t>
      </w:r>
      <w:r w:rsidR="00033752">
        <w:t xml:space="preserve"> </w:t>
      </w:r>
    </w:p>
    <w:p w14:paraId="6C8602F8" w14:textId="77777777" w:rsidR="00033752" w:rsidRDefault="00033752" w:rsidP="00033752">
      <w:pPr>
        <w:pStyle w:val="Project-H2"/>
        <w:numPr>
          <w:ilvl w:val="0"/>
          <w:numId w:val="0"/>
        </w:numPr>
      </w:pPr>
    </w:p>
    <w:p w14:paraId="321A30F7" w14:textId="7685FEDD" w:rsidR="00E63645" w:rsidRDefault="00033752" w:rsidP="00033752">
      <w:pPr>
        <w:pStyle w:val="Project-H2"/>
        <w:numPr>
          <w:ilvl w:val="0"/>
          <w:numId w:val="0"/>
        </w:numPr>
        <w:spacing w:line="360" w:lineRule="auto"/>
        <w:rPr>
          <w:b w:val="0"/>
          <w:bCs/>
          <w:sz w:val="24"/>
          <w:szCs w:val="24"/>
        </w:rPr>
      </w:pPr>
      <w:r>
        <w:rPr>
          <w:b w:val="0"/>
          <w:bCs/>
          <w:sz w:val="24"/>
          <w:szCs w:val="24"/>
        </w:rPr>
        <w:t>The system is analyzed through a couple of diagrams to depict the procedures</w:t>
      </w:r>
      <w:r w:rsidR="005731F0">
        <w:rPr>
          <w:b w:val="0"/>
          <w:bCs/>
          <w:sz w:val="24"/>
          <w:szCs w:val="24"/>
        </w:rPr>
        <w:t xml:space="preserve"> and interactions</w:t>
      </w:r>
      <w:r>
        <w:rPr>
          <w:b w:val="0"/>
          <w:bCs/>
          <w:sz w:val="24"/>
          <w:szCs w:val="24"/>
        </w:rPr>
        <w:t xml:space="preserve"> of </w:t>
      </w:r>
      <w:r w:rsidR="005731F0">
        <w:rPr>
          <w:b w:val="0"/>
          <w:bCs/>
          <w:sz w:val="24"/>
          <w:szCs w:val="24"/>
        </w:rPr>
        <w:t>various elements</w:t>
      </w:r>
      <w:r>
        <w:rPr>
          <w:b w:val="0"/>
          <w:bCs/>
          <w:sz w:val="24"/>
          <w:szCs w:val="24"/>
        </w:rPr>
        <w:t xml:space="preserve">. It follows with DFD and Use Case diagram to exhibit the </w:t>
      </w:r>
      <w:r w:rsidR="00080DB7">
        <w:rPr>
          <w:b w:val="0"/>
          <w:bCs/>
          <w:sz w:val="24"/>
          <w:szCs w:val="24"/>
        </w:rPr>
        <w:t>sequence</w:t>
      </w:r>
      <w:r>
        <w:rPr>
          <w:b w:val="0"/>
          <w:bCs/>
          <w:sz w:val="24"/>
          <w:szCs w:val="24"/>
        </w:rPr>
        <w:t xml:space="preserve"> of </w:t>
      </w:r>
      <w:r w:rsidR="00080DB7">
        <w:rPr>
          <w:b w:val="0"/>
          <w:bCs/>
          <w:sz w:val="24"/>
          <w:szCs w:val="24"/>
        </w:rPr>
        <w:t>operations.</w:t>
      </w:r>
    </w:p>
    <w:p w14:paraId="2E0BC30D" w14:textId="77777777" w:rsidR="00E63645" w:rsidRPr="00033752" w:rsidRDefault="00E63645" w:rsidP="00E63645">
      <w:pPr>
        <w:pStyle w:val="Project-H2"/>
        <w:numPr>
          <w:ilvl w:val="0"/>
          <w:numId w:val="0"/>
        </w:numPr>
        <w:rPr>
          <w:b w:val="0"/>
          <w:bCs/>
          <w:sz w:val="24"/>
          <w:szCs w:val="24"/>
        </w:rPr>
      </w:pPr>
    </w:p>
    <w:p w14:paraId="40EE4B84" w14:textId="6D2E5936" w:rsidR="003C02CF" w:rsidRDefault="003C02CF" w:rsidP="003C02CF">
      <w:pPr>
        <w:pStyle w:val="Project-H3"/>
      </w:pPr>
      <w:r>
        <w:t>Data Flow Diagram</w:t>
      </w:r>
    </w:p>
    <w:p w14:paraId="6913E028" w14:textId="77777777" w:rsidR="003C02CF" w:rsidRDefault="003C02CF" w:rsidP="003C02CF">
      <w:pPr>
        <w:pStyle w:val="Project-H3"/>
        <w:numPr>
          <w:ilvl w:val="0"/>
          <w:numId w:val="0"/>
        </w:numPr>
      </w:pPr>
    </w:p>
    <w:p w14:paraId="0E1358C9" w14:textId="41D139FA" w:rsidR="00AB4CC4" w:rsidRDefault="00000000">
      <w:pPr>
        <w:widowControl w:val="0"/>
        <w:spacing w:after="240"/>
      </w:pPr>
      <w:r>
        <w:t>T</w:t>
      </w:r>
      <w:r w:rsidR="003C02CF">
        <w:t>he system</w:t>
      </w:r>
      <w:r w:rsidR="00080DB7">
        <w:t>’s</w:t>
      </w:r>
      <w:r w:rsidR="003C02CF">
        <w:t xml:space="preserve"> </w:t>
      </w:r>
      <w:r w:rsidR="00080DB7">
        <w:t>operation</w:t>
      </w:r>
      <w:r w:rsidR="003C02CF">
        <w:t xml:space="preserve"> </w:t>
      </w:r>
      <w:r w:rsidR="00080DB7">
        <w:t>procedure consists of multiple steps</w:t>
      </w:r>
      <w:r w:rsidR="003C02CF">
        <w:t>.</w:t>
      </w:r>
      <w:r w:rsidR="00080DB7">
        <w:t xml:space="preserve"> W</w:t>
      </w:r>
      <w:r w:rsidR="003C02CF">
        <w:t xml:space="preserve">orking with </w:t>
      </w:r>
      <w:r w:rsidR="00080DB7">
        <w:t>large amounts</w:t>
      </w:r>
      <w:r w:rsidR="003C02CF">
        <w:t xml:space="preserve"> of data or sensitive information</w:t>
      </w:r>
      <w:r w:rsidR="002236D4">
        <w:t>,</w:t>
      </w:r>
      <w:r w:rsidR="003C02CF">
        <w:t xml:space="preserve"> </w:t>
      </w:r>
      <w:r w:rsidR="00080DB7">
        <w:t xml:space="preserve">requires an efficient understanding of </w:t>
      </w:r>
      <w:r w:rsidR="003C02CF">
        <w:t xml:space="preserve">the flow of the system. As such the </w:t>
      </w:r>
      <w:r w:rsidR="002236D4">
        <w:t xml:space="preserve">movement of data </w:t>
      </w:r>
      <w:r w:rsidR="003C02CF">
        <w:t xml:space="preserve">is shown in the Data Flow Diagram (DFD), </w:t>
      </w:r>
      <w:r w:rsidR="00080DB7">
        <w:t>F</w:t>
      </w:r>
      <w:r w:rsidR="003C02CF">
        <w:t>igure 3.1.</w:t>
      </w:r>
    </w:p>
    <w:p w14:paraId="7A016401" w14:textId="77777777" w:rsidR="005B321C" w:rsidRDefault="005B321C">
      <w:pPr>
        <w:widowControl w:val="0"/>
        <w:spacing w:after="240"/>
      </w:pPr>
    </w:p>
    <w:p w14:paraId="4D820090" w14:textId="77777777" w:rsidR="005B321C" w:rsidRDefault="005B321C">
      <w:pPr>
        <w:widowControl w:val="0"/>
        <w:spacing w:after="240"/>
      </w:pPr>
    </w:p>
    <w:p w14:paraId="10D18A8D" w14:textId="1FE0CCCC" w:rsidR="00E35AA4" w:rsidRDefault="00E35AA4">
      <w:pPr>
        <w:widowControl w:val="0"/>
        <w:spacing w:after="240"/>
      </w:pPr>
    </w:p>
    <w:p w14:paraId="3A82941A" w14:textId="5F115AC6" w:rsidR="00E35AA4" w:rsidRDefault="002B2254" w:rsidP="00E35AA4">
      <w:pPr>
        <w:spacing w:after="240"/>
      </w:pPr>
      <w:r>
        <w:rPr>
          <w:noProof/>
        </w:rPr>
        <mc:AlternateContent>
          <mc:Choice Requires="wpg">
            <w:drawing>
              <wp:anchor distT="0" distB="0" distL="114300" distR="114300" simplePos="0" relativeHeight="251678208" behindDoc="0" locked="0" layoutInCell="1" allowOverlap="1" wp14:anchorId="37D449C1" wp14:editId="075E3FBC">
                <wp:simplePos x="0" y="0"/>
                <wp:positionH relativeFrom="column">
                  <wp:posOffset>-2771</wp:posOffset>
                </wp:positionH>
                <wp:positionV relativeFrom="paragraph">
                  <wp:posOffset>45720</wp:posOffset>
                </wp:positionV>
                <wp:extent cx="5444836" cy="5241084"/>
                <wp:effectExtent l="0" t="0" r="22860" b="17145"/>
                <wp:wrapNone/>
                <wp:docPr id="1446166043" name="Group 5"/>
                <wp:cNvGraphicFramePr/>
                <a:graphic xmlns:a="http://schemas.openxmlformats.org/drawingml/2006/main">
                  <a:graphicData uri="http://schemas.microsoft.com/office/word/2010/wordprocessingGroup">
                    <wpg:wgp>
                      <wpg:cNvGrpSpPr/>
                      <wpg:grpSpPr>
                        <a:xfrm>
                          <a:off x="0" y="0"/>
                          <a:ext cx="5444836" cy="5241084"/>
                          <a:chOff x="0" y="0"/>
                          <a:chExt cx="5444836" cy="5241084"/>
                        </a:xfrm>
                      </wpg:grpSpPr>
                      <wpg:grpSp>
                        <wpg:cNvPr id="1943791014" name="Group 4"/>
                        <wpg:cNvGrpSpPr/>
                        <wpg:grpSpPr>
                          <a:xfrm>
                            <a:off x="0" y="0"/>
                            <a:ext cx="5444836" cy="5241084"/>
                            <a:chOff x="0" y="0"/>
                            <a:chExt cx="5444836" cy="5241084"/>
                          </a:xfrm>
                        </wpg:grpSpPr>
                        <wpg:grpSp>
                          <wpg:cNvPr id="676405351" name="Group 3"/>
                          <wpg:cNvGrpSpPr/>
                          <wpg:grpSpPr>
                            <a:xfrm>
                              <a:off x="0" y="0"/>
                              <a:ext cx="5444836" cy="5241084"/>
                              <a:chOff x="856030" y="38777"/>
                              <a:chExt cx="5891197" cy="4574767"/>
                            </a:xfrm>
                          </wpg:grpSpPr>
                          <wpg:grpSp>
                            <wpg:cNvPr id="1252190226" name="Group 5"/>
                            <wpg:cNvGrpSpPr/>
                            <wpg:grpSpPr>
                              <a:xfrm>
                                <a:off x="856030" y="38777"/>
                                <a:ext cx="5891197" cy="4574767"/>
                                <a:chOff x="-164162" y="87777"/>
                                <a:chExt cx="5959561" cy="3342572"/>
                              </a:xfrm>
                            </wpg:grpSpPr>
                            <wps:wsp>
                              <wps:cNvPr id="1614867613" name="Straight Arrow Connector 7"/>
                              <wps:cNvCnPr>
                                <a:stCxn id="50587598" idx="2"/>
                                <a:endCxn id="279838013" idx="0"/>
                              </wps:cNvCnPr>
                              <wps:spPr>
                                <a:xfrm flipH="1">
                                  <a:off x="2470387" y="511901"/>
                                  <a:ext cx="1427353" cy="68626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46684895" name="Straight Arrow Connector 13"/>
                              <wps:cNvCnPr>
                                <a:stCxn id="371934391" idx="2"/>
                                <a:endCxn id="1369432416" idx="0"/>
                              </wps:cNvCnPr>
                              <wps:spPr>
                                <a:xfrm>
                                  <a:off x="947477" y="324505"/>
                                  <a:ext cx="916083" cy="260797"/>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395878584" name="Straight Arrow Connector 14"/>
                              <wps:cNvCnPr>
                                <a:stCxn id="371934391" idx="2"/>
                                <a:endCxn id="1300115539" idx="0"/>
                              </wps:cNvCnPr>
                              <wps:spPr>
                                <a:xfrm>
                                  <a:off x="947547" y="324524"/>
                                  <a:ext cx="108971" cy="1210438"/>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69266046" name="Straight Arrow Connector 16"/>
                              <wps:cNvCnPr>
                                <a:stCxn id="279838013" idx="2"/>
                                <a:endCxn id="1417592254" idx="0"/>
                              </wps:cNvCnPr>
                              <wps:spPr>
                                <a:xfrm>
                                  <a:off x="2470249" y="1579108"/>
                                  <a:ext cx="220505" cy="5806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975749051" name="Straight Arrow Connector 17"/>
                              <wps:cNvCnPr>
                                <a:stCxn id="371934391" idx="2"/>
                                <a:endCxn id="2067793957" idx="0"/>
                              </wps:cNvCnPr>
                              <wps:spPr>
                                <a:xfrm flipH="1">
                                  <a:off x="370327" y="324524"/>
                                  <a:ext cx="577220" cy="613179"/>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185926907" name="Straight Arrow Connector 19"/>
                              <wps:cNvCnPr>
                                <a:stCxn id="1892368867" idx="2"/>
                                <a:endCxn id="1417592254" idx="0"/>
                              </wps:cNvCnPr>
                              <wps:spPr>
                                <a:xfrm flipH="1">
                                  <a:off x="2690903" y="1525984"/>
                                  <a:ext cx="1195922" cy="63393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349640125" name="Straight Arrow Connector 20"/>
                              <wps:cNvCnPr>
                                <a:stCxn id="1417592254" idx="3"/>
                                <a:endCxn id="1854838046" idx="1"/>
                              </wps:cNvCnPr>
                              <wps:spPr>
                                <a:xfrm>
                                  <a:off x="3287803" y="2327558"/>
                                  <a:ext cx="775876" cy="52191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9262050" name="Straight Arrow Connector 37"/>
                              <wps:cNvCnPr>
                                <a:stCxn id="50587598" idx="2"/>
                                <a:endCxn id="1892368867" idx="0"/>
                              </wps:cNvCnPr>
                              <wps:spPr>
                                <a:xfrm flipH="1">
                                  <a:off x="3886866" y="511901"/>
                                  <a:ext cx="10874" cy="61227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472977625" name="Straight Arrow Connector 38"/>
                              <wps:cNvCnPr>
                                <a:stCxn id="1417592254" idx="2"/>
                                <a:endCxn id="907306999" idx="0"/>
                              </wps:cNvCnPr>
                              <wps:spPr>
                                <a:xfrm flipH="1">
                                  <a:off x="2688327" y="2495055"/>
                                  <a:ext cx="2509" cy="34157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grpSp>
                              <wpg:cNvPr id="1081077063" name="Group 4"/>
                              <wpg:cNvGrpSpPr/>
                              <wpg:grpSpPr>
                                <a:xfrm>
                                  <a:off x="-164162" y="87777"/>
                                  <a:ext cx="5959561" cy="3342572"/>
                                  <a:chOff x="-164162" y="87777"/>
                                  <a:chExt cx="5959561" cy="3342572"/>
                                </a:xfrm>
                              </wpg:grpSpPr>
                              <wps:wsp>
                                <wps:cNvPr id="50587598" name="Rectangle 10"/>
                                <wps:cNvSpPr/>
                                <wps:spPr>
                                  <a:xfrm>
                                    <a:off x="3153396" y="249405"/>
                                    <a:ext cx="1488781" cy="262496"/>
                                  </a:xfrm>
                                  <a:prstGeom prst="rect">
                                    <a:avLst/>
                                  </a:prstGeom>
                                  <a:ln>
                                    <a:solidFill>
                                      <a:schemeClr val="accent6"/>
                                    </a:solidFill>
                                  </a:ln>
                                </wps:spPr>
                                <wps:style>
                                  <a:lnRef idx="2">
                                    <a:schemeClr val="accent3"/>
                                  </a:lnRef>
                                  <a:fillRef idx="1">
                                    <a:schemeClr val="lt1"/>
                                  </a:fillRef>
                                  <a:effectRef idx="0">
                                    <a:schemeClr val="accent3"/>
                                  </a:effectRef>
                                  <a:fontRef idx="minor">
                                    <a:schemeClr val="dk1"/>
                                  </a:fontRef>
                                </wps:style>
                                <wps:txbx>
                                  <w:txbxContent>
                                    <w:p w14:paraId="58CCBB06" w14:textId="02FD88E6" w:rsidR="00E35AA4" w:rsidRPr="00C04637" w:rsidRDefault="00454628" w:rsidP="00E35AA4">
                                      <w:pPr>
                                        <w:jc w:val="center"/>
                                        <w:rPr>
                                          <w:rFonts w:cs="Times New Roman"/>
                                          <w:szCs w:val="24"/>
                                        </w:rPr>
                                      </w:pPr>
                                      <w:r>
                                        <w:rPr>
                                          <w:rFonts w:cs="Times New Roman"/>
                                          <w:szCs w:val="24"/>
                                        </w:rPr>
                                        <w:t>Citiz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1934391" name="Rectangle 10"/>
                                <wps:cNvSpPr/>
                                <wps:spPr>
                                  <a:xfrm>
                                    <a:off x="315413" y="87777"/>
                                    <a:ext cx="1264268" cy="236747"/>
                                  </a:xfrm>
                                  <a:prstGeom prst="rect">
                                    <a:avLst/>
                                  </a:prstGeom>
                                </wps:spPr>
                                <wps:style>
                                  <a:lnRef idx="2">
                                    <a:schemeClr val="accent6"/>
                                  </a:lnRef>
                                  <a:fillRef idx="1">
                                    <a:schemeClr val="lt1"/>
                                  </a:fillRef>
                                  <a:effectRef idx="0">
                                    <a:schemeClr val="accent6"/>
                                  </a:effectRef>
                                  <a:fontRef idx="minor">
                                    <a:schemeClr val="dk1"/>
                                  </a:fontRef>
                                </wps:style>
                                <wps:txbx>
                                  <w:txbxContent>
                                    <w:p w14:paraId="76F84BA8" w14:textId="77777777" w:rsidR="00E35AA4" w:rsidRPr="00951060" w:rsidRDefault="00E35AA4" w:rsidP="00E35AA4">
                                      <w:pPr>
                                        <w:jc w:val="center"/>
                                        <w:rPr>
                                          <w:rFonts w:cs="Times New Roman"/>
                                          <w:szCs w:val="24"/>
                                        </w:rPr>
                                      </w:pPr>
                                      <w:r>
                                        <w:rPr>
                                          <w:rFonts w:cs="Times New Roman"/>
                                          <w:szCs w:val="24"/>
                                        </w:rPr>
                                        <w:t>Super-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2368867" name="Rectangle: Rounded Corners 8"/>
                                <wps:cNvSpPr/>
                                <wps:spPr>
                                  <a:xfrm>
                                    <a:off x="3241705" y="1124173"/>
                                    <a:ext cx="1290320" cy="401811"/>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20CF8D5F" w14:textId="3D209D8E" w:rsidR="00E35AA4" w:rsidRPr="00FD606E" w:rsidRDefault="00E35AA4" w:rsidP="00FD606E">
                                      <w:pPr>
                                        <w:spacing w:line="240" w:lineRule="auto"/>
                                        <w:jc w:val="center"/>
                                        <w:rPr>
                                          <w:rFonts w:cs="Times New Roman"/>
                                          <w:szCs w:val="24"/>
                                        </w:rPr>
                                      </w:pPr>
                                      <w:r w:rsidRPr="00C04637">
                                        <w:rPr>
                                          <w:rFonts w:cs="Times New Roman"/>
                                          <w:szCs w:val="24"/>
                                        </w:rPr>
                                        <w:t xml:space="preserve">Request for emergenc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838013" name="Rectangle: Rounded Corners 8"/>
                                <wps:cNvSpPr/>
                                <wps:spPr>
                                  <a:xfrm>
                                    <a:off x="1920820" y="1198166"/>
                                    <a:ext cx="1099134" cy="381058"/>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77229BC5" w14:textId="77777777" w:rsidR="00E35AA4" w:rsidRDefault="00E35AA4" w:rsidP="00E35AA4">
                                      <w:pPr>
                                        <w:jc w:val="center"/>
                                        <w:rPr>
                                          <w:rFonts w:cs="Times New Roman"/>
                                          <w:szCs w:val="24"/>
                                        </w:rPr>
                                      </w:pPr>
                                      <w:r w:rsidRPr="00C04637">
                                        <w:rPr>
                                          <w:rFonts w:cs="Times New Roman"/>
                                          <w:szCs w:val="24"/>
                                        </w:rPr>
                                        <w:t>Complain</w:t>
                                      </w:r>
                                    </w:p>
                                    <w:p w14:paraId="05BEC0C4" w14:textId="77777777" w:rsidR="00E35AA4" w:rsidRPr="00C04637" w:rsidRDefault="00E35AA4" w:rsidP="00E35AA4">
                                      <w:pPr>
                                        <w:jc w:val="center"/>
                                        <w:rPr>
                                          <w:rFonts w:cs="Times New Roman"/>
                                          <w:szCs w:val="24"/>
                                        </w:rPr>
                                      </w:pPr>
                                      <w:r>
                                        <w:rPr>
                                          <w:rFonts w:cs="Times New Roman"/>
                                          <w:szCs w:val="24"/>
                                        </w:rPr>
                                        <w:t>of</w:t>
                                      </w:r>
                                      <w:r w:rsidRPr="00C04637">
                                        <w:rPr>
                                          <w:rFonts w:cs="Times New Roman"/>
                                          <w:szCs w:val="24"/>
                                        </w:rPr>
                                        <w:t xml:space="preserve"> incident </w:t>
                                      </w:r>
                                    </w:p>
                                    <w:p w14:paraId="01F5DDC6" w14:textId="77777777" w:rsidR="00E35AA4" w:rsidRDefault="00E35AA4" w:rsidP="00E35AA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9432416" name="Rectangle: Rounded Corners 8"/>
                                <wps:cNvSpPr/>
                                <wps:spPr>
                                  <a:xfrm>
                                    <a:off x="1185459" y="585343"/>
                                    <a:ext cx="1356457" cy="401834"/>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50499BBE" w14:textId="77777777" w:rsidR="00E35AA4" w:rsidRPr="00C04637" w:rsidRDefault="00E35AA4" w:rsidP="00E35AA4">
                                      <w:pPr>
                                        <w:jc w:val="center"/>
                                        <w:rPr>
                                          <w:rFonts w:cs="Times New Roman"/>
                                          <w:szCs w:val="24"/>
                                        </w:rPr>
                                      </w:pPr>
                                      <w:r w:rsidRPr="00C04637">
                                        <w:rPr>
                                          <w:rFonts w:cs="Times New Roman"/>
                                          <w:szCs w:val="24"/>
                                        </w:rPr>
                                        <w:t xml:space="preserve">Add new crime type </w:t>
                                      </w:r>
                                    </w:p>
                                    <w:p w14:paraId="32E8A550" w14:textId="77777777" w:rsidR="00E35AA4" w:rsidRDefault="00E35AA4" w:rsidP="00E35AA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7793957" name="Rectangle: Rounded Corners 8"/>
                                <wps:cNvSpPr/>
                                <wps:spPr>
                                  <a:xfrm>
                                    <a:off x="-164162" y="937703"/>
                                    <a:ext cx="1068977" cy="41172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6C134673" w14:textId="030A7E7E" w:rsidR="00E35AA4" w:rsidRPr="00951060" w:rsidRDefault="00E35AA4" w:rsidP="00E35AA4">
                                      <w:pPr>
                                        <w:jc w:val="center"/>
                                      </w:pPr>
                                      <w:r>
                                        <w:rPr>
                                          <w:rFonts w:cs="Times New Roman"/>
                                          <w:szCs w:val="24"/>
                                        </w:rPr>
                                        <w:t xml:space="preserve">Add </w:t>
                                      </w:r>
                                      <w:r w:rsidR="002A0CA3">
                                        <w:rPr>
                                          <w:rFonts w:cs="Times New Roman"/>
                                          <w:szCs w:val="24"/>
                                        </w:rPr>
                                        <w:t>information</w:t>
                                      </w:r>
                                      <w:r>
                                        <w:rPr>
                                          <w:rFonts w:cs="Times New Roman"/>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0115539" name="Rectangle: Rounded Corners 8"/>
                                <wps:cNvSpPr/>
                                <wps:spPr>
                                  <a:xfrm>
                                    <a:off x="205618" y="1534962"/>
                                    <a:ext cx="1701800" cy="545282"/>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2E7B72AE" w14:textId="77777777" w:rsidR="00E35AA4" w:rsidRPr="00951060" w:rsidRDefault="00E35AA4" w:rsidP="00E35AA4">
                                      <w:pPr>
                                        <w:jc w:val="center"/>
                                      </w:pPr>
                                      <w:r>
                                        <w:rPr>
                                          <w:rFonts w:cs="Times New Roman"/>
                                          <w:szCs w:val="24"/>
                                        </w:rPr>
                                        <w:t>Add Police-Officer to a dedicated Th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7592254" name="Rectangle 10"/>
                                <wps:cNvSpPr/>
                                <wps:spPr>
                                  <a:xfrm>
                                    <a:off x="2094003" y="2159918"/>
                                    <a:ext cx="1193800" cy="335280"/>
                                  </a:xfrm>
                                  <a:prstGeom prst="rect">
                                    <a:avLst/>
                                  </a:prstGeom>
                                  <a:noFill/>
                                  <a:ln>
                                    <a:solidFill>
                                      <a:srgbClr val="92D050"/>
                                    </a:solidFill>
                                  </a:ln>
                                </wps:spPr>
                                <wps:style>
                                  <a:lnRef idx="2">
                                    <a:schemeClr val="accent3"/>
                                  </a:lnRef>
                                  <a:fillRef idx="1">
                                    <a:schemeClr val="lt1"/>
                                  </a:fillRef>
                                  <a:effectRef idx="0">
                                    <a:schemeClr val="accent3"/>
                                  </a:effectRef>
                                  <a:fontRef idx="minor">
                                    <a:schemeClr val="dk1"/>
                                  </a:fontRef>
                                </wps:style>
                                <wps:txbx>
                                  <w:txbxContent>
                                    <w:p w14:paraId="256A393D" w14:textId="77777777" w:rsidR="00E35AA4" w:rsidRPr="00951060" w:rsidRDefault="00E35AA4" w:rsidP="00E35AA4">
                                      <w:pPr>
                                        <w:jc w:val="center"/>
                                        <w:rPr>
                                          <w:rFonts w:cs="Times New Roman"/>
                                          <w:szCs w:val="24"/>
                                        </w:rPr>
                                      </w:pPr>
                                      <w:r>
                                        <w:rPr>
                                          <w:rFonts w:cs="Times New Roman"/>
                                          <w:szCs w:val="24"/>
                                        </w:rPr>
                                        <w:t>Police Offic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7306999" name="Rectangle: Rounded Corners 8"/>
                                <wps:cNvSpPr/>
                                <wps:spPr>
                                  <a:xfrm>
                                    <a:off x="2094033" y="2836791"/>
                                    <a:ext cx="1188720" cy="593558"/>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50EB406C" w14:textId="77777777" w:rsidR="00E35AA4" w:rsidRPr="00951060" w:rsidRDefault="00E35AA4" w:rsidP="00E35AA4">
                                      <w:pPr>
                                        <w:jc w:val="center"/>
                                      </w:pPr>
                                      <w:r>
                                        <w:rPr>
                                          <w:rFonts w:cs="Times New Roman"/>
                                          <w:szCs w:val="24"/>
                                        </w:rPr>
                                        <w:t>Add Criminal Reco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3714609" name="Rectangle: Rounded Corners 8"/>
                                <wps:cNvSpPr/>
                                <wps:spPr>
                                  <a:xfrm>
                                    <a:off x="4728599" y="1161276"/>
                                    <a:ext cx="1066800" cy="568960"/>
                                  </a:xfrm>
                                  <a:prstGeom prst="roundRect">
                                    <a:avLst/>
                                  </a:prstGeom>
                                  <a:ln>
                                    <a:solidFill>
                                      <a:schemeClr val="accent6"/>
                                    </a:solidFill>
                                  </a:ln>
                                </wps:spPr>
                                <wps:style>
                                  <a:lnRef idx="2">
                                    <a:schemeClr val="accent3"/>
                                  </a:lnRef>
                                  <a:fillRef idx="1">
                                    <a:schemeClr val="lt1"/>
                                  </a:fillRef>
                                  <a:effectRef idx="0">
                                    <a:schemeClr val="accent3"/>
                                  </a:effectRef>
                                  <a:fontRef idx="minor">
                                    <a:schemeClr val="dk1"/>
                                  </a:fontRef>
                                </wps:style>
                                <wps:txbx>
                                  <w:txbxContent>
                                    <w:p w14:paraId="61F1CF98" w14:textId="77777777" w:rsidR="00E35AA4" w:rsidRPr="00951060" w:rsidRDefault="00E35AA4" w:rsidP="00E35AA4">
                                      <w:pPr>
                                        <w:jc w:val="center"/>
                                      </w:pPr>
                                      <w:r>
                                        <w:rPr>
                                          <w:rFonts w:cs="Times New Roman"/>
                                          <w:szCs w:val="24"/>
                                        </w:rPr>
                                        <w:t>Update Case Reco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6209701" name="Rectangle: Rounded Corners 39"/>
                                <wps:cNvSpPr/>
                                <wps:spPr>
                                  <a:xfrm>
                                    <a:off x="291024" y="2878435"/>
                                    <a:ext cx="1243159" cy="513976"/>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412FCDAA" w14:textId="3A867BE2" w:rsidR="00E35AA4" w:rsidRPr="00C0279A" w:rsidRDefault="002B2254" w:rsidP="002B2254">
                                      <w:pPr>
                                        <w:spacing w:line="240" w:lineRule="auto"/>
                                      </w:pPr>
                                      <w:r>
                                        <w:t>Process criminal Im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4838046" name="Rectangle: Rounded Corners 39"/>
                                <wps:cNvSpPr/>
                                <wps:spPr>
                                  <a:xfrm>
                                    <a:off x="4063679" y="2542132"/>
                                    <a:ext cx="1356360" cy="61468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27088074" w14:textId="77777777" w:rsidR="00E35AA4" w:rsidRPr="00E027E6" w:rsidRDefault="00E35AA4" w:rsidP="00E35AA4">
                                      <w:pPr>
                                        <w:jc w:val="center"/>
                                        <w:rPr>
                                          <w:rFonts w:cs="Times New Roman"/>
                                          <w:szCs w:val="24"/>
                                        </w:rPr>
                                      </w:pPr>
                                      <w:r>
                                        <w:rPr>
                                          <w:rFonts w:cs="Times New Roman"/>
                                          <w:szCs w:val="24"/>
                                        </w:rPr>
                                        <w:t xml:space="preserve">Show user some criminal images </w:t>
                                      </w:r>
                                    </w:p>
                                    <w:p w14:paraId="0C34988B" w14:textId="77777777" w:rsidR="00E35AA4" w:rsidRPr="00C0279A" w:rsidRDefault="00E35AA4" w:rsidP="00E35AA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56756601" name="Straight Arrow Connector 38"/>
                            <wps:cNvCnPr>
                              <a:stCxn id="1417592254" idx="3"/>
                              <a:endCxn id="1323714609" idx="2"/>
                            </wps:cNvCnPr>
                            <wps:spPr>
                              <a:xfrm flipV="1">
                                <a:off x="4268396" y="2286707"/>
                                <a:ext cx="1951550" cy="81751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grpSp>
                        <wps:wsp>
                          <wps:cNvPr id="1167647670" name="Straight Arrow Connector 16"/>
                          <wps:cNvCnPr>
                            <a:stCxn id="1323714609" idx="0"/>
                            <a:endCxn id="50587598" idx="2"/>
                          </wps:cNvCnPr>
                          <wps:spPr>
                            <a:xfrm flipH="1" flipV="1">
                              <a:off x="3710884" y="664962"/>
                              <a:ext cx="1246307" cy="101812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grpSp>
                      <wps:wsp>
                        <wps:cNvPr id="159360602" name="Straight Arrow Connector 38"/>
                        <wps:cNvCnPr>
                          <a:stCxn id="907306999" idx="1"/>
                          <a:endCxn id="786209701" idx="3"/>
                        </wps:cNvCnPr>
                        <wps:spPr>
                          <a:xfrm flipH="1">
                            <a:off x="1551660" y="4775741"/>
                            <a:ext cx="511496" cy="290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w14:anchorId="37D449C1" id="Group 5" o:spid="_x0000_s1026" style="position:absolute;left:0;text-align:left;margin-left:-.2pt;margin-top:3.6pt;width:428.75pt;height:412.7pt;z-index:251678208" coordsize="54448,52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">
                <v:group id="Group 4" o:spid="_x0000_s1027" style="position:absolute;width:54448;height:52410" coordsize="54448,52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">
                  <v:group id="Group 3" o:spid="_x0000_s1028" style="position:absolute;width:54448;height:52410" coordorigin="8560,387" coordsize="58911,457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">
                    <v:group id="_x0000_s1029" style="position:absolute;left:8560;top:387;width:58912;height:45748" coordorigin="-1641,877" coordsize="59595,33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">
                      <v:shapetype id="_x0000_t32" coordsize="21600,21600" o:spt="32" o:oned="t" path="m,l21600,21600e" filled="f">
                        <v:path arrowok="t" fillok="f" o:connecttype="none"/>
                        <o:lock v:ext="edit" shapetype="t"/>
                      </v:shapetype>
                      <v:shape id="Straight Arrow Connector 7" o:spid="_x0000_s1030" type="#_x0000_t32" style="position:absolute;left:24703;top:5119;width:14274;height:686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" strokecolor="black [3200]" strokeweight="1.5pt">
                        <v:stroke endarrow="block" joinstyle="miter"/>
                      </v:shape>
                      <v:shape id="Straight Arrow Connector 13" o:spid="_x0000_s1031" type="#_x0000_t32" style="position:absolute;left:9474;top:3245;width:9161;height:26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" strokecolor="black [3200]" strokeweight="1.5pt">
                        <v:stroke endarrow="block" joinstyle="miter"/>
                      </v:shape>
                      <v:shape id="Straight Arrow Connector 14" o:spid="_x0000_s1032" type="#_x0000_t32" style="position:absolute;left:9475;top:3245;width:1090;height:121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" strokecolor="black [3200]" strokeweight="1.5pt">
                        <v:stroke endarrow="block" joinstyle="miter"/>
                      </v:shape>
                      <v:shape id="Straight Arrow Connector 16" o:spid="_x0000_s1033" type="#_x0000_t32" style="position:absolute;left:24702;top:15791;width:2205;height:58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" strokecolor="black [3200]" strokeweight="1.5pt">
                        <v:stroke endarrow="block" joinstyle="miter"/>
                      </v:shape>
                      <v:shape id="Straight Arrow Connector 17" o:spid="_x0000_s1034" type="#_x0000_t32" style="position:absolute;left:3703;top:3245;width:5772;height:613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" strokecolor="black [3200]" strokeweight="1.5pt">
                        <v:stroke endarrow="block" joinstyle="miter"/>
                      </v:shape>
                      <v:shape id="Straight Arrow Connector 19" o:spid="_x0000_s1035" type="#_x0000_t32" style="position:absolute;left:26909;top:15259;width:11959;height:634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" strokecolor="black [3200]" strokeweight="1.5pt">
                        <v:stroke endarrow="block" joinstyle="miter"/>
                      </v:shape>
                      <v:shape id="Straight Arrow Connector 20" o:spid="_x0000_s1036" type="#_x0000_t32" style="position:absolute;left:32878;top:23275;width:7758;height:52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" strokecolor="black [3200]" strokeweight="1.5pt">
                        <v:stroke endarrow="block" joinstyle="miter"/>
                      </v:shape>
                      <v:shape id="Straight Arrow Connector 37" o:spid="_x0000_s1037" type="#_x0000_t32" style="position:absolute;left:38868;top:5119;width:109;height:61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" strokecolor="black [3200]" strokeweight="1.5pt">
                        <v:stroke endarrow="block" joinstyle="miter"/>
                      </v:shape>
                      <v:shape id="Straight Arrow Connector 38" o:spid="_x0000_s1038" type="#_x0000_t32" style="position:absolute;left:26883;top:24950;width:25;height:341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" strokecolor="black [3200]" strokeweight="1.5pt">
                        <v:stroke endarrow="block" joinstyle="miter"/>
                      </v:shape>
                      <v:group id="Group 4" o:spid="_x0000_s1039" style="position:absolute;left:-1641;top:877;width:59594;height:33426" coordorigin="-1641,877" coordsize="59595,33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">
                        <v:rect id="Rectangle 10" o:spid="_x0000_s1040" style="position:absolute;left:31533;top:2494;width:14888;height:26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" fillcolor="white [3201]" strokecolor="#70ad47 [3209]" strokeweight="1pt">
                          <v:textbox>
                            <w:txbxContent>
                              <w:p w14:paraId="58CCBB06" w14:textId="02FD88E6" w:rsidR="00E35AA4" w:rsidRPr="00C04637" w:rsidRDefault="00454628" w:rsidP="00E35AA4">
                                <w:pPr>
                                  <w:jc w:val="center"/>
                                  <w:rPr>
                                    <w:rFonts w:cs="Times New Roman"/>
                                    <w:szCs w:val="24"/>
                                  </w:rPr>
                                </w:pPr>
                                <w:r>
                                  <w:rPr>
                                    <w:rFonts w:cs="Times New Roman"/>
                                    <w:szCs w:val="24"/>
                                  </w:rPr>
                                  <w:t>Citizen</w:t>
                                </w:r>
                              </w:p>
                            </w:txbxContent>
                          </v:textbox>
                        </v:rect>
                        <v:rect id="Rectangle 10" o:spid="_x0000_s1041" style="position:absolute;left:3154;top:877;width:12642;height:23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" fillcolor="white [3201]" strokecolor="#70ad47 [3209]" strokeweight="1pt">
                          <v:textbox>
                            <w:txbxContent>
                              <w:p w14:paraId="76F84BA8" w14:textId="77777777" w:rsidR="00E35AA4" w:rsidRPr="00951060" w:rsidRDefault="00E35AA4" w:rsidP="00E35AA4">
                                <w:pPr>
                                  <w:jc w:val="center"/>
                                  <w:rPr>
                                    <w:rFonts w:cs="Times New Roman"/>
                                    <w:szCs w:val="24"/>
                                  </w:rPr>
                                </w:pPr>
                                <w:r>
                                  <w:rPr>
                                    <w:rFonts w:cs="Times New Roman"/>
                                    <w:szCs w:val="24"/>
                                  </w:rPr>
                                  <w:t>Super-admin</w:t>
                                </w:r>
                              </w:p>
                            </w:txbxContent>
                          </v:textbox>
                        </v:rect>
                        <v:roundrect id="Rectangle: Rounded Corners 8" o:spid="_x0000_s1042" style="position:absolute;left:32417;top:11241;width:12903;height:401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" fillcolor="white [3201]" strokecolor="#70ad47 [3209]" strokeweight="1pt">
                          <v:stroke joinstyle="miter"/>
                          <v:textbox>
                            <w:txbxContent>
                              <w:p w14:paraId="20CF8D5F" w14:textId="3D209D8E" w:rsidR="00E35AA4" w:rsidRPr="00FD606E" w:rsidRDefault="00E35AA4" w:rsidP="00FD606E">
                                <w:pPr>
                                  <w:spacing w:line="240" w:lineRule="auto"/>
                                  <w:jc w:val="center"/>
                                  <w:rPr>
                                    <w:rFonts w:cs="Times New Roman"/>
                                    <w:szCs w:val="24"/>
                                  </w:rPr>
                                </w:pPr>
                                <w:r w:rsidRPr="00C04637">
                                  <w:rPr>
                                    <w:rFonts w:cs="Times New Roman"/>
                                    <w:szCs w:val="24"/>
                                  </w:rPr>
                                  <w:t xml:space="preserve">Request for emergency </w:t>
                                </w:r>
                              </w:p>
                            </w:txbxContent>
                          </v:textbox>
                        </v:roundrect>
                        <v:roundrect id="Rectangle: Rounded Corners 8" o:spid="_x0000_s1043" style="position:absolute;left:19208;top:11981;width:10991;height:3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" fillcolor="white [3201]" strokecolor="#70ad47 [3209]" strokeweight="1pt">
                          <v:stroke joinstyle="miter"/>
                          <v:textbox>
                            <w:txbxContent>
                              <w:p w14:paraId="77229BC5" w14:textId="77777777" w:rsidR="00E35AA4" w:rsidRDefault="00E35AA4" w:rsidP="00E35AA4">
                                <w:pPr>
                                  <w:jc w:val="center"/>
                                  <w:rPr>
                                    <w:rFonts w:cs="Times New Roman"/>
                                    <w:szCs w:val="24"/>
                                  </w:rPr>
                                </w:pPr>
                                <w:r w:rsidRPr="00C04637">
                                  <w:rPr>
                                    <w:rFonts w:cs="Times New Roman"/>
                                    <w:szCs w:val="24"/>
                                  </w:rPr>
                                  <w:t>Complain</w:t>
                                </w:r>
                              </w:p>
                              <w:p w14:paraId="05BEC0C4" w14:textId="77777777" w:rsidR="00E35AA4" w:rsidRPr="00C04637" w:rsidRDefault="00E35AA4" w:rsidP="00E35AA4">
                                <w:pPr>
                                  <w:jc w:val="center"/>
                                  <w:rPr>
                                    <w:rFonts w:cs="Times New Roman"/>
                                    <w:szCs w:val="24"/>
                                  </w:rPr>
                                </w:pPr>
                                <w:r>
                                  <w:rPr>
                                    <w:rFonts w:cs="Times New Roman"/>
                                    <w:szCs w:val="24"/>
                                  </w:rPr>
                                  <w:t>of</w:t>
                                </w:r>
                                <w:r w:rsidRPr="00C04637">
                                  <w:rPr>
                                    <w:rFonts w:cs="Times New Roman"/>
                                    <w:szCs w:val="24"/>
                                  </w:rPr>
                                  <w:t xml:space="preserve"> incident </w:t>
                                </w:r>
                              </w:p>
                              <w:p w14:paraId="01F5DDC6" w14:textId="77777777" w:rsidR="00E35AA4" w:rsidRDefault="00E35AA4" w:rsidP="00E35AA4">
                                <w:pPr>
                                  <w:jc w:val="center"/>
                                </w:pPr>
                              </w:p>
                            </w:txbxContent>
                          </v:textbox>
                        </v:roundrect>
                        <v:roundrect id="Rectangle: Rounded Corners 8" o:spid="_x0000_s1044" style="position:absolute;left:11854;top:5853;width:13565;height:401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" fillcolor="white [3201]" strokecolor="#70ad47 [3209]" strokeweight="1pt">
                          <v:stroke joinstyle="miter"/>
                          <v:textbox>
                            <w:txbxContent>
                              <w:p w14:paraId="50499BBE" w14:textId="77777777" w:rsidR="00E35AA4" w:rsidRPr="00C04637" w:rsidRDefault="00E35AA4" w:rsidP="00E35AA4">
                                <w:pPr>
                                  <w:jc w:val="center"/>
                                  <w:rPr>
                                    <w:rFonts w:cs="Times New Roman"/>
                                    <w:szCs w:val="24"/>
                                  </w:rPr>
                                </w:pPr>
                                <w:r w:rsidRPr="00C04637">
                                  <w:rPr>
                                    <w:rFonts w:cs="Times New Roman"/>
                                    <w:szCs w:val="24"/>
                                  </w:rPr>
                                  <w:t xml:space="preserve">Add new crime type </w:t>
                                </w:r>
                              </w:p>
                              <w:p w14:paraId="32E8A550" w14:textId="77777777" w:rsidR="00E35AA4" w:rsidRDefault="00E35AA4" w:rsidP="00E35AA4">
                                <w:pPr>
                                  <w:jc w:val="center"/>
                                </w:pPr>
                              </w:p>
                            </w:txbxContent>
                          </v:textbox>
                        </v:roundrect>
                        <v:roundrect id="Rectangle: Rounded Corners 8" o:spid="_x0000_s1045" style="position:absolute;left:-1641;top:9377;width:10689;height:411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" fillcolor="white [3201]" strokecolor="#70ad47 [3209]" strokeweight="1pt">
                          <v:stroke joinstyle="miter"/>
                          <v:textbox>
                            <w:txbxContent>
                              <w:p w14:paraId="6C134673" w14:textId="030A7E7E" w:rsidR="00E35AA4" w:rsidRPr="00951060" w:rsidRDefault="00E35AA4" w:rsidP="00E35AA4">
                                <w:pPr>
                                  <w:jc w:val="center"/>
                                </w:pPr>
                                <w:r>
                                  <w:rPr>
                                    <w:rFonts w:cs="Times New Roman"/>
                                    <w:szCs w:val="24"/>
                                  </w:rPr>
                                  <w:t xml:space="preserve">Add </w:t>
                                </w:r>
                                <w:r w:rsidR="002A0CA3">
                                  <w:rPr>
                                    <w:rFonts w:cs="Times New Roman"/>
                                    <w:szCs w:val="24"/>
                                  </w:rPr>
                                  <w:t>information</w:t>
                                </w:r>
                                <w:r>
                                  <w:rPr>
                                    <w:rFonts w:cs="Times New Roman"/>
                                    <w:szCs w:val="24"/>
                                  </w:rPr>
                                  <w:t xml:space="preserve"> </w:t>
                                </w:r>
                              </w:p>
                            </w:txbxContent>
                          </v:textbox>
                        </v:roundrect>
                        <v:roundrect id="Rectangle: Rounded Corners 8" o:spid="_x0000_s1046" style="position:absolute;left:2056;top:15349;width:17018;height:54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" fillcolor="white [3201]" strokecolor="#70ad47 [3209]" strokeweight="1pt">
                          <v:stroke joinstyle="miter"/>
                          <v:textbox>
                            <w:txbxContent>
                              <w:p w14:paraId="2E7B72AE" w14:textId="77777777" w:rsidR="00E35AA4" w:rsidRPr="00951060" w:rsidRDefault="00E35AA4" w:rsidP="00E35AA4">
                                <w:pPr>
                                  <w:jc w:val="center"/>
                                </w:pPr>
                                <w:r>
                                  <w:rPr>
                                    <w:rFonts w:cs="Times New Roman"/>
                                    <w:szCs w:val="24"/>
                                  </w:rPr>
                                  <w:t>Add Police-Officer to a dedicated Thana</w:t>
                                </w:r>
                              </w:p>
                            </w:txbxContent>
                          </v:textbox>
                        </v:roundrect>
                        <v:rect id="Rectangle 10" o:spid="_x0000_s1047" style="position:absolute;left:20940;top:21599;width:11938;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" filled="f" strokecolor="#92d050" strokeweight="1pt">
                          <v:textbox>
                            <w:txbxContent>
                              <w:p w14:paraId="256A393D" w14:textId="77777777" w:rsidR="00E35AA4" w:rsidRPr="00951060" w:rsidRDefault="00E35AA4" w:rsidP="00E35AA4">
                                <w:pPr>
                                  <w:jc w:val="center"/>
                                  <w:rPr>
                                    <w:rFonts w:cs="Times New Roman"/>
                                    <w:szCs w:val="24"/>
                                  </w:rPr>
                                </w:pPr>
                                <w:r>
                                  <w:rPr>
                                    <w:rFonts w:cs="Times New Roman"/>
                                    <w:szCs w:val="24"/>
                                  </w:rPr>
                                  <w:t>Police Officer</w:t>
                                </w:r>
                              </w:p>
                            </w:txbxContent>
                          </v:textbox>
                        </v:rect>
                        <v:roundrect id="Rectangle: Rounded Corners 8" o:spid="_x0000_s1048" style="position:absolute;left:20940;top:28367;width:11887;height:593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" fillcolor="white [3201]" strokecolor="#70ad47 [3209]" strokeweight="1pt">
                          <v:stroke joinstyle="miter"/>
                          <v:textbox>
                            <w:txbxContent>
                              <w:p w14:paraId="50EB406C" w14:textId="77777777" w:rsidR="00E35AA4" w:rsidRPr="00951060" w:rsidRDefault="00E35AA4" w:rsidP="00E35AA4">
                                <w:pPr>
                                  <w:jc w:val="center"/>
                                </w:pPr>
                                <w:r>
                                  <w:rPr>
                                    <w:rFonts w:cs="Times New Roman"/>
                                    <w:szCs w:val="24"/>
                                  </w:rPr>
                                  <w:t>Add Criminal Records</w:t>
                                </w:r>
                              </w:p>
                            </w:txbxContent>
                          </v:textbox>
                        </v:roundrect>
                        <v:roundrect id="Rectangle: Rounded Corners 8" o:spid="_x0000_s1049" style="position:absolute;left:47285;top:11612;width:10668;height:56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" fillcolor="white [3201]" strokecolor="#70ad47 [3209]" strokeweight="1pt">
                          <v:stroke joinstyle="miter"/>
                          <v:textbox>
                            <w:txbxContent>
                              <w:p w14:paraId="61F1CF98" w14:textId="77777777" w:rsidR="00E35AA4" w:rsidRPr="00951060" w:rsidRDefault="00E35AA4" w:rsidP="00E35AA4">
                                <w:pPr>
                                  <w:jc w:val="center"/>
                                </w:pPr>
                                <w:r>
                                  <w:rPr>
                                    <w:rFonts w:cs="Times New Roman"/>
                                    <w:szCs w:val="24"/>
                                  </w:rPr>
                                  <w:t>Update Case Records</w:t>
                                </w:r>
                              </w:p>
                            </w:txbxContent>
                          </v:textbox>
                        </v:roundrect>
                        <v:roundrect id="Rectangle: Rounded Corners 39" o:spid="_x0000_s1050" style="position:absolute;left:2910;top:28784;width:12431;height:51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" fillcolor="white [3201]" strokecolor="#70ad47 [3209]" strokeweight="1pt">
                          <v:stroke joinstyle="miter"/>
                          <v:textbox>
                            <w:txbxContent>
                              <w:p w14:paraId="412FCDAA" w14:textId="3A867BE2" w:rsidR="00E35AA4" w:rsidRPr="00C0279A" w:rsidRDefault="002B2254" w:rsidP="002B2254">
                                <w:pPr>
                                  <w:spacing w:line="240" w:lineRule="auto"/>
                                </w:pPr>
                                <w:r>
                                  <w:t>Process criminal Image</w:t>
                                </w:r>
                              </w:p>
                            </w:txbxContent>
                          </v:textbox>
                        </v:roundrect>
                        <v:roundrect id="Rectangle: Rounded Corners 39" o:spid="_x0000_s1051" style="position:absolute;left:40636;top:25421;width:13564;height:614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" fillcolor="white [3201]" strokecolor="#70ad47 [3209]" strokeweight="1pt">
                          <v:stroke joinstyle="miter"/>
                          <v:textbox>
                            <w:txbxContent>
                              <w:p w14:paraId="27088074" w14:textId="77777777" w:rsidR="00E35AA4" w:rsidRPr="00E027E6" w:rsidRDefault="00E35AA4" w:rsidP="00E35AA4">
                                <w:pPr>
                                  <w:jc w:val="center"/>
                                  <w:rPr>
                                    <w:rFonts w:cs="Times New Roman"/>
                                    <w:szCs w:val="24"/>
                                  </w:rPr>
                                </w:pPr>
                                <w:r>
                                  <w:rPr>
                                    <w:rFonts w:cs="Times New Roman"/>
                                    <w:szCs w:val="24"/>
                                  </w:rPr>
                                  <w:t xml:space="preserve">Show user some criminal images </w:t>
                                </w:r>
                              </w:p>
                              <w:p w14:paraId="0C34988B" w14:textId="77777777" w:rsidR="00E35AA4" w:rsidRPr="00C0279A" w:rsidRDefault="00E35AA4" w:rsidP="00E35AA4">
                                <w:pPr>
                                  <w:jc w:val="center"/>
                                </w:pPr>
                              </w:p>
                            </w:txbxContent>
                          </v:textbox>
                        </v:roundrect>
                      </v:group>
                    </v:group>
                    <v:shape id="Straight Arrow Connector 38" o:spid="_x0000_s1052" type="#_x0000_t32" style="position:absolute;left:42683;top:22867;width:19516;height:81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" strokecolor="black [3200]" strokeweight="1.5pt">
                      <v:stroke endarrow="block" joinstyle="miter"/>
                    </v:shape>
                  </v:group>
                  <v:shape id="Straight Arrow Connector 16" o:spid="_x0000_s1053" type="#_x0000_t32" style="position:absolute;left:37108;top:6649;width:12463;height:101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" strokecolor="black [3200]" strokeweight="1.5pt">
                    <v:stroke endarrow="block" joinstyle="miter"/>
                  </v:shape>
                </v:group>
                <v:shape id="Straight Arrow Connector 38" o:spid="_x0000_s1054" type="#_x0000_t32" style="position:absolute;left:15516;top:47757;width:5115;height:2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" strokecolor="black [3200]" strokeweight="1.5pt">
                  <v:stroke endarrow="block" joinstyle="miter"/>
                </v:shape>
              </v:group>
            </w:pict>
          </mc:Fallback>
        </mc:AlternateContent>
      </w:r>
    </w:p>
    <w:p w14:paraId="3E7879B2" w14:textId="55B2DCB3" w:rsidR="00E35AA4" w:rsidRDefault="00E35AA4" w:rsidP="00E35AA4">
      <w:pPr>
        <w:spacing w:after="240"/>
      </w:pPr>
    </w:p>
    <w:p w14:paraId="2EE169BF" w14:textId="6085EC6D" w:rsidR="00E35AA4" w:rsidRPr="00C04637" w:rsidRDefault="00E35AA4" w:rsidP="00E35AA4">
      <w:pPr>
        <w:rPr>
          <w:rFonts w:cs="Times New Roman"/>
          <w:szCs w:val="24"/>
        </w:rPr>
      </w:pPr>
    </w:p>
    <w:p w14:paraId="18A29430" w14:textId="6E2ED099" w:rsidR="00E35AA4" w:rsidRPr="00C04637" w:rsidRDefault="00E35AA4" w:rsidP="00E35AA4">
      <w:pPr>
        <w:rPr>
          <w:rFonts w:cs="Times New Roman"/>
          <w:szCs w:val="24"/>
        </w:rPr>
      </w:pPr>
      <w:r w:rsidRPr="00C04637">
        <w:rPr>
          <w:rFonts w:cs="Times New Roman"/>
          <w:szCs w:val="24"/>
        </w:rPr>
        <w:t>.</w:t>
      </w:r>
    </w:p>
    <w:p w14:paraId="301BBA13" w14:textId="7D73DE5C" w:rsidR="00E35AA4" w:rsidRPr="00C04637" w:rsidRDefault="00E35AA4" w:rsidP="00E35AA4">
      <w:pPr>
        <w:rPr>
          <w:rFonts w:cs="Times New Roman"/>
          <w:szCs w:val="24"/>
        </w:rPr>
      </w:pPr>
    </w:p>
    <w:p w14:paraId="32BE2D11" w14:textId="00782D0A" w:rsidR="00E35AA4" w:rsidRDefault="00E35AA4" w:rsidP="00E35AA4">
      <w:pPr>
        <w:rPr>
          <w:rFonts w:cs="Times New Roman"/>
          <w:szCs w:val="24"/>
        </w:rPr>
      </w:pPr>
      <w:r w:rsidRPr="00C04637">
        <w:rPr>
          <w:rFonts w:cs="Times New Roman"/>
          <w:szCs w:val="24"/>
        </w:rPr>
        <w:t xml:space="preserve"> </w:t>
      </w:r>
      <w:r>
        <w:rPr>
          <w:rFonts w:cs="Times New Roman"/>
          <w:szCs w:val="24"/>
        </w:rPr>
        <w:t xml:space="preserve">                   </w:t>
      </w:r>
    </w:p>
    <w:p w14:paraId="44D3A790" w14:textId="4E6EEC44" w:rsidR="00E35AA4" w:rsidRDefault="00E35AA4" w:rsidP="00E35AA4">
      <w:pPr>
        <w:rPr>
          <w:rFonts w:cs="Times New Roman"/>
          <w:szCs w:val="24"/>
        </w:rPr>
      </w:pPr>
    </w:p>
    <w:p w14:paraId="06D0169C" w14:textId="74201F74" w:rsidR="00E35AA4" w:rsidRDefault="00E35AA4" w:rsidP="00E35AA4">
      <w:pPr>
        <w:rPr>
          <w:rFonts w:cs="Times New Roman"/>
          <w:szCs w:val="24"/>
        </w:rPr>
      </w:pPr>
    </w:p>
    <w:p w14:paraId="7800033C" w14:textId="0F2FEAD8" w:rsidR="00E35AA4" w:rsidRDefault="00E35AA4" w:rsidP="00E35AA4">
      <w:pPr>
        <w:rPr>
          <w:rFonts w:cs="Times New Roman"/>
          <w:szCs w:val="24"/>
        </w:rPr>
      </w:pPr>
    </w:p>
    <w:p w14:paraId="33890737" w14:textId="15225732" w:rsidR="00E35AA4" w:rsidRDefault="00E35AA4" w:rsidP="00E35AA4">
      <w:pPr>
        <w:rPr>
          <w:rFonts w:cs="Times New Roman"/>
          <w:szCs w:val="24"/>
        </w:rPr>
      </w:pPr>
    </w:p>
    <w:p w14:paraId="2AE68A8B" w14:textId="65721ACC" w:rsidR="00E35AA4" w:rsidRDefault="00E35AA4" w:rsidP="00E35AA4">
      <w:pPr>
        <w:rPr>
          <w:rFonts w:cs="Times New Roman"/>
          <w:szCs w:val="24"/>
        </w:rPr>
      </w:pPr>
    </w:p>
    <w:p w14:paraId="695DCDDC" w14:textId="31783C32" w:rsidR="00E35AA4" w:rsidRDefault="00E35AA4" w:rsidP="00E35AA4">
      <w:pPr>
        <w:rPr>
          <w:rFonts w:cs="Times New Roman"/>
          <w:szCs w:val="24"/>
        </w:rPr>
      </w:pPr>
    </w:p>
    <w:p w14:paraId="4EAF692E" w14:textId="3BF4BEA7" w:rsidR="00E35AA4" w:rsidRDefault="00E35AA4" w:rsidP="00E35AA4">
      <w:pPr>
        <w:rPr>
          <w:rFonts w:cs="Times New Roman"/>
          <w:szCs w:val="24"/>
        </w:rPr>
      </w:pPr>
    </w:p>
    <w:p w14:paraId="3A62F802" w14:textId="0D2763D0" w:rsidR="00E35AA4" w:rsidRDefault="00E35AA4" w:rsidP="00E35AA4">
      <w:pPr>
        <w:rPr>
          <w:rFonts w:cs="Times New Roman"/>
          <w:szCs w:val="24"/>
        </w:rPr>
      </w:pPr>
    </w:p>
    <w:p w14:paraId="44F6FF9C" w14:textId="34603629" w:rsidR="006D6C74" w:rsidRDefault="006D6C74" w:rsidP="00E35AA4">
      <w:pPr>
        <w:rPr>
          <w:rFonts w:cs="Times New Roman"/>
          <w:szCs w:val="24"/>
        </w:rPr>
      </w:pPr>
    </w:p>
    <w:p w14:paraId="433EB685" w14:textId="77777777" w:rsidR="006D6C74" w:rsidRDefault="006D6C74" w:rsidP="00E35AA4">
      <w:pPr>
        <w:rPr>
          <w:rFonts w:cs="Times New Roman"/>
          <w:szCs w:val="24"/>
        </w:rPr>
      </w:pPr>
    </w:p>
    <w:p w14:paraId="336F1EEC" w14:textId="77777777" w:rsidR="006D6C74" w:rsidRDefault="006D6C74" w:rsidP="00E35AA4">
      <w:pPr>
        <w:rPr>
          <w:rFonts w:cs="Times New Roman"/>
          <w:szCs w:val="24"/>
        </w:rPr>
      </w:pPr>
    </w:p>
    <w:p w14:paraId="7229B714" w14:textId="77777777" w:rsidR="006D6C74" w:rsidRDefault="006D6C74" w:rsidP="00E35AA4">
      <w:pPr>
        <w:rPr>
          <w:rFonts w:cs="Times New Roman"/>
          <w:szCs w:val="24"/>
        </w:rPr>
      </w:pPr>
    </w:p>
    <w:p w14:paraId="46D248DB" w14:textId="77777777" w:rsidR="006D6C74" w:rsidRDefault="006D6C74" w:rsidP="00E35AA4">
      <w:pPr>
        <w:rPr>
          <w:rFonts w:cs="Times New Roman"/>
          <w:szCs w:val="24"/>
        </w:rPr>
      </w:pPr>
    </w:p>
    <w:p w14:paraId="557454EC" w14:textId="77777777" w:rsidR="006D6C74" w:rsidRDefault="006D6C74" w:rsidP="00E35AA4">
      <w:pPr>
        <w:rPr>
          <w:rFonts w:cs="Times New Roman"/>
          <w:szCs w:val="24"/>
        </w:rPr>
      </w:pPr>
    </w:p>
    <w:p w14:paraId="0E066976" w14:textId="64E61D26" w:rsidR="00E35AA4" w:rsidRPr="00080DB7" w:rsidRDefault="00E35AA4" w:rsidP="00E35AA4">
      <w:pPr>
        <w:jc w:val="center"/>
        <w:rPr>
          <w:rFonts w:cs="Times New Roman"/>
          <w:sz w:val="22"/>
        </w:rPr>
      </w:pPr>
      <w:r w:rsidRPr="00080DB7">
        <w:rPr>
          <w:rFonts w:cs="Times New Roman"/>
          <w:b/>
          <w:bCs/>
          <w:sz w:val="22"/>
        </w:rPr>
        <w:t>Figure</w:t>
      </w:r>
      <w:r w:rsidR="00AB4CC4" w:rsidRPr="00080DB7">
        <w:rPr>
          <w:rFonts w:cs="Times New Roman"/>
          <w:b/>
          <w:bCs/>
          <w:sz w:val="22"/>
        </w:rPr>
        <w:t xml:space="preserve"> 3.1</w:t>
      </w:r>
      <w:r w:rsidRPr="00080DB7">
        <w:rPr>
          <w:rFonts w:cs="Times New Roman"/>
          <w:b/>
          <w:bCs/>
          <w:sz w:val="22"/>
        </w:rPr>
        <w:t>:</w:t>
      </w:r>
      <w:r w:rsidRPr="00080DB7">
        <w:rPr>
          <w:rFonts w:cs="Times New Roman"/>
          <w:sz w:val="22"/>
        </w:rPr>
        <w:t xml:space="preserve"> DFD </w:t>
      </w:r>
      <w:r w:rsidR="00B076DE">
        <w:rPr>
          <w:rFonts w:cs="Times New Roman"/>
          <w:sz w:val="22"/>
        </w:rPr>
        <w:t>d</w:t>
      </w:r>
      <w:r w:rsidRPr="00080DB7">
        <w:rPr>
          <w:rFonts w:cs="Times New Roman"/>
          <w:sz w:val="22"/>
        </w:rPr>
        <w:t xml:space="preserve">iagram of </w:t>
      </w:r>
      <w:r w:rsidR="000F0244">
        <w:rPr>
          <w:rFonts w:cs="Times New Roman"/>
          <w:sz w:val="22"/>
        </w:rPr>
        <w:t>the project.</w:t>
      </w:r>
    </w:p>
    <w:p w14:paraId="6B059CCA" w14:textId="77777777" w:rsidR="005B321C" w:rsidRPr="00E35AA4" w:rsidRDefault="005B321C" w:rsidP="00E35AA4">
      <w:pPr>
        <w:jc w:val="center"/>
        <w:rPr>
          <w:rFonts w:cs="Times New Roman"/>
          <w:szCs w:val="24"/>
        </w:rPr>
      </w:pPr>
    </w:p>
    <w:p w14:paraId="0EFD8CA3" w14:textId="3D2DA428" w:rsidR="003C02CF" w:rsidRDefault="003C02CF" w:rsidP="003C02CF">
      <w:pPr>
        <w:pStyle w:val="Project-H3"/>
      </w:pPr>
      <w:r>
        <w:t>Use Case Diagram</w:t>
      </w:r>
    </w:p>
    <w:p w14:paraId="544F05C9" w14:textId="77777777" w:rsidR="003C02CF" w:rsidRDefault="003C02CF" w:rsidP="003C02CF">
      <w:pPr>
        <w:pStyle w:val="Project-H3"/>
        <w:numPr>
          <w:ilvl w:val="0"/>
          <w:numId w:val="0"/>
        </w:numPr>
      </w:pPr>
    </w:p>
    <w:p w14:paraId="5495AF83" w14:textId="28384029" w:rsidR="003C02CF" w:rsidRDefault="0004636C" w:rsidP="00033752">
      <w:pPr>
        <w:pStyle w:val="Project-H3"/>
        <w:numPr>
          <w:ilvl w:val="0"/>
          <w:numId w:val="0"/>
        </w:numPr>
        <w:spacing w:line="360" w:lineRule="auto"/>
        <w:rPr>
          <w:b w:val="0"/>
          <w:bCs/>
        </w:rPr>
      </w:pPr>
      <w:r>
        <w:rPr>
          <w:b w:val="0"/>
          <w:bCs/>
        </w:rPr>
        <w:t xml:space="preserve">The system </w:t>
      </w:r>
      <w:r w:rsidR="006167D6">
        <w:rPr>
          <w:b w:val="0"/>
          <w:bCs/>
        </w:rPr>
        <w:t>consists of a wide variety of roles.</w:t>
      </w:r>
      <w:r w:rsidR="00080DB7">
        <w:rPr>
          <w:b w:val="0"/>
          <w:bCs/>
        </w:rPr>
        <w:t xml:space="preserve"> Thus, it requires a high-level view of the system’s functionalities and interaction between actors.</w:t>
      </w:r>
      <w:r w:rsidR="006167D6">
        <w:rPr>
          <w:b w:val="0"/>
          <w:bCs/>
        </w:rPr>
        <w:t xml:space="preserve"> </w:t>
      </w:r>
      <w:r w:rsidR="00033752">
        <w:rPr>
          <w:b w:val="0"/>
          <w:bCs/>
        </w:rPr>
        <w:t xml:space="preserve">The </w:t>
      </w:r>
      <w:r w:rsidR="006167D6">
        <w:rPr>
          <w:b w:val="0"/>
          <w:bCs/>
        </w:rPr>
        <w:t>perspective</w:t>
      </w:r>
      <w:r w:rsidR="00033752">
        <w:rPr>
          <w:b w:val="0"/>
          <w:bCs/>
        </w:rPr>
        <w:t xml:space="preserve"> of these </w:t>
      </w:r>
      <w:r w:rsidR="00080DB7">
        <w:rPr>
          <w:b w:val="0"/>
          <w:bCs/>
        </w:rPr>
        <w:t>actor</w:t>
      </w:r>
      <w:r w:rsidR="00033752">
        <w:rPr>
          <w:b w:val="0"/>
          <w:bCs/>
        </w:rPr>
        <w:t xml:space="preserve"> </w:t>
      </w:r>
      <w:r w:rsidR="006167D6">
        <w:rPr>
          <w:b w:val="0"/>
          <w:bCs/>
        </w:rPr>
        <w:t xml:space="preserve">is </w:t>
      </w:r>
      <w:r w:rsidR="00033752">
        <w:rPr>
          <w:b w:val="0"/>
          <w:bCs/>
        </w:rPr>
        <w:t xml:space="preserve">exhibited in the </w:t>
      </w:r>
      <w:r w:rsidR="00080DB7">
        <w:rPr>
          <w:b w:val="0"/>
          <w:bCs/>
        </w:rPr>
        <w:t>F</w:t>
      </w:r>
      <w:r w:rsidR="00033752">
        <w:rPr>
          <w:b w:val="0"/>
          <w:bCs/>
        </w:rPr>
        <w:t>igure 3.2.</w:t>
      </w:r>
    </w:p>
    <w:p w14:paraId="609566E7" w14:textId="77777777" w:rsidR="005B321C" w:rsidRDefault="005B321C" w:rsidP="00033752">
      <w:pPr>
        <w:pStyle w:val="Project-H3"/>
        <w:numPr>
          <w:ilvl w:val="0"/>
          <w:numId w:val="0"/>
        </w:numPr>
        <w:spacing w:line="360" w:lineRule="auto"/>
        <w:rPr>
          <w:b w:val="0"/>
          <w:bCs/>
        </w:rPr>
      </w:pPr>
    </w:p>
    <w:p w14:paraId="4728218C" w14:textId="77777777" w:rsidR="005B321C" w:rsidRDefault="005B321C" w:rsidP="00033752">
      <w:pPr>
        <w:pStyle w:val="Project-H3"/>
        <w:numPr>
          <w:ilvl w:val="0"/>
          <w:numId w:val="0"/>
        </w:numPr>
        <w:spacing w:line="360" w:lineRule="auto"/>
        <w:rPr>
          <w:b w:val="0"/>
          <w:bCs/>
        </w:rPr>
      </w:pPr>
    </w:p>
    <w:p w14:paraId="1A83694C" w14:textId="77777777" w:rsidR="005B321C" w:rsidRDefault="005B321C" w:rsidP="00033752">
      <w:pPr>
        <w:pStyle w:val="Project-H3"/>
        <w:numPr>
          <w:ilvl w:val="0"/>
          <w:numId w:val="0"/>
        </w:numPr>
        <w:spacing w:line="360" w:lineRule="auto"/>
        <w:rPr>
          <w:b w:val="0"/>
          <w:bCs/>
        </w:rPr>
      </w:pPr>
    </w:p>
    <w:p w14:paraId="32F58947" w14:textId="77777777" w:rsidR="005B321C" w:rsidRDefault="005B321C" w:rsidP="00033752">
      <w:pPr>
        <w:pStyle w:val="Project-H3"/>
        <w:numPr>
          <w:ilvl w:val="0"/>
          <w:numId w:val="0"/>
        </w:numPr>
        <w:spacing w:line="360" w:lineRule="auto"/>
        <w:rPr>
          <w:b w:val="0"/>
          <w:bCs/>
        </w:rPr>
      </w:pPr>
    </w:p>
    <w:p w14:paraId="52141B35" w14:textId="791254EB" w:rsidR="00AB4CC4" w:rsidRDefault="005B321C" w:rsidP="00033752">
      <w:pPr>
        <w:pStyle w:val="Project-H3"/>
        <w:numPr>
          <w:ilvl w:val="0"/>
          <w:numId w:val="0"/>
        </w:numPr>
        <w:spacing w:line="360" w:lineRule="auto"/>
        <w:rPr>
          <w:b w:val="0"/>
          <w:bCs/>
        </w:rPr>
      </w:pPr>
      <w:r>
        <w:rPr>
          <w:b w:val="0"/>
          <w:bCs/>
          <w:noProof/>
        </w:rPr>
        <w:lastRenderedPageBreak/>
        <mc:AlternateContent>
          <mc:Choice Requires="wpg">
            <w:drawing>
              <wp:anchor distT="0" distB="0" distL="114300" distR="114300" simplePos="0" relativeHeight="251636224" behindDoc="0" locked="0" layoutInCell="1" allowOverlap="1" wp14:anchorId="7398BEC4" wp14:editId="5ECFC8F5">
                <wp:simplePos x="0" y="0"/>
                <wp:positionH relativeFrom="column">
                  <wp:posOffset>2177</wp:posOffset>
                </wp:positionH>
                <wp:positionV relativeFrom="paragraph">
                  <wp:posOffset>257991</wp:posOffset>
                </wp:positionV>
                <wp:extent cx="5424055" cy="7956187"/>
                <wp:effectExtent l="0" t="0" r="24765" b="26035"/>
                <wp:wrapNone/>
                <wp:docPr id="2042702509" name="Group 8"/>
                <wp:cNvGraphicFramePr/>
                <a:graphic xmlns:a="http://schemas.openxmlformats.org/drawingml/2006/main">
                  <a:graphicData uri="http://schemas.microsoft.com/office/word/2010/wordprocessingGroup">
                    <wpg:wgp>
                      <wpg:cNvGrpSpPr/>
                      <wpg:grpSpPr>
                        <a:xfrm>
                          <a:off x="0" y="0"/>
                          <a:ext cx="5424055" cy="7956187"/>
                          <a:chOff x="0" y="0"/>
                          <a:chExt cx="5424055" cy="7956187"/>
                        </a:xfrm>
                      </wpg:grpSpPr>
                      <wpg:grpSp>
                        <wpg:cNvPr id="547652486" name="Group 4"/>
                        <wpg:cNvGrpSpPr/>
                        <wpg:grpSpPr>
                          <a:xfrm>
                            <a:off x="0" y="0"/>
                            <a:ext cx="5424055" cy="7956187"/>
                            <a:chOff x="0" y="0"/>
                            <a:chExt cx="5424055" cy="7956187"/>
                          </a:xfrm>
                        </wpg:grpSpPr>
                        <wpg:grpSp>
                          <wpg:cNvPr id="574043883" name="Group 2"/>
                          <wpg:cNvGrpSpPr/>
                          <wpg:grpSpPr>
                            <a:xfrm>
                              <a:off x="0" y="2044095"/>
                              <a:ext cx="5375564" cy="3562808"/>
                              <a:chOff x="0" y="122766"/>
                              <a:chExt cx="5375564" cy="3562808"/>
                            </a:xfrm>
                          </wpg:grpSpPr>
                          <wps:wsp>
                            <wps:cNvPr id="1220347193" name="Oval 50"/>
                            <wps:cNvSpPr/>
                            <wps:spPr>
                              <a:xfrm>
                                <a:off x="2531534" y="441821"/>
                                <a:ext cx="1588270" cy="651204"/>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17E00882" w14:textId="77777777" w:rsidR="00AB4CC4" w:rsidRPr="00075B31" w:rsidRDefault="00AB4CC4" w:rsidP="0004635E">
                                  <w:pPr>
                                    <w:spacing w:line="240" w:lineRule="auto"/>
                                    <w:jc w:val="left"/>
                                  </w:pPr>
                                  <w:r>
                                    <w:t>Add Complain 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4632859" name="Oval 50"/>
                            <wps:cNvSpPr/>
                            <wps:spPr>
                              <a:xfrm>
                                <a:off x="558800" y="414866"/>
                                <a:ext cx="1773382" cy="858982"/>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3BAEB685" w14:textId="7A24CF87" w:rsidR="00AB4CC4" w:rsidRPr="00075B31" w:rsidRDefault="00AB4CC4" w:rsidP="00E70614">
                                  <w:pPr>
                                    <w:spacing w:line="240" w:lineRule="auto"/>
                                    <w:jc w:val="left"/>
                                  </w:pPr>
                                  <w:r>
                                    <w:t>Search uploaded complain</w:t>
                                  </w:r>
                                  <w:r w:rsidR="00E70614">
                                    <w:t>, u</w:t>
                                  </w:r>
                                  <w:r>
                                    <w:t>se advance sear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7434847" name="Straight Connector 47"/>
                            <wps:cNvCnPr/>
                            <wps:spPr>
                              <a:xfrm>
                                <a:off x="2154767" y="2286000"/>
                                <a:ext cx="0" cy="44894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7346143" name="Straight Connector 48"/>
                            <wps:cNvCnPr/>
                            <wps:spPr>
                              <a:xfrm flipV="1">
                                <a:off x="1938867" y="2722033"/>
                                <a:ext cx="219710" cy="17716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02618306" name="Straight Connector 49"/>
                            <wps:cNvCnPr/>
                            <wps:spPr>
                              <a:xfrm>
                                <a:off x="2154767" y="2709333"/>
                                <a:ext cx="152400" cy="1936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61635605" name="Oval 50"/>
                            <wps:cNvSpPr/>
                            <wps:spPr>
                              <a:xfrm>
                                <a:off x="0" y="1634066"/>
                                <a:ext cx="1151466" cy="897467"/>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72C6C5C6" w14:textId="77777777" w:rsidR="00AB4CC4" w:rsidRPr="00075B31" w:rsidRDefault="00AB4CC4" w:rsidP="0004635E">
                                  <w:pPr>
                                    <w:spacing w:line="240" w:lineRule="auto"/>
                                    <w:jc w:val="center"/>
                                  </w:pPr>
                                  <w:r>
                                    <w:t>Update complain stat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943185" name="Oval 50"/>
                            <wps:cNvSpPr/>
                            <wps:spPr>
                              <a:xfrm>
                                <a:off x="76200" y="2819319"/>
                                <a:ext cx="1854200" cy="866255"/>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26CD1C69" w14:textId="77777777" w:rsidR="00AB4CC4" w:rsidRPr="00075B31" w:rsidRDefault="00AB4CC4" w:rsidP="0004635E">
                                  <w:pPr>
                                    <w:spacing w:line="240" w:lineRule="auto"/>
                                    <w:jc w:val="center"/>
                                  </w:pPr>
                                  <w:r>
                                    <w:t>Apply CIS to extract facial features from criminal im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949342" name="Oval 50"/>
                            <wps:cNvSpPr/>
                            <wps:spPr>
                              <a:xfrm>
                                <a:off x="2510367" y="1464733"/>
                                <a:ext cx="1524000" cy="702733"/>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7ADCD88D" w14:textId="77777777" w:rsidR="00AB4CC4" w:rsidRPr="00075B31" w:rsidRDefault="00AB4CC4" w:rsidP="0004635E">
                                  <w:pPr>
                                    <w:spacing w:line="240" w:lineRule="auto"/>
                                    <w:jc w:val="center"/>
                                  </w:pPr>
                                  <w:r>
                                    <w:t>View Complain within his are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7469171" name="Oval 50"/>
                            <wps:cNvSpPr/>
                            <wps:spPr>
                              <a:xfrm>
                                <a:off x="3907971" y="2523066"/>
                                <a:ext cx="1329055" cy="65151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33B98B96" w14:textId="77777777" w:rsidR="00AB4CC4" w:rsidRPr="00075B31" w:rsidRDefault="00AB4CC4" w:rsidP="0004635E">
                                  <w:pPr>
                                    <w:spacing w:line="240" w:lineRule="auto"/>
                                    <w:jc w:val="center"/>
                                  </w:pPr>
                                  <w:r>
                                    <w:t>Add criminal rec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0987123" name="Oval 50"/>
                            <wps:cNvSpPr/>
                            <wps:spPr>
                              <a:xfrm>
                                <a:off x="3865034" y="877290"/>
                                <a:ext cx="1510530" cy="756715"/>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1432A1B8" w14:textId="77777777" w:rsidR="00AB4CC4" w:rsidRPr="00075B31" w:rsidRDefault="00AB4CC4" w:rsidP="0004635E">
                                  <w:pPr>
                                    <w:spacing w:line="240" w:lineRule="auto"/>
                                    <w:jc w:val="left"/>
                                  </w:pPr>
                                  <w:r>
                                    <w:t>See location of emergen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5064776" name="Straight Arrow Connector 52"/>
                            <wps:cNvCnPr/>
                            <wps:spPr>
                              <a:xfrm flipH="1" flipV="1">
                                <a:off x="1701800" y="1380066"/>
                                <a:ext cx="297180" cy="6019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20808536" name="Straight Arrow Connector 52"/>
                            <wps:cNvCnPr/>
                            <wps:spPr>
                              <a:xfrm flipH="1" flipV="1">
                                <a:off x="1274234" y="2233083"/>
                                <a:ext cx="472440" cy="457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1978007" name="Straight Arrow Connector 52"/>
                            <wps:cNvCnPr/>
                            <wps:spPr>
                              <a:xfrm flipH="1">
                                <a:off x="1532467" y="2586566"/>
                                <a:ext cx="274320" cy="2171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88044985" name="Straight Arrow Connector 52"/>
                            <wps:cNvCnPr/>
                            <wps:spPr>
                              <a:xfrm>
                                <a:off x="2476500" y="2942166"/>
                                <a:ext cx="45719" cy="4648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747658794" name="Straight Connector 53"/>
                            <wps:cNvCnPr/>
                            <wps:spPr>
                              <a:xfrm flipH="1" flipV="1">
                                <a:off x="2387600" y="2734733"/>
                                <a:ext cx="91440" cy="19812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724035090" name="Straight Arrow Connector 54"/>
                            <wps:cNvCnPr/>
                            <wps:spPr>
                              <a:xfrm flipV="1">
                                <a:off x="2353734" y="1951566"/>
                                <a:ext cx="200660" cy="1219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60947349" name="Straight Arrow Connector 55"/>
                            <wps:cNvCnPr>
                              <a:stCxn id="1220347193" idx="4"/>
                            </wps:cNvCnPr>
                            <wps:spPr>
                              <a:xfrm flipH="1">
                                <a:off x="3153834" y="1092974"/>
                                <a:ext cx="171835" cy="3470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94128605" name="Straight Arrow Connector 56"/>
                            <wps:cNvCnPr/>
                            <wps:spPr>
                              <a:xfrm flipV="1">
                                <a:off x="397934" y="122766"/>
                                <a:ext cx="45719" cy="14808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52675277" name="Straight Arrow Connector 56"/>
                            <wps:cNvCnPr>
                              <a:endCxn id="337469171" idx="2"/>
                            </wps:cNvCnPr>
                            <wps:spPr>
                              <a:xfrm>
                                <a:off x="2531048" y="2450102"/>
                                <a:ext cx="1376548" cy="39863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11382317" name="Straight Connector 57"/>
                            <wps:cNvCnPr/>
                            <wps:spPr>
                              <a:xfrm flipV="1">
                                <a:off x="3721100" y="1849966"/>
                                <a:ext cx="960120" cy="422910"/>
                              </a:xfrm>
                              <a:prstGeom prst="line">
                                <a:avLst/>
                              </a:prstGeom>
                              <a:ln>
                                <a:solidFill>
                                  <a:schemeClr val="accent1"/>
                                </a:solidFill>
                              </a:ln>
                            </wps:spPr>
                            <wps:style>
                              <a:lnRef idx="1">
                                <a:schemeClr val="dk1"/>
                              </a:lnRef>
                              <a:fillRef idx="0">
                                <a:schemeClr val="dk1"/>
                              </a:fillRef>
                              <a:effectRef idx="0">
                                <a:schemeClr val="dk1"/>
                              </a:effectRef>
                              <a:fontRef idx="minor">
                                <a:schemeClr val="tx1"/>
                              </a:fontRef>
                            </wps:style>
                            <wps:bodyPr/>
                          </wps:wsp>
                          <wps:wsp>
                            <wps:cNvPr id="613930241" name="Straight Connector 58"/>
                            <wps:cNvCnPr/>
                            <wps:spPr>
                              <a:xfrm flipV="1">
                                <a:off x="2463800" y="2273300"/>
                                <a:ext cx="1272540" cy="4953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792655463" name="Straight Arrow Connector 59"/>
                            <wps:cNvCnPr/>
                            <wps:spPr>
                              <a:xfrm flipH="1" flipV="1">
                                <a:off x="4665134" y="1651000"/>
                                <a:ext cx="7620" cy="1981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85903698" name="Straight Arrow Connector 60"/>
                            <wps:cNvCnPr/>
                            <wps:spPr>
                              <a:xfrm>
                                <a:off x="2408767" y="2620433"/>
                                <a:ext cx="967740" cy="9296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25320242" name="Text Box 2"/>
                            <wps:cNvSpPr txBox="1">
                              <a:spLocks noChangeArrowheads="1"/>
                            </wps:cNvSpPr>
                            <wps:spPr bwMode="auto">
                              <a:xfrm>
                                <a:off x="1646767" y="1714500"/>
                                <a:ext cx="685800" cy="258445"/>
                              </a:xfrm>
                              <a:prstGeom prst="rect">
                                <a:avLst/>
                              </a:prstGeom>
                              <a:solidFill>
                                <a:srgbClr val="FFFFFF"/>
                              </a:solidFill>
                              <a:ln w="9525">
                                <a:solidFill>
                                  <a:srgbClr val="000000"/>
                                </a:solidFill>
                                <a:miter lim="800000"/>
                                <a:headEnd/>
                                <a:tailEnd/>
                              </a:ln>
                            </wps:spPr>
                            <wps:txbx>
                              <w:txbxContent>
                                <w:p w14:paraId="50E3D9A1" w14:textId="77777777" w:rsidR="00AB4CC4" w:rsidRPr="002465E9" w:rsidRDefault="00AB4CC4" w:rsidP="00AB4CC4">
                                  <w:r>
                                    <w:t>Police</w:t>
                                  </w:r>
                                </w:p>
                              </w:txbxContent>
                            </wps:txbx>
                            <wps:bodyPr rot="0" vert="horz" wrap="square" lIns="91440" tIns="45720" rIns="91440" bIns="45720" anchor="t" anchorCtr="0">
                              <a:noAutofit/>
                            </wps:bodyPr>
                          </wps:wsp>
                        </wpg:grpSp>
                        <wpg:grpSp>
                          <wpg:cNvPr id="1446381809" name="Group 3"/>
                          <wpg:cNvGrpSpPr/>
                          <wpg:grpSpPr>
                            <a:xfrm>
                              <a:off x="32657" y="0"/>
                              <a:ext cx="5260203" cy="2313093"/>
                              <a:chOff x="-119743" y="0"/>
                              <a:chExt cx="5260203" cy="2313093"/>
                            </a:xfrm>
                          </wpg:grpSpPr>
                          <wps:wsp>
                            <wps:cNvPr id="797037628" name="Flowchart: Connector 45"/>
                            <wps:cNvSpPr/>
                            <wps:spPr>
                              <a:xfrm>
                                <a:off x="2510367" y="1104900"/>
                                <a:ext cx="236855" cy="245110"/>
                              </a:xfrm>
                              <a:prstGeom prst="flowChartConnector">
                                <a:avLst/>
                              </a:prstGeom>
                              <a:solidFill>
                                <a:schemeClr val="accent6">
                                  <a:lumMod val="75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5385758" name="Straight Connector 46"/>
                            <wps:cNvCnPr/>
                            <wps:spPr>
                              <a:xfrm>
                                <a:off x="2417234" y="1354667"/>
                                <a:ext cx="431800"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01694670" name="Straight Connector 47"/>
                            <wps:cNvCnPr/>
                            <wps:spPr>
                              <a:xfrm>
                                <a:off x="2628900" y="1346200"/>
                                <a:ext cx="0" cy="44894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2193895" name="Straight Connector 48"/>
                            <wps:cNvCnPr/>
                            <wps:spPr>
                              <a:xfrm flipV="1">
                                <a:off x="2413000" y="1782233"/>
                                <a:ext cx="219710" cy="17716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42274499" name="Straight Connector 49"/>
                            <wps:cNvCnPr/>
                            <wps:spPr>
                              <a:xfrm>
                                <a:off x="2628900" y="1769533"/>
                                <a:ext cx="152400" cy="1936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4827311" name="Oval 50"/>
                            <wps:cNvSpPr/>
                            <wps:spPr>
                              <a:xfrm>
                                <a:off x="163286" y="156630"/>
                                <a:ext cx="1796748" cy="66929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17DB02E1" w14:textId="77777777" w:rsidR="00AB4CC4" w:rsidRPr="00075B31" w:rsidRDefault="00AB4CC4" w:rsidP="0004635E">
                                  <w:pPr>
                                    <w:spacing w:line="240" w:lineRule="auto"/>
                                    <w:jc w:val="center"/>
                                  </w:pPr>
                                  <w:r>
                                    <w:t>Registration/Login with email authent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9605386" name="Oval 50"/>
                            <wps:cNvSpPr/>
                            <wps:spPr>
                              <a:xfrm>
                                <a:off x="2743200" y="0"/>
                                <a:ext cx="1378528" cy="810491"/>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4711CE5C" w14:textId="77777777" w:rsidR="00AB4CC4" w:rsidRPr="00075B31" w:rsidRDefault="00AB4CC4" w:rsidP="0004635E">
                                  <w:pPr>
                                    <w:spacing w:line="240" w:lineRule="auto"/>
                                    <w:jc w:val="center"/>
                                  </w:pPr>
                                  <w:r>
                                    <w:t>Emergency help requ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256598" name="Oval 50"/>
                            <wps:cNvSpPr/>
                            <wps:spPr>
                              <a:xfrm>
                                <a:off x="3547534" y="881743"/>
                                <a:ext cx="1592926" cy="778052"/>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0E2EB82F" w14:textId="7CF3A947" w:rsidR="00AB4CC4" w:rsidRPr="00075B31" w:rsidRDefault="00AB4CC4" w:rsidP="0004635E">
                                  <w:pPr>
                                    <w:spacing w:line="240" w:lineRule="auto"/>
                                    <w:jc w:val="center"/>
                                  </w:pPr>
                                  <w:r>
                                    <w:t xml:space="preserve">Get Notific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555935" name="Oval 50"/>
                            <wps:cNvSpPr/>
                            <wps:spPr>
                              <a:xfrm>
                                <a:off x="-119743" y="1017799"/>
                                <a:ext cx="1373579" cy="1043799"/>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4A1F18D7" w14:textId="77777777" w:rsidR="00AB4CC4" w:rsidRPr="00075B31" w:rsidRDefault="00AB4CC4" w:rsidP="0004635E">
                                  <w:pPr>
                                    <w:spacing w:line="240" w:lineRule="auto"/>
                                    <w:jc w:val="center"/>
                                  </w:pPr>
                                  <w:r>
                                    <w:t>View status of uploaded compl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7336051" name="Straight Arrow Connector 51"/>
                            <wps:cNvCnPr/>
                            <wps:spPr>
                              <a:xfrm flipH="1" flipV="1">
                                <a:off x="1921934" y="715433"/>
                                <a:ext cx="381000" cy="330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92669200" name="Straight Arrow Connector 51"/>
                            <wps:cNvCnPr/>
                            <wps:spPr>
                              <a:xfrm flipH="1">
                                <a:off x="1312334" y="1375833"/>
                                <a:ext cx="866140" cy="1752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75777909" name="Straight Arrow Connector 51"/>
                            <wps:cNvCnPr/>
                            <wps:spPr>
                              <a:xfrm flipH="1">
                                <a:off x="1706034" y="1672167"/>
                                <a:ext cx="563880" cy="6400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46960920" name="Straight Arrow Connector 51"/>
                            <wps:cNvCnPr/>
                            <wps:spPr>
                              <a:xfrm flipV="1">
                                <a:off x="2874434" y="774700"/>
                                <a:ext cx="236220" cy="2971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17710318" name="Straight Arrow Connector 51"/>
                            <wps:cNvCnPr/>
                            <wps:spPr>
                              <a:xfrm>
                                <a:off x="3001434" y="1261533"/>
                                <a:ext cx="46990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46332739" name="Straight Arrow Connector 51"/>
                            <wps:cNvCnPr/>
                            <wps:spPr>
                              <a:xfrm>
                                <a:off x="2874434" y="2061633"/>
                                <a:ext cx="175260" cy="2514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78952836" name="Text Box 2"/>
                            <wps:cNvSpPr txBox="1">
                              <a:spLocks noChangeArrowheads="1"/>
                            </wps:cNvSpPr>
                            <wps:spPr bwMode="auto">
                              <a:xfrm>
                                <a:off x="2366434" y="812800"/>
                                <a:ext cx="495300" cy="266065"/>
                              </a:xfrm>
                              <a:prstGeom prst="rect">
                                <a:avLst/>
                              </a:prstGeom>
                              <a:solidFill>
                                <a:srgbClr val="FFFFFF"/>
                              </a:solidFill>
                              <a:ln w="9525">
                                <a:solidFill>
                                  <a:srgbClr val="000000"/>
                                </a:solidFill>
                                <a:miter lim="800000"/>
                                <a:headEnd/>
                                <a:tailEnd/>
                              </a:ln>
                            </wps:spPr>
                            <wps:txbx>
                              <w:txbxContent>
                                <w:p w14:paraId="3A439A12" w14:textId="77777777" w:rsidR="00AB4CC4" w:rsidRPr="002465E9" w:rsidRDefault="00AB4CC4" w:rsidP="00AB4CC4">
                                  <w:r>
                                    <w:t>User</w:t>
                                  </w:r>
                                </w:p>
                              </w:txbxContent>
                            </wps:txbx>
                            <wps:bodyPr rot="0" vert="horz" wrap="square" lIns="91440" tIns="45720" rIns="91440" bIns="45720" anchor="t" anchorCtr="0">
                              <a:noAutofit/>
                            </wps:bodyPr>
                          </wps:wsp>
                        </wpg:grpSp>
                        <wpg:grpSp>
                          <wpg:cNvPr id="1179820086" name="Group 1"/>
                          <wpg:cNvGrpSpPr/>
                          <wpg:grpSpPr>
                            <a:xfrm>
                              <a:off x="408175" y="5188528"/>
                              <a:ext cx="5015880" cy="2767659"/>
                              <a:chOff x="-348382" y="-47501"/>
                              <a:chExt cx="5015880" cy="2767659"/>
                            </a:xfrm>
                          </wpg:grpSpPr>
                          <wps:wsp>
                            <wps:cNvPr id="598231406" name="Flowchart: Connector 45"/>
                            <wps:cNvSpPr/>
                            <wps:spPr>
                              <a:xfrm>
                                <a:off x="2538413" y="957262"/>
                                <a:ext cx="236855" cy="245110"/>
                              </a:xfrm>
                              <a:prstGeom prst="flowChartConnector">
                                <a:avLst/>
                              </a:prstGeom>
                              <a:solidFill>
                                <a:srgbClr val="FF0000"/>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3765232" name="Straight Connector 46"/>
                            <wps:cNvCnPr/>
                            <wps:spPr>
                              <a:xfrm>
                                <a:off x="2447925" y="1204912"/>
                                <a:ext cx="431800"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907823992" name="Straight Connector 47"/>
                            <wps:cNvCnPr/>
                            <wps:spPr>
                              <a:xfrm>
                                <a:off x="2657475" y="1200150"/>
                                <a:ext cx="0" cy="44894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0745922" name="Straight Connector 48"/>
                            <wps:cNvCnPr/>
                            <wps:spPr>
                              <a:xfrm flipV="1">
                                <a:off x="2443163" y="1633537"/>
                                <a:ext cx="219710" cy="17716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7742334" name="Straight Connector 49"/>
                            <wps:cNvCnPr/>
                            <wps:spPr>
                              <a:xfrm>
                                <a:off x="2657475" y="1624012"/>
                                <a:ext cx="152400" cy="1936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3424184" name="Oval 50"/>
                            <wps:cNvSpPr/>
                            <wps:spPr>
                              <a:xfrm>
                                <a:off x="3267075" y="837991"/>
                                <a:ext cx="1400423" cy="936275"/>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49C57E23" w14:textId="77777777" w:rsidR="00AB4CC4" w:rsidRPr="00075B31" w:rsidRDefault="00AB4CC4" w:rsidP="0004635E">
                                  <w:pPr>
                                    <w:spacing w:line="240" w:lineRule="auto"/>
                                  </w:pPr>
                                  <w:r>
                                    <w:t>Login with auth given by develop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6314721" name="Oval 50"/>
                            <wps:cNvSpPr/>
                            <wps:spPr>
                              <a:xfrm>
                                <a:off x="-348382" y="1001380"/>
                                <a:ext cx="2356491" cy="870964"/>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5DE1ADAB" w14:textId="77777777" w:rsidR="00AB4CC4" w:rsidRPr="00075B31" w:rsidRDefault="00AB4CC4" w:rsidP="0004635E">
                                  <w:pPr>
                                    <w:spacing w:line="240" w:lineRule="auto"/>
                                    <w:jc w:val="center"/>
                                  </w:pPr>
                                  <w:r>
                                    <w:t>Create police officer for each thana. Provide 1 time pa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7700302" name="Oval 50"/>
                            <wps:cNvSpPr/>
                            <wps:spPr>
                              <a:xfrm>
                                <a:off x="1" y="1981077"/>
                                <a:ext cx="1699404" cy="713509"/>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16391FF4" w14:textId="77777777" w:rsidR="00AB4CC4" w:rsidRPr="00075B31" w:rsidRDefault="00AB4CC4" w:rsidP="0004635E">
                                  <w:pPr>
                                    <w:spacing w:line="240" w:lineRule="auto"/>
                                    <w:jc w:val="center"/>
                                  </w:pPr>
                                  <w:r>
                                    <w:t>Delete any kinds of reco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3178234" name="Oval 50"/>
                            <wps:cNvSpPr/>
                            <wps:spPr>
                              <a:xfrm>
                                <a:off x="2244856" y="2024743"/>
                                <a:ext cx="1980785" cy="695415"/>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0CA5D1BF" w14:textId="77777777" w:rsidR="00AB4CC4" w:rsidRPr="00075B31" w:rsidRDefault="00AB4CC4" w:rsidP="0004635E">
                                  <w:pPr>
                                    <w:spacing w:line="240" w:lineRule="auto"/>
                                    <w:jc w:val="center"/>
                                  </w:pPr>
                                  <w:r>
                                    <w:t>Add FAQ, notices, crime typ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2322116" name="Oval 50"/>
                            <wps:cNvSpPr/>
                            <wps:spPr>
                              <a:xfrm>
                                <a:off x="1028700" y="147362"/>
                                <a:ext cx="1386942" cy="494895"/>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62D81E98" w14:textId="1A16538C" w:rsidR="00AB4CC4" w:rsidRPr="00075B31" w:rsidRDefault="00AB4CC4" w:rsidP="0004635E">
                                  <w:pPr>
                                    <w:spacing w:line="240" w:lineRule="auto"/>
                                    <w:jc w:val="center"/>
                                  </w:pPr>
                                  <w:r>
                                    <w:t xml:space="preserve">Logi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1475184" name="Straight Arrow Connector 61"/>
                            <wps:cNvCnPr>
                              <a:endCxn id="936314721" idx="6"/>
                            </wps:cNvCnPr>
                            <wps:spPr>
                              <a:xfrm flipH="1" flipV="1">
                                <a:off x="2007844" y="1436634"/>
                                <a:ext cx="392154" cy="471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6691402" name="Straight Arrow Connector 61"/>
                            <wps:cNvCnPr/>
                            <wps:spPr>
                              <a:xfrm flipH="1">
                                <a:off x="1595438" y="1695450"/>
                                <a:ext cx="768350" cy="444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6677245" name="Straight Arrow Connector 61"/>
                            <wps:cNvCnPr>
                              <a:endCxn id="1233178234" idx="0"/>
                            </wps:cNvCnPr>
                            <wps:spPr>
                              <a:xfrm>
                                <a:off x="2861916" y="1714262"/>
                                <a:ext cx="372950" cy="3102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618569442" name="Straight Arrow Connector 61"/>
                            <wps:cNvCnPr>
                              <a:endCxn id="1053424184" idx="2"/>
                            </wps:cNvCnPr>
                            <wps:spPr>
                              <a:xfrm flipV="1">
                                <a:off x="2842868" y="1305905"/>
                                <a:ext cx="423821" cy="19246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658102480" name="Oval 50"/>
                            <wps:cNvSpPr/>
                            <wps:spPr>
                              <a:xfrm>
                                <a:off x="2647950" y="-47501"/>
                                <a:ext cx="1888353" cy="766855"/>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5081F0AB" w14:textId="77777777" w:rsidR="00AB4CC4" w:rsidRPr="00075B31" w:rsidRDefault="00AB4CC4" w:rsidP="0004635E">
                                  <w:pPr>
                                    <w:spacing w:line="240" w:lineRule="auto"/>
                                    <w:jc w:val="center"/>
                                  </w:pPr>
                                  <w:r>
                                    <w:t>Advance search in criminal 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0359034" name="Straight Arrow Connector 30"/>
                            <wps:cNvCnPr>
                              <a:stCxn id="936314721" idx="0"/>
                              <a:endCxn id="2032322116" idx="4"/>
                            </wps:cNvCnPr>
                            <wps:spPr>
                              <a:xfrm flipV="1">
                                <a:off x="829712" y="642056"/>
                                <a:ext cx="892222" cy="3591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s:wsp>
                        <wps:cNvPr id="722560844" name="Flowchart: Connector 45"/>
                        <wps:cNvSpPr/>
                        <wps:spPr>
                          <a:xfrm>
                            <a:off x="2032000" y="3962400"/>
                            <a:ext cx="236855" cy="245110"/>
                          </a:xfrm>
                          <a:prstGeom prst="flowChartConnector">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1587908" name="Straight Connector 46"/>
                        <wps:cNvCnPr/>
                        <wps:spPr>
                          <a:xfrm flipH="1" flipV="1">
                            <a:off x="1949450" y="4216400"/>
                            <a:ext cx="440055" cy="6350"/>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398BEC4" id="Group 8" o:spid="_x0000_s1055" style="position:absolute;margin-left:.15pt;margin-top:20.3pt;width:427.1pt;height:626.45pt;z-index:251636224;mso-width-relative:margin;mso-height-relative:margin" coordsize="54240,795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">
                <v:group id="Group 4" o:spid="_x0000_s1056" style="position:absolute;width:54240;height:79561" coordsize="54240,795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">
                  <v:group id="Group 2" o:spid="_x0000_s1057" style="position:absolute;top:20440;width:53755;height:35629" coordorigin=",1227" coordsize="53755,356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">
                    <v:oval id="Oval 50" o:spid="_x0000_s1058" style="position:absolute;left:25315;top:4418;width:15883;height:6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" fillcolor="white [3201]" strokecolor="#70ad47 [3209]" strokeweight="1pt">
                      <v:stroke joinstyle="miter"/>
                      <v:textbox>
                        <w:txbxContent>
                          <w:p w14:paraId="17E00882" w14:textId="77777777" w:rsidR="00AB4CC4" w:rsidRPr="00075B31" w:rsidRDefault="00AB4CC4" w:rsidP="0004635E">
                            <w:pPr>
                              <w:spacing w:line="240" w:lineRule="auto"/>
                              <w:jc w:val="left"/>
                            </w:pPr>
                            <w:r>
                              <w:t>Add Complain Report</w:t>
                            </w:r>
                          </w:p>
                        </w:txbxContent>
                      </v:textbox>
                    </v:oval>
                    <v:oval id="Oval 50" o:spid="_x0000_s1059" style="position:absolute;left:5588;top:4148;width:17733;height:85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" fillcolor="white [3201]" strokecolor="#70ad47 [3209]" strokeweight="1pt">
                      <v:stroke joinstyle="miter"/>
                      <v:textbox>
                        <w:txbxContent>
                          <w:p w14:paraId="3BAEB685" w14:textId="7A24CF87" w:rsidR="00AB4CC4" w:rsidRPr="00075B31" w:rsidRDefault="00AB4CC4" w:rsidP="00E70614">
                            <w:pPr>
                              <w:spacing w:line="240" w:lineRule="auto"/>
                              <w:jc w:val="left"/>
                            </w:pPr>
                            <w:r>
                              <w:t>Search uploaded complain</w:t>
                            </w:r>
                            <w:r w:rsidR="00E70614">
                              <w:t>, u</w:t>
                            </w:r>
                            <w:r>
                              <w:t>se advance search</w:t>
                            </w:r>
                          </w:p>
                        </w:txbxContent>
                      </v:textbox>
                    </v:oval>
                    <v:line id="Straight Connector 47" o:spid="_x0000_s1060" style="position:absolute;visibility:visible;mso-wrap-style:square" from="21547,22860" to="21547,27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" strokecolor="black [3213]" strokeweight="1.5pt">
                      <v:stroke joinstyle="miter"/>
                    </v:line>
                    <v:line id="Straight Connector 48" o:spid="_x0000_s1061" style="position:absolute;flip:y;visibility:visible;mso-wrap-style:square" from="19388,27220" to="21585,28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" strokecolor="black [3213]" strokeweight="1.5pt">
                      <v:stroke joinstyle="miter"/>
                    </v:line>
                    <v:line id="Straight Connector 49" o:spid="_x0000_s1062" style="position:absolute;visibility:visible;mso-wrap-style:square" from="21547,27093" to="23071,290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" strokecolor="black [3213]" strokeweight="1.5pt">
                      <v:stroke joinstyle="miter"/>
                    </v:line>
                    <v:oval id="Oval 50" o:spid="_x0000_s1063" style="position:absolute;top:16340;width:11514;height:8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" fillcolor="white [3201]" strokecolor="#70ad47 [3209]" strokeweight="1pt">
                      <v:stroke joinstyle="miter"/>
                      <v:textbox>
                        <w:txbxContent>
                          <w:p w14:paraId="72C6C5C6" w14:textId="77777777" w:rsidR="00AB4CC4" w:rsidRPr="00075B31" w:rsidRDefault="00AB4CC4" w:rsidP="0004635E">
                            <w:pPr>
                              <w:spacing w:line="240" w:lineRule="auto"/>
                              <w:jc w:val="center"/>
                            </w:pPr>
                            <w:r>
                              <w:t>Update complain status</w:t>
                            </w:r>
                          </w:p>
                        </w:txbxContent>
                      </v:textbox>
                    </v:oval>
                    <v:oval id="Oval 50" o:spid="_x0000_s1064" style="position:absolute;left:762;top:28193;width:18542;height:86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" fillcolor="white [3201]" strokecolor="#70ad47 [3209]" strokeweight="1pt">
                      <v:stroke joinstyle="miter"/>
                      <v:textbox>
                        <w:txbxContent>
                          <w:p w14:paraId="26CD1C69" w14:textId="77777777" w:rsidR="00AB4CC4" w:rsidRPr="00075B31" w:rsidRDefault="00AB4CC4" w:rsidP="0004635E">
                            <w:pPr>
                              <w:spacing w:line="240" w:lineRule="auto"/>
                              <w:jc w:val="center"/>
                            </w:pPr>
                            <w:r>
                              <w:t>Apply CIS to extract facial features from criminal image</w:t>
                            </w:r>
                          </w:p>
                        </w:txbxContent>
                      </v:textbox>
                    </v:oval>
                    <v:oval id="Oval 50" o:spid="_x0000_s1065" style="position:absolute;left:25103;top:14647;width:15240;height:7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" fillcolor="white [3201]" strokecolor="#70ad47 [3209]" strokeweight="1pt">
                      <v:stroke joinstyle="miter"/>
                      <v:textbox>
                        <w:txbxContent>
                          <w:p w14:paraId="7ADCD88D" w14:textId="77777777" w:rsidR="00AB4CC4" w:rsidRPr="00075B31" w:rsidRDefault="00AB4CC4" w:rsidP="0004635E">
                            <w:pPr>
                              <w:spacing w:line="240" w:lineRule="auto"/>
                              <w:jc w:val="center"/>
                            </w:pPr>
                            <w:r>
                              <w:t>View Complain within his area</w:t>
                            </w:r>
                          </w:p>
                        </w:txbxContent>
                      </v:textbox>
                    </v:oval>
                    <v:oval id="Oval 50" o:spid="_x0000_s1066" style="position:absolute;left:39079;top:25230;width:13291;height:6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" fillcolor="white [3201]" strokecolor="#70ad47 [3209]" strokeweight="1pt">
                      <v:stroke joinstyle="miter"/>
                      <v:textbox>
                        <w:txbxContent>
                          <w:p w14:paraId="33B98B96" w14:textId="77777777" w:rsidR="00AB4CC4" w:rsidRPr="00075B31" w:rsidRDefault="00AB4CC4" w:rsidP="0004635E">
                            <w:pPr>
                              <w:spacing w:line="240" w:lineRule="auto"/>
                              <w:jc w:val="center"/>
                            </w:pPr>
                            <w:r>
                              <w:t>Add criminal record</w:t>
                            </w:r>
                          </w:p>
                        </w:txbxContent>
                      </v:textbox>
                    </v:oval>
                    <v:oval id="Oval 50" o:spid="_x0000_s1067" style="position:absolute;left:38650;top:8772;width:15105;height:7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" fillcolor="white [3201]" strokecolor="#70ad47 [3209]" strokeweight="1pt">
                      <v:stroke joinstyle="miter"/>
                      <v:textbox>
                        <w:txbxContent>
                          <w:p w14:paraId="1432A1B8" w14:textId="77777777" w:rsidR="00AB4CC4" w:rsidRPr="00075B31" w:rsidRDefault="00AB4CC4" w:rsidP="0004635E">
                            <w:pPr>
                              <w:spacing w:line="240" w:lineRule="auto"/>
                              <w:jc w:val="left"/>
                            </w:pPr>
                            <w:r>
                              <w:t>See location of emergency</w:t>
                            </w:r>
                          </w:p>
                        </w:txbxContent>
                      </v:textbox>
                    </v:oval>
                    <v:shape id="Straight Arrow Connector 52" o:spid="_x0000_s1068" type="#_x0000_t32" style="position:absolute;left:17018;top:13800;width:2971;height:602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" strokecolor="#5b9bd5 [3204]" strokeweight=".5pt">
                      <v:stroke endarrow="block" joinstyle="miter"/>
                    </v:shape>
                    <v:shape id="Straight Arrow Connector 52" o:spid="_x0000_s1069" type="#_x0000_t32" style="position:absolute;left:12742;top:22330;width:4724;height:45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" strokecolor="#5b9bd5 [3204]" strokeweight=".5pt">
                      <v:stroke endarrow="block" joinstyle="miter"/>
                    </v:shape>
                    <v:shape id="Straight Arrow Connector 52" o:spid="_x0000_s1070" type="#_x0000_t32" style="position:absolute;left:15324;top:25865;width:2743;height:2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" strokecolor="#5b9bd5 [3204]" strokeweight=".5pt">
                      <v:stroke endarrow="block" joinstyle="miter"/>
                    </v:shape>
                    <v:shape id="Straight Arrow Connector 52" o:spid="_x0000_s1071" type="#_x0000_t32" style="position:absolute;left:24765;top:29421;width:457;height:46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" strokecolor="#5b9bd5 [3204]" strokeweight=".5pt">
                      <v:stroke endarrow="block" joinstyle="miter"/>
                    </v:shape>
                    <v:line id="Straight Connector 53" o:spid="_x0000_s1072" style="position:absolute;flip:x y;visibility:visible;mso-wrap-style:square" from="23876,27347" to="24790,29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" strokecolor="#5b9bd5 [3204]" strokeweight=".5pt">
                      <v:stroke joinstyle="miter"/>
                    </v:line>
                    <v:shape id="Straight Arrow Connector 54" o:spid="_x0000_s1073" type="#_x0000_t32" style="position:absolute;left:23537;top:19515;width:2006;height:12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" strokecolor="#5b9bd5 [3204]" strokeweight=".5pt">
                      <v:stroke endarrow="block" joinstyle="miter"/>
                    </v:shape>
                    <v:shape id="Straight Arrow Connector 55" o:spid="_x0000_s1074" type="#_x0000_t32" style="position:absolute;left:31538;top:10929;width:1718;height:347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" strokecolor="#5b9bd5 [3204]" strokeweight=".5pt">
                      <v:stroke endarrow="block" joinstyle="miter"/>
                    </v:shape>
                    <v:shape id="Straight Arrow Connector 56" o:spid="_x0000_s1075" type="#_x0000_t32" style="position:absolute;left:3979;top:1227;width:457;height:1480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" strokecolor="#5b9bd5 [3204]" strokeweight=".5pt">
                      <v:stroke endarrow="block" joinstyle="miter"/>
                    </v:shape>
                    <v:shape id="Straight Arrow Connector 56" o:spid="_x0000_s1076" type="#_x0000_t32" style="position:absolute;left:25310;top:24501;width:13765;height:39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" strokecolor="#5b9bd5 [3204]" strokeweight=".5pt">
                      <v:stroke endarrow="block" joinstyle="miter"/>
                    </v:shape>
                    <v:line id="Straight Connector 57" o:spid="_x0000_s1077" style="position:absolute;flip:y;visibility:visible;mso-wrap-style:square" from="37211,18499" to="46812,227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" strokecolor="#5b9bd5 [3204]" strokeweight=".5pt">
                      <v:stroke joinstyle="miter"/>
                    </v:line>
                    <v:line id="Straight Connector 58" o:spid="_x0000_s1078" style="position:absolute;flip:y;visibility:visible;mso-wrap-style:square" from="24638,22733" to="37363,23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" strokecolor="#5b9bd5 [3204]" strokeweight=".5pt">
                      <v:stroke joinstyle="miter"/>
                    </v:line>
                    <v:shape id="Straight Arrow Connector 59" o:spid="_x0000_s1079" type="#_x0000_t32" style="position:absolute;left:46651;top:16510;width:76;height:19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" strokecolor="#5b9bd5 [3204]" strokeweight=".5pt">
                      <v:stroke endarrow="block" joinstyle="miter"/>
                    </v:shape>
                    <v:shape id="Straight Arrow Connector 60" o:spid="_x0000_s1080" type="#_x0000_t32" style="position:absolute;left:24087;top:26204;width:9678;height:92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" strokecolor="#5b9bd5 [3204]" strokeweight=".5pt">
                      <v:stroke endarrow="block" joinstyle="miter"/>
                    </v:shape>
                    <v:shapetype id="_x0000_t202" coordsize="21600,21600" o:spt="202" path="m,l,21600r21600,l21600,xe">
                      <v:stroke joinstyle="miter"/>
                      <v:path gradientshapeok="t" o:connecttype="rect"/>
                    </v:shapetype>
                    <v:shape id="_x0000_s1081" type="#_x0000_t202" style="position:absolute;left:16467;top:17145;width:6858;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">
                      <v:textbox>
                        <w:txbxContent>
                          <w:p w14:paraId="50E3D9A1" w14:textId="77777777" w:rsidR="00AB4CC4" w:rsidRPr="002465E9" w:rsidRDefault="00AB4CC4" w:rsidP="00AB4CC4">
                            <w:r>
                              <w:t>Police</w:t>
                            </w:r>
                          </w:p>
                        </w:txbxContent>
                      </v:textbox>
                    </v:shape>
                  </v:group>
                  <v:group id="Group 3" o:spid="_x0000_s1082" style="position:absolute;left:326;width:52602;height:23130" coordorigin="-1197" coordsize="52602,23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">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45" o:spid="_x0000_s1083" type="#_x0000_t120" style="position:absolute;left:25103;top:11049;width:2369;height:2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" fillcolor="#538135 [2409]" strokecolor="#091723 [484]" strokeweight="1pt">
                      <v:stroke joinstyle="miter"/>
                    </v:shape>
                    <v:line id="Straight Connector 46" o:spid="_x0000_s1084" style="position:absolute;visibility:visible;mso-wrap-style:square" from="24172,13546" to="28490,13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" strokecolor="black [3200]" strokeweight="1.5pt">
                      <v:stroke joinstyle="miter"/>
                    </v:line>
                    <v:line id="Straight Connector 47" o:spid="_x0000_s1085" style="position:absolute;visibility:visible;mso-wrap-style:square" from="26289,13462" to="26289,179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" strokecolor="black [3213]" strokeweight="1.5pt">
                      <v:stroke joinstyle="miter"/>
                    </v:line>
                    <v:line id="Straight Connector 48" o:spid="_x0000_s1086" style="position:absolute;flip:y;visibility:visible;mso-wrap-style:square" from="24130,17822" to="26327,195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" strokecolor="black [3213]" strokeweight="1.5pt">
                      <v:stroke joinstyle="miter"/>
                    </v:line>
                    <v:line id="Straight Connector 49" o:spid="_x0000_s1087" style="position:absolute;visibility:visible;mso-wrap-style:square" from="26289,17695" to="27813,196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" strokecolor="black [3213]" strokeweight="1.5pt">
                      <v:stroke joinstyle="miter"/>
                    </v:line>
                    <v:oval id="Oval 50" o:spid="_x0000_s1088" style="position:absolute;left:1632;top:1566;width:17968;height:66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" fillcolor="white [3201]" strokecolor="#70ad47 [3209]" strokeweight="1pt">
                      <v:stroke joinstyle="miter"/>
                      <v:textbox>
                        <w:txbxContent>
                          <w:p w14:paraId="17DB02E1" w14:textId="77777777" w:rsidR="00AB4CC4" w:rsidRPr="00075B31" w:rsidRDefault="00AB4CC4" w:rsidP="0004635E">
                            <w:pPr>
                              <w:spacing w:line="240" w:lineRule="auto"/>
                              <w:jc w:val="center"/>
                            </w:pPr>
                            <w:r>
                              <w:t>Registration/Login with email authentication</w:t>
                            </w:r>
                          </w:p>
                        </w:txbxContent>
                      </v:textbox>
                    </v:oval>
                    <v:oval id="Oval 50" o:spid="_x0000_s1089" style="position:absolute;left:27432;width:13785;height:81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" fillcolor="white [3201]" strokecolor="#70ad47 [3209]" strokeweight="1pt">
                      <v:stroke joinstyle="miter"/>
                      <v:textbox>
                        <w:txbxContent>
                          <w:p w14:paraId="4711CE5C" w14:textId="77777777" w:rsidR="00AB4CC4" w:rsidRPr="00075B31" w:rsidRDefault="00AB4CC4" w:rsidP="0004635E">
                            <w:pPr>
                              <w:spacing w:line="240" w:lineRule="auto"/>
                              <w:jc w:val="center"/>
                            </w:pPr>
                            <w:r>
                              <w:t>Emergency help request</w:t>
                            </w:r>
                          </w:p>
                        </w:txbxContent>
                      </v:textbox>
                    </v:oval>
                    <v:oval id="Oval 50" o:spid="_x0000_s1090" style="position:absolute;left:35475;top:8817;width:15929;height:77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" fillcolor="white [3201]" strokecolor="#70ad47 [3209]" strokeweight="1pt">
                      <v:stroke joinstyle="miter"/>
                      <v:textbox>
                        <w:txbxContent>
                          <w:p w14:paraId="0E2EB82F" w14:textId="7CF3A947" w:rsidR="00AB4CC4" w:rsidRPr="00075B31" w:rsidRDefault="00AB4CC4" w:rsidP="0004635E">
                            <w:pPr>
                              <w:spacing w:line="240" w:lineRule="auto"/>
                              <w:jc w:val="center"/>
                            </w:pPr>
                            <w:r>
                              <w:t xml:space="preserve">Get Notification </w:t>
                            </w:r>
                          </w:p>
                        </w:txbxContent>
                      </v:textbox>
                    </v:oval>
                    <v:oval id="Oval 50" o:spid="_x0000_s1091" style="position:absolute;left:-1197;top:10177;width:13735;height:104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" fillcolor="white [3201]" strokecolor="#70ad47 [3209]" strokeweight="1pt">
                      <v:stroke joinstyle="miter"/>
                      <v:textbox>
                        <w:txbxContent>
                          <w:p w14:paraId="4A1F18D7" w14:textId="77777777" w:rsidR="00AB4CC4" w:rsidRPr="00075B31" w:rsidRDefault="00AB4CC4" w:rsidP="0004635E">
                            <w:pPr>
                              <w:spacing w:line="240" w:lineRule="auto"/>
                              <w:jc w:val="center"/>
                            </w:pPr>
                            <w:r>
                              <w:t>View status of uploaded complain</w:t>
                            </w:r>
                          </w:p>
                        </w:txbxContent>
                      </v:textbox>
                    </v:oval>
                    <v:shape id="Straight Arrow Connector 51" o:spid="_x0000_s1092" type="#_x0000_t32" style="position:absolute;left:19219;top:7154;width:3810;height:330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" strokecolor="#5b9bd5 [3204]" strokeweight=".5pt">
                      <v:stroke endarrow="block" joinstyle="miter"/>
                    </v:shape>
                    <v:shape id="Straight Arrow Connector 51" o:spid="_x0000_s1093" type="#_x0000_t32" style="position:absolute;left:13123;top:13758;width:8661;height:17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" strokecolor="#5b9bd5 [3204]" strokeweight=".5pt">
                      <v:stroke endarrow="block" joinstyle="miter"/>
                    </v:shape>
                    <v:shape id="Straight Arrow Connector 51" o:spid="_x0000_s1094" type="#_x0000_t32" style="position:absolute;left:17060;top:16721;width:5639;height:64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" strokecolor="#5b9bd5 [3204]" strokeweight=".5pt">
                      <v:stroke endarrow="block" joinstyle="miter"/>
                    </v:shape>
                    <v:shape id="Straight Arrow Connector 51" o:spid="_x0000_s1095" type="#_x0000_t32" style="position:absolute;left:28744;top:7747;width:2362;height:29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" strokecolor="#5b9bd5 [3204]" strokeweight=".5pt">
                      <v:stroke endarrow="block" joinstyle="miter"/>
                    </v:shape>
                    <v:shape id="Straight Arrow Connector 51" o:spid="_x0000_s1096" type="#_x0000_t32" style="position:absolute;left:30014;top:12615;width:4699;height:4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" strokecolor="#5b9bd5 [3204]" strokeweight=".5pt">
                      <v:stroke endarrow="block" joinstyle="miter"/>
                    </v:shape>
                    <v:shape id="Straight Arrow Connector 51" o:spid="_x0000_s1097" type="#_x0000_t32" style="position:absolute;left:28744;top:20616;width:1752;height:25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" strokecolor="#5b9bd5 [3204]" strokeweight=".5pt">
                      <v:stroke endarrow="block" joinstyle="miter"/>
                    </v:shape>
                    <v:shape id="_x0000_s1098" type="#_x0000_t202" style="position:absolute;left:23664;top:8128;width:4953;height:2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">
                      <v:textbox>
                        <w:txbxContent>
                          <w:p w14:paraId="3A439A12" w14:textId="77777777" w:rsidR="00AB4CC4" w:rsidRPr="002465E9" w:rsidRDefault="00AB4CC4" w:rsidP="00AB4CC4">
                            <w:r>
                              <w:t>User</w:t>
                            </w:r>
                          </w:p>
                        </w:txbxContent>
                      </v:textbox>
                    </v:shape>
                  </v:group>
                  <v:group id="Group 1" o:spid="_x0000_s1099" style="position:absolute;left:4081;top:51885;width:50159;height:27676" coordorigin="-3483,-475" coordsize="50158,27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">
                    <v:shape id="Flowchart: Connector 45" o:spid="_x0000_s1100" type="#_x0000_t120" style="position:absolute;left:25384;top:9572;width:2368;height:2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" fillcolor="red" strokecolor="#091723 [484]" strokeweight="1pt">
                      <v:stroke joinstyle="miter"/>
                    </v:shape>
                    <v:line id="Straight Connector 46" o:spid="_x0000_s1101" style="position:absolute;visibility:visible;mso-wrap-style:square" from="24479,12049" to="28797,120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" strokecolor="black [3200]" strokeweight="1.5pt">
                      <v:stroke joinstyle="miter"/>
                    </v:line>
                    <v:line id="Straight Connector 47" o:spid="_x0000_s1102" style="position:absolute;visibility:visible;mso-wrap-style:square" from="26574,12001" to="26574,164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" strokecolor="black [3213]" strokeweight="1.5pt">
                      <v:stroke joinstyle="miter"/>
                    </v:line>
                    <v:line id="Straight Connector 48" o:spid="_x0000_s1103" style="position:absolute;flip:y;visibility:visible;mso-wrap-style:square" from="24431,16335" to="26628,181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" strokecolor="black [3213]" strokeweight="1.5pt">
                      <v:stroke joinstyle="miter"/>
                    </v:line>
                    <v:line id="Straight Connector 49" o:spid="_x0000_s1104" style="position:absolute;visibility:visible;mso-wrap-style:square" from="26574,16240" to="28098,1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" strokecolor="black [3213]" strokeweight="1.5pt">
                      <v:stroke joinstyle="miter"/>
                    </v:line>
                    <v:oval id="Oval 50" o:spid="_x0000_s1105" style="position:absolute;left:32670;top:8379;width:14004;height:93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" fillcolor="white [3201]" strokecolor="#70ad47 [3209]" strokeweight="1pt">
                      <v:stroke joinstyle="miter"/>
                      <v:textbox>
                        <w:txbxContent>
                          <w:p w14:paraId="49C57E23" w14:textId="77777777" w:rsidR="00AB4CC4" w:rsidRPr="00075B31" w:rsidRDefault="00AB4CC4" w:rsidP="0004635E">
                            <w:pPr>
                              <w:spacing w:line="240" w:lineRule="auto"/>
                            </w:pPr>
                            <w:r>
                              <w:t>Login with auth given by developer</w:t>
                            </w:r>
                          </w:p>
                        </w:txbxContent>
                      </v:textbox>
                    </v:oval>
                    <v:oval id="Oval 50" o:spid="_x0000_s1106" style="position:absolute;left:-3483;top:10013;width:23564;height:87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" fillcolor="white [3201]" strokecolor="#70ad47 [3209]" strokeweight="1pt">
                      <v:stroke joinstyle="miter"/>
                      <v:textbox>
                        <w:txbxContent>
                          <w:p w14:paraId="5DE1ADAB" w14:textId="77777777" w:rsidR="00AB4CC4" w:rsidRPr="00075B31" w:rsidRDefault="00AB4CC4" w:rsidP="0004635E">
                            <w:pPr>
                              <w:spacing w:line="240" w:lineRule="auto"/>
                              <w:jc w:val="center"/>
                            </w:pPr>
                            <w:r>
                              <w:t>Create police officer for each thana. Provide 1 time pass</w:t>
                            </w:r>
                          </w:p>
                        </w:txbxContent>
                      </v:textbox>
                    </v:oval>
                    <v:oval id="Oval 50" o:spid="_x0000_s1107" style="position:absolute;top:19810;width:16994;height:7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" fillcolor="white [3201]" strokecolor="#70ad47 [3209]" strokeweight="1pt">
                      <v:stroke joinstyle="miter"/>
                      <v:textbox>
                        <w:txbxContent>
                          <w:p w14:paraId="16391FF4" w14:textId="77777777" w:rsidR="00AB4CC4" w:rsidRPr="00075B31" w:rsidRDefault="00AB4CC4" w:rsidP="0004635E">
                            <w:pPr>
                              <w:spacing w:line="240" w:lineRule="auto"/>
                              <w:jc w:val="center"/>
                            </w:pPr>
                            <w:r>
                              <w:t>Delete any kinds of records</w:t>
                            </w:r>
                          </w:p>
                        </w:txbxContent>
                      </v:textbox>
                    </v:oval>
                    <v:oval id="Oval 50" o:spid="_x0000_s1108" style="position:absolute;left:22448;top:20247;width:19808;height:69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" fillcolor="white [3201]" strokecolor="#70ad47 [3209]" strokeweight="1pt">
                      <v:stroke joinstyle="miter"/>
                      <v:textbox>
                        <w:txbxContent>
                          <w:p w14:paraId="0CA5D1BF" w14:textId="77777777" w:rsidR="00AB4CC4" w:rsidRPr="00075B31" w:rsidRDefault="00AB4CC4" w:rsidP="0004635E">
                            <w:pPr>
                              <w:spacing w:line="240" w:lineRule="auto"/>
                              <w:jc w:val="center"/>
                            </w:pPr>
                            <w:r>
                              <w:t>Add FAQ, notices, crime types</w:t>
                            </w:r>
                          </w:p>
                        </w:txbxContent>
                      </v:textbox>
                    </v:oval>
                    <v:oval id="Oval 50" o:spid="_x0000_s1109" style="position:absolute;left:10287;top:1473;width:13869;height:4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" fillcolor="white [3201]" strokecolor="#70ad47 [3209]" strokeweight="1pt">
                      <v:stroke joinstyle="miter"/>
                      <v:textbox>
                        <w:txbxContent>
                          <w:p w14:paraId="62D81E98" w14:textId="1A16538C" w:rsidR="00AB4CC4" w:rsidRPr="00075B31" w:rsidRDefault="00AB4CC4" w:rsidP="0004635E">
                            <w:pPr>
                              <w:spacing w:line="240" w:lineRule="auto"/>
                              <w:jc w:val="center"/>
                            </w:pPr>
                            <w:r>
                              <w:t xml:space="preserve">Login </w:t>
                            </w:r>
                          </w:p>
                        </w:txbxContent>
                      </v:textbox>
                    </v:oval>
                    <v:shape id="Straight Arrow Connector 61" o:spid="_x0000_s1110" type="#_x0000_t32" style="position:absolute;left:20078;top:14366;width:3921;height:47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" strokecolor="#5b9bd5 [3204]" strokeweight=".5pt">
                      <v:stroke endarrow="block" joinstyle="miter"/>
                    </v:shape>
                    <v:shape id="Straight Arrow Connector 61" o:spid="_x0000_s1111" type="#_x0000_t32" style="position:absolute;left:15954;top:16954;width:7683;height:44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" strokecolor="#5b9bd5 [3204]" strokeweight=".5pt">
                      <v:stroke endarrow="block" joinstyle="miter"/>
                    </v:shape>
                    <v:shape id="Straight Arrow Connector 61" o:spid="_x0000_s1112" type="#_x0000_t32" style="position:absolute;left:28619;top:17142;width:3729;height:31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" strokecolor="#5b9bd5 [3204]" strokeweight=".5pt">
                      <v:stroke endarrow="block" joinstyle="miter"/>
                    </v:shape>
                    <v:shape id="Straight Arrow Connector 61" o:spid="_x0000_s1113" type="#_x0000_t32" style="position:absolute;left:28428;top:13059;width:4238;height:19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" strokecolor="#5b9bd5 [3204]" strokeweight=".5pt">
                      <v:stroke endarrow="block" joinstyle="miter"/>
                    </v:shape>
                    <v:oval id="Oval 50" o:spid="_x0000_s1114" style="position:absolute;left:26479;top:-475;width:18884;height:7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" fillcolor="white [3201]" strokecolor="#70ad47 [3209]" strokeweight="1pt">
                      <v:stroke joinstyle="miter"/>
                      <v:textbox>
                        <w:txbxContent>
                          <w:p w14:paraId="5081F0AB" w14:textId="77777777" w:rsidR="00AB4CC4" w:rsidRPr="00075B31" w:rsidRDefault="00AB4CC4" w:rsidP="0004635E">
                            <w:pPr>
                              <w:spacing w:line="240" w:lineRule="auto"/>
                              <w:jc w:val="center"/>
                            </w:pPr>
                            <w:r>
                              <w:t>Advance search in criminal database</w:t>
                            </w:r>
                          </w:p>
                        </w:txbxContent>
                      </v:textbox>
                    </v:oval>
                    <v:shape id="Straight Arrow Connector 30" o:spid="_x0000_s1115" type="#_x0000_t32" style="position:absolute;left:8297;top:6420;width:8922;height:359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" strokecolor="#5b9bd5 [3204]" strokeweight=".5pt">
                      <v:stroke endarrow="block" joinstyle="miter"/>
                    </v:shape>
                  </v:group>
                </v:group>
                <v:shape id="Flowchart: Connector 45" o:spid="_x0000_s1116" type="#_x0000_t120" style="position:absolute;left:20320;top:39624;width:2368;height:2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" fillcolor="#5b9bd5 [3204]" strokecolor="#091723 [484]" strokeweight="1pt">
                  <v:stroke joinstyle="miter"/>
                </v:shape>
                <v:line id="Straight Connector 46" o:spid="_x0000_s1117" style="position:absolute;flip:x y;visibility:visible;mso-wrap-style:square" from="19494,42164" to="23895,422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" strokecolor="black [3200]" strokeweight="1.5pt">
                  <v:stroke joinstyle="miter"/>
                </v:line>
              </v:group>
            </w:pict>
          </mc:Fallback>
        </mc:AlternateContent>
      </w:r>
    </w:p>
    <w:p w14:paraId="7541EA5B" w14:textId="69A4F9DC" w:rsidR="00AB4CC4" w:rsidRDefault="00AB4CC4" w:rsidP="00033752">
      <w:pPr>
        <w:pStyle w:val="Project-H3"/>
        <w:numPr>
          <w:ilvl w:val="0"/>
          <w:numId w:val="0"/>
        </w:numPr>
        <w:spacing w:line="360" w:lineRule="auto"/>
        <w:rPr>
          <w:b w:val="0"/>
          <w:bCs/>
        </w:rPr>
      </w:pPr>
    </w:p>
    <w:p w14:paraId="361D283F" w14:textId="392BDDA5" w:rsidR="00AB4CC4" w:rsidRDefault="00AB4CC4" w:rsidP="00033752">
      <w:pPr>
        <w:pStyle w:val="Project-H3"/>
        <w:numPr>
          <w:ilvl w:val="0"/>
          <w:numId w:val="0"/>
        </w:numPr>
        <w:spacing w:line="360" w:lineRule="auto"/>
        <w:rPr>
          <w:b w:val="0"/>
          <w:bCs/>
        </w:rPr>
      </w:pPr>
    </w:p>
    <w:p w14:paraId="1B1D4D17" w14:textId="54CDC21D" w:rsidR="00AB4CC4" w:rsidRDefault="00AB4CC4" w:rsidP="00033752">
      <w:pPr>
        <w:pStyle w:val="Project-H3"/>
        <w:numPr>
          <w:ilvl w:val="0"/>
          <w:numId w:val="0"/>
        </w:numPr>
        <w:spacing w:line="360" w:lineRule="auto"/>
        <w:rPr>
          <w:b w:val="0"/>
          <w:bCs/>
        </w:rPr>
      </w:pPr>
    </w:p>
    <w:p w14:paraId="390E6D40" w14:textId="77777777" w:rsidR="00AB4CC4" w:rsidRDefault="00AB4CC4" w:rsidP="00033752">
      <w:pPr>
        <w:pStyle w:val="Project-H3"/>
        <w:numPr>
          <w:ilvl w:val="0"/>
          <w:numId w:val="0"/>
        </w:numPr>
        <w:spacing w:line="360" w:lineRule="auto"/>
        <w:rPr>
          <w:b w:val="0"/>
          <w:bCs/>
        </w:rPr>
      </w:pPr>
    </w:p>
    <w:p w14:paraId="0E84921D" w14:textId="69FA5189" w:rsidR="00AB4CC4" w:rsidRDefault="00AB4CC4" w:rsidP="00033752">
      <w:pPr>
        <w:pStyle w:val="Project-H3"/>
        <w:numPr>
          <w:ilvl w:val="0"/>
          <w:numId w:val="0"/>
        </w:numPr>
        <w:spacing w:line="360" w:lineRule="auto"/>
        <w:rPr>
          <w:b w:val="0"/>
          <w:bCs/>
        </w:rPr>
      </w:pPr>
    </w:p>
    <w:p w14:paraId="2E76A547" w14:textId="670E3E8D" w:rsidR="00AB4CC4" w:rsidRDefault="00AB4CC4" w:rsidP="00033752">
      <w:pPr>
        <w:pStyle w:val="Project-H3"/>
        <w:numPr>
          <w:ilvl w:val="0"/>
          <w:numId w:val="0"/>
        </w:numPr>
        <w:spacing w:line="360" w:lineRule="auto"/>
        <w:rPr>
          <w:b w:val="0"/>
          <w:bCs/>
        </w:rPr>
      </w:pPr>
    </w:p>
    <w:p w14:paraId="1A4E6FE4" w14:textId="1505E536" w:rsidR="00AB4CC4" w:rsidRDefault="00AB4CC4" w:rsidP="00033752">
      <w:pPr>
        <w:pStyle w:val="Project-H3"/>
        <w:numPr>
          <w:ilvl w:val="0"/>
          <w:numId w:val="0"/>
        </w:numPr>
        <w:spacing w:line="360" w:lineRule="auto"/>
        <w:rPr>
          <w:b w:val="0"/>
          <w:bCs/>
        </w:rPr>
      </w:pPr>
    </w:p>
    <w:p w14:paraId="54A62073" w14:textId="01A3A288" w:rsidR="00AB4CC4" w:rsidRDefault="00AB4CC4" w:rsidP="00033752">
      <w:pPr>
        <w:pStyle w:val="Project-H3"/>
        <w:numPr>
          <w:ilvl w:val="0"/>
          <w:numId w:val="0"/>
        </w:numPr>
        <w:spacing w:line="360" w:lineRule="auto"/>
        <w:rPr>
          <w:b w:val="0"/>
          <w:bCs/>
        </w:rPr>
      </w:pPr>
    </w:p>
    <w:p w14:paraId="6A10EB1E" w14:textId="7790019B" w:rsidR="00AB4CC4" w:rsidRDefault="00AB4CC4" w:rsidP="00033752">
      <w:pPr>
        <w:pStyle w:val="Project-H3"/>
        <w:numPr>
          <w:ilvl w:val="0"/>
          <w:numId w:val="0"/>
        </w:numPr>
        <w:spacing w:line="360" w:lineRule="auto"/>
        <w:rPr>
          <w:b w:val="0"/>
          <w:bCs/>
        </w:rPr>
      </w:pPr>
    </w:p>
    <w:p w14:paraId="20ABF889" w14:textId="7255DB8D" w:rsidR="00AB4CC4" w:rsidRDefault="00AB4CC4" w:rsidP="00033752">
      <w:pPr>
        <w:pStyle w:val="Project-H3"/>
        <w:numPr>
          <w:ilvl w:val="0"/>
          <w:numId w:val="0"/>
        </w:numPr>
        <w:spacing w:line="360" w:lineRule="auto"/>
        <w:rPr>
          <w:b w:val="0"/>
          <w:bCs/>
        </w:rPr>
      </w:pPr>
    </w:p>
    <w:p w14:paraId="0E697720" w14:textId="77777777" w:rsidR="00AB4CC4" w:rsidRDefault="00AB4CC4" w:rsidP="00033752">
      <w:pPr>
        <w:pStyle w:val="Project-H3"/>
        <w:numPr>
          <w:ilvl w:val="0"/>
          <w:numId w:val="0"/>
        </w:numPr>
        <w:spacing w:line="360" w:lineRule="auto"/>
        <w:rPr>
          <w:b w:val="0"/>
          <w:bCs/>
        </w:rPr>
      </w:pPr>
    </w:p>
    <w:p w14:paraId="00794E6A" w14:textId="02180DEF" w:rsidR="00AB4CC4" w:rsidRDefault="00AB4CC4" w:rsidP="00033752">
      <w:pPr>
        <w:pStyle w:val="Project-H3"/>
        <w:numPr>
          <w:ilvl w:val="0"/>
          <w:numId w:val="0"/>
        </w:numPr>
        <w:spacing w:line="360" w:lineRule="auto"/>
        <w:rPr>
          <w:b w:val="0"/>
          <w:bCs/>
        </w:rPr>
      </w:pPr>
    </w:p>
    <w:p w14:paraId="53C325FE" w14:textId="00489691" w:rsidR="00AB4CC4" w:rsidRDefault="00AB4CC4" w:rsidP="00033752">
      <w:pPr>
        <w:pStyle w:val="Project-H3"/>
        <w:numPr>
          <w:ilvl w:val="0"/>
          <w:numId w:val="0"/>
        </w:numPr>
        <w:spacing w:line="360" w:lineRule="auto"/>
        <w:rPr>
          <w:b w:val="0"/>
          <w:bCs/>
        </w:rPr>
      </w:pPr>
    </w:p>
    <w:p w14:paraId="7F89FA09" w14:textId="1A683689" w:rsidR="00AB4CC4" w:rsidRDefault="00AB4CC4" w:rsidP="00033752">
      <w:pPr>
        <w:pStyle w:val="Project-H3"/>
        <w:numPr>
          <w:ilvl w:val="0"/>
          <w:numId w:val="0"/>
        </w:numPr>
        <w:spacing w:line="360" w:lineRule="auto"/>
        <w:rPr>
          <w:b w:val="0"/>
          <w:bCs/>
        </w:rPr>
      </w:pPr>
    </w:p>
    <w:p w14:paraId="18053793" w14:textId="2DAA8D37" w:rsidR="00AB4CC4" w:rsidRDefault="00AB4CC4" w:rsidP="00033752">
      <w:pPr>
        <w:pStyle w:val="Project-H3"/>
        <w:numPr>
          <w:ilvl w:val="0"/>
          <w:numId w:val="0"/>
        </w:numPr>
        <w:spacing w:line="360" w:lineRule="auto"/>
        <w:rPr>
          <w:b w:val="0"/>
          <w:bCs/>
        </w:rPr>
      </w:pPr>
    </w:p>
    <w:p w14:paraId="5FE42A56" w14:textId="38C925AB" w:rsidR="00AB4CC4" w:rsidRDefault="00AB4CC4" w:rsidP="00033752">
      <w:pPr>
        <w:pStyle w:val="Project-H3"/>
        <w:numPr>
          <w:ilvl w:val="0"/>
          <w:numId w:val="0"/>
        </w:numPr>
        <w:spacing w:line="360" w:lineRule="auto"/>
        <w:rPr>
          <w:b w:val="0"/>
          <w:bCs/>
        </w:rPr>
      </w:pPr>
    </w:p>
    <w:p w14:paraId="5A9E4348" w14:textId="77777777" w:rsidR="00AB4CC4" w:rsidRDefault="00AB4CC4" w:rsidP="00033752">
      <w:pPr>
        <w:pStyle w:val="Project-H3"/>
        <w:numPr>
          <w:ilvl w:val="0"/>
          <w:numId w:val="0"/>
        </w:numPr>
        <w:spacing w:line="360" w:lineRule="auto"/>
        <w:rPr>
          <w:b w:val="0"/>
          <w:bCs/>
        </w:rPr>
      </w:pPr>
    </w:p>
    <w:p w14:paraId="6EF1631A" w14:textId="71398C4F" w:rsidR="00AB4CC4" w:rsidRDefault="00AB4CC4" w:rsidP="00033752">
      <w:pPr>
        <w:pStyle w:val="Project-H3"/>
        <w:numPr>
          <w:ilvl w:val="0"/>
          <w:numId w:val="0"/>
        </w:numPr>
        <w:spacing w:line="360" w:lineRule="auto"/>
        <w:rPr>
          <w:b w:val="0"/>
          <w:bCs/>
        </w:rPr>
      </w:pPr>
    </w:p>
    <w:p w14:paraId="1CD40CDF" w14:textId="62DBC22C" w:rsidR="00AB4CC4" w:rsidRDefault="00AB4CC4" w:rsidP="00033752">
      <w:pPr>
        <w:pStyle w:val="Project-H3"/>
        <w:numPr>
          <w:ilvl w:val="0"/>
          <w:numId w:val="0"/>
        </w:numPr>
        <w:spacing w:line="360" w:lineRule="auto"/>
        <w:rPr>
          <w:b w:val="0"/>
          <w:bCs/>
        </w:rPr>
      </w:pPr>
    </w:p>
    <w:p w14:paraId="77013B54" w14:textId="44F403BF" w:rsidR="00AB4CC4" w:rsidRDefault="00AB4CC4" w:rsidP="00033752">
      <w:pPr>
        <w:pStyle w:val="Project-H3"/>
        <w:numPr>
          <w:ilvl w:val="0"/>
          <w:numId w:val="0"/>
        </w:numPr>
        <w:spacing w:line="360" w:lineRule="auto"/>
        <w:rPr>
          <w:b w:val="0"/>
          <w:bCs/>
        </w:rPr>
      </w:pPr>
    </w:p>
    <w:p w14:paraId="1C835E13" w14:textId="17D85D2F" w:rsidR="00AB4CC4" w:rsidRDefault="00AB4CC4" w:rsidP="00033752">
      <w:pPr>
        <w:pStyle w:val="Project-H3"/>
        <w:numPr>
          <w:ilvl w:val="0"/>
          <w:numId w:val="0"/>
        </w:numPr>
        <w:spacing w:line="360" w:lineRule="auto"/>
        <w:rPr>
          <w:b w:val="0"/>
          <w:bCs/>
        </w:rPr>
      </w:pPr>
    </w:p>
    <w:p w14:paraId="41FF8ECC" w14:textId="31E53140" w:rsidR="00AB4CC4" w:rsidRDefault="00AB4CC4" w:rsidP="00033752">
      <w:pPr>
        <w:pStyle w:val="Project-H3"/>
        <w:numPr>
          <w:ilvl w:val="0"/>
          <w:numId w:val="0"/>
        </w:numPr>
        <w:spacing w:line="360" w:lineRule="auto"/>
        <w:rPr>
          <w:b w:val="0"/>
          <w:bCs/>
        </w:rPr>
      </w:pPr>
    </w:p>
    <w:p w14:paraId="5927F20A" w14:textId="409F237D" w:rsidR="00AB4CC4" w:rsidRDefault="00C40945" w:rsidP="00033752">
      <w:pPr>
        <w:pStyle w:val="Project-H3"/>
        <w:numPr>
          <w:ilvl w:val="0"/>
          <w:numId w:val="0"/>
        </w:numPr>
        <w:spacing w:line="360" w:lineRule="auto"/>
        <w:rPr>
          <w:b w:val="0"/>
          <w:bCs/>
        </w:rPr>
      </w:pPr>
      <w:r>
        <w:rPr>
          <w:noProof/>
        </w:rPr>
        <mc:AlternateContent>
          <mc:Choice Requires="wps">
            <w:drawing>
              <wp:anchor distT="0" distB="0" distL="114300" distR="114300" simplePos="0" relativeHeight="251631103" behindDoc="0" locked="0" layoutInCell="1" allowOverlap="1" wp14:anchorId="017FFBBA" wp14:editId="7BB7A8DC">
                <wp:simplePos x="0" y="0"/>
                <wp:positionH relativeFrom="column">
                  <wp:posOffset>2957965</wp:posOffset>
                </wp:positionH>
                <wp:positionV relativeFrom="paragraph">
                  <wp:posOffset>121400</wp:posOffset>
                </wp:positionV>
                <wp:extent cx="976746" cy="246129"/>
                <wp:effectExtent l="0" t="0" r="13970" b="20955"/>
                <wp:wrapNone/>
                <wp:docPr id="14382057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6746" cy="246129"/>
                        </a:xfrm>
                        <a:prstGeom prst="rect">
                          <a:avLst/>
                        </a:prstGeom>
                        <a:solidFill>
                          <a:srgbClr val="FFFFFF"/>
                        </a:solidFill>
                        <a:ln w="9525">
                          <a:solidFill>
                            <a:srgbClr val="000000"/>
                          </a:solidFill>
                          <a:miter lim="800000"/>
                          <a:headEnd/>
                          <a:tailEnd/>
                        </a:ln>
                      </wps:spPr>
                      <wps:txbx>
                        <w:txbxContent>
                          <w:p w14:paraId="7D25ED86" w14:textId="2F72733B" w:rsidR="0004635E" w:rsidRPr="002465E9" w:rsidRDefault="0004635E" w:rsidP="0004635E">
                            <w:r>
                              <w:t>Super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7FFBBA" id="Text Box 2" o:spid="_x0000_s1118" type="#_x0000_t202" style="position:absolute;margin-left:232.9pt;margin-top:9.55pt;width:76.9pt;height:19.4pt;z-index:25163110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">
                <v:textbox>
                  <w:txbxContent>
                    <w:p w14:paraId="7D25ED86" w14:textId="2F72733B" w:rsidR="0004635E" w:rsidRPr="002465E9" w:rsidRDefault="0004635E" w:rsidP="0004635E">
                      <w:r>
                        <w:t>SuperAdmin</w:t>
                      </w:r>
                    </w:p>
                  </w:txbxContent>
                </v:textbox>
              </v:shape>
            </w:pict>
          </mc:Fallback>
        </mc:AlternateContent>
      </w:r>
    </w:p>
    <w:p w14:paraId="1B955603" w14:textId="77777777" w:rsidR="00AB4CC4" w:rsidRDefault="00AB4CC4" w:rsidP="00033752">
      <w:pPr>
        <w:pStyle w:val="Project-H3"/>
        <w:numPr>
          <w:ilvl w:val="0"/>
          <w:numId w:val="0"/>
        </w:numPr>
        <w:spacing w:line="360" w:lineRule="auto"/>
        <w:rPr>
          <w:b w:val="0"/>
          <w:bCs/>
        </w:rPr>
      </w:pPr>
    </w:p>
    <w:p w14:paraId="77DB42DC" w14:textId="77777777" w:rsidR="00AB4CC4" w:rsidRDefault="00AB4CC4" w:rsidP="00033752">
      <w:pPr>
        <w:pStyle w:val="Project-H3"/>
        <w:numPr>
          <w:ilvl w:val="0"/>
          <w:numId w:val="0"/>
        </w:numPr>
        <w:spacing w:line="360" w:lineRule="auto"/>
        <w:rPr>
          <w:b w:val="0"/>
          <w:bCs/>
        </w:rPr>
      </w:pPr>
    </w:p>
    <w:p w14:paraId="038FE8BE" w14:textId="77777777" w:rsidR="00AB4CC4" w:rsidRDefault="00AB4CC4" w:rsidP="00033752">
      <w:pPr>
        <w:pStyle w:val="Project-H3"/>
        <w:numPr>
          <w:ilvl w:val="0"/>
          <w:numId w:val="0"/>
        </w:numPr>
        <w:spacing w:line="360" w:lineRule="auto"/>
        <w:rPr>
          <w:b w:val="0"/>
          <w:bCs/>
        </w:rPr>
      </w:pPr>
    </w:p>
    <w:p w14:paraId="37388BCE" w14:textId="77777777" w:rsidR="00AB4CC4" w:rsidRDefault="00AB4CC4" w:rsidP="00033752">
      <w:pPr>
        <w:pStyle w:val="Project-H3"/>
        <w:numPr>
          <w:ilvl w:val="0"/>
          <w:numId w:val="0"/>
        </w:numPr>
        <w:spacing w:line="360" w:lineRule="auto"/>
        <w:rPr>
          <w:b w:val="0"/>
          <w:bCs/>
        </w:rPr>
      </w:pPr>
    </w:p>
    <w:p w14:paraId="11E203B1" w14:textId="77777777" w:rsidR="005B321C" w:rsidRDefault="005B321C" w:rsidP="00033752">
      <w:pPr>
        <w:pStyle w:val="Project-H3"/>
        <w:numPr>
          <w:ilvl w:val="0"/>
          <w:numId w:val="0"/>
        </w:numPr>
        <w:spacing w:line="360" w:lineRule="auto"/>
        <w:rPr>
          <w:b w:val="0"/>
          <w:bCs/>
        </w:rPr>
      </w:pPr>
    </w:p>
    <w:p w14:paraId="6F046E88" w14:textId="77777777" w:rsidR="005B321C" w:rsidRDefault="005B321C" w:rsidP="00033752">
      <w:pPr>
        <w:pStyle w:val="Project-H3"/>
        <w:numPr>
          <w:ilvl w:val="0"/>
          <w:numId w:val="0"/>
        </w:numPr>
        <w:spacing w:line="360" w:lineRule="auto"/>
        <w:rPr>
          <w:b w:val="0"/>
          <w:bCs/>
        </w:rPr>
      </w:pPr>
    </w:p>
    <w:p w14:paraId="6029322A" w14:textId="77777777" w:rsidR="006D6C74" w:rsidRDefault="006D6C74" w:rsidP="00033752">
      <w:pPr>
        <w:pStyle w:val="Project-H3"/>
        <w:numPr>
          <w:ilvl w:val="0"/>
          <w:numId w:val="0"/>
        </w:numPr>
        <w:spacing w:line="360" w:lineRule="auto"/>
        <w:rPr>
          <w:b w:val="0"/>
          <w:bCs/>
        </w:rPr>
      </w:pPr>
    </w:p>
    <w:p w14:paraId="7E3770BE" w14:textId="77777777" w:rsidR="00C40945" w:rsidRDefault="00C40945" w:rsidP="00A8243D">
      <w:pPr>
        <w:jc w:val="center"/>
        <w:rPr>
          <w:rFonts w:cs="Times New Roman"/>
          <w:szCs w:val="24"/>
          <w14:textOutline w14:w="9525" w14:cap="rnd" w14:cmpd="sng" w14:algn="ctr">
            <w14:noFill/>
            <w14:prstDash w14:val="solid"/>
            <w14:bevel/>
          </w14:textOutline>
        </w:rPr>
      </w:pPr>
    </w:p>
    <w:p w14:paraId="5CC76207" w14:textId="241B5DD8" w:rsidR="00080DB7" w:rsidRPr="00080DB7" w:rsidRDefault="005B321C" w:rsidP="00080DB7">
      <w:pPr>
        <w:jc w:val="center"/>
        <w:rPr>
          <w:rFonts w:cs="Times New Roman"/>
          <w:sz w:val="22"/>
          <w14:textOutline w14:w="9525" w14:cap="rnd" w14:cmpd="sng" w14:algn="ctr">
            <w14:noFill/>
            <w14:prstDash w14:val="solid"/>
            <w14:bevel/>
          </w14:textOutline>
        </w:rPr>
      </w:pPr>
      <w:r w:rsidRPr="00080DB7">
        <w:rPr>
          <w:rFonts w:cs="Times New Roman"/>
          <w:b/>
          <w:bCs/>
          <w:sz w:val="22"/>
          <w14:textOutline w14:w="9525" w14:cap="rnd" w14:cmpd="sng" w14:algn="ctr">
            <w14:noFill/>
            <w14:prstDash w14:val="solid"/>
            <w14:bevel/>
          </w14:textOutline>
        </w:rPr>
        <w:t>Figure 3.2:</w:t>
      </w:r>
      <w:r w:rsidRPr="00080DB7">
        <w:rPr>
          <w:rFonts w:cs="Times New Roman"/>
          <w:sz w:val="22"/>
          <w14:textOutline w14:w="9525" w14:cap="rnd" w14:cmpd="sng" w14:algn="ctr">
            <w14:noFill/>
            <w14:prstDash w14:val="solid"/>
            <w14:bevel/>
          </w14:textOutline>
        </w:rPr>
        <w:t xml:space="preserve"> Use case diagram of </w:t>
      </w:r>
      <w:r w:rsidR="000F0244">
        <w:rPr>
          <w:rFonts w:cs="Times New Roman"/>
          <w:sz w:val="22"/>
          <w14:textOutline w14:w="9525" w14:cap="rnd" w14:cmpd="sng" w14:algn="ctr">
            <w14:noFill/>
            <w14:prstDash w14:val="solid"/>
            <w14:bevel/>
          </w14:textOutline>
        </w:rPr>
        <w:t>the project</w:t>
      </w:r>
      <w:r w:rsidR="00B076DE">
        <w:rPr>
          <w:rFonts w:cs="Times New Roman"/>
          <w:sz w:val="22"/>
          <w14:textOutline w14:w="9525" w14:cap="rnd" w14:cmpd="sng" w14:algn="ctr">
            <w14:noFill/>
            <w14:prstDash w14:val="solid"/>
            <w14:bevel/>
          </w14:textOutline>
        </w:rPr>
        <w:t>.</w:t>
      </w:r>
    </w:p>
    <w:p w14:paraId="11C54FE0" w14:textId="77777777" w:rsidR="00CF0073" w:rsidRDefault="00000000">
      <w:pPr>
        <w:pStyle w:val="Project-H2"/>
      </w:pPr>
      <w:bookmarkStart w:id="4" w:name="_Toc150840474"/>
      <w:r>
        <w:lastRenderedPageBreak/>
        <w:t xml:space="preserve">System architecture </w:t>
      </w:r>
      <w:bookmarkEnd w:id="4"/>
    </w:p>
    <w:p w14:paraId="5995F560" w14:textId="77777777" w:rsidR="00CF0073" w:rsidRDefault="00CF0073">
      <w:pPr>
        <w:pStyle w:val="Project-H2"/>
        <w:numPr>
          <w:ilvl w:val="0"/>
          <w:numId w:val="0"/>
        </w:numPr>
        <w:rPr>
          <w:sz w:val="24"/>
        </w:rPr>
      </w:pPr>
    </w:p>
    <w:p w14:paraId="1A646EA4" w14:textId="777B24FD" w:rsidR="00741D18" w:rsidRDefault="00E63645" w:rsidP="00741D18">
      <w:pPr>
        <w:spacing w:after="200"/>
        <w:rPr>
          <w:rFonts w:cs="Times New Roman"/>
          <w:bCs/>
          <w:szCs w:val="24"/>
        </w:rPr>
      </w:pPr>
      <w:r>
        <w:rPr>
          <w:rFonts w:cs="Times New Roman"/>
          <w:bCs/>
          <w:szCs w:val="24"/>
        </w:rPr>
        <w:t xml:space="preserve">The construction of the </w:t>
      </w:r>
      <w:r w:rsidR="009B16AA">
        <w:rPr>
          <w:rFonts w:cs="Times New Roman"/>
          <w:bCs/>
          <w:szCs w:val="24"/>
        </w:rPr>
        <w:t xml:space="preserve">project requires in depth knowledge of its architecture. The structure of the project is exhibited in a </w:t>
      </w:r>
      <w:r w:rsidR="00080DB7">
        <w:rPr>
          <w:rFonts w:cs="Times New Roman"/>
          <w:bCs/>
          <w:szCs w:val="24"/>
        </w:rPr>
        <w:t>c</w:t>
      </w:r>
      <w:r w:rsidR="009B16AA">
        <w:rPr>
          <w:rFonts w:cs="Times New Roman"/>
          <w:bCs/>
          <w:szCs w:val="24"/>
        </w:rPr>
        <w:t>lass diagram</w:t>
      </w:r>
      <w:r w:rsidR="00080DB7">
        <w:rPr>
          <w:rFonts w:cs="Times New Roman"/>
          <w:bCs/>
          <w:szCs w:val="24"/>
        </w:rPr>
        <w:t>,</w:t>
      </w:r>
      <w:r w:rsidR="007B5273">
        <w:rPr>
          <w:rFonts w:cs="Times New Roman"/>
          <w:bCs/>
          <w:szCs w:val="24"/>
        </w:rPr>
        <w:t xml:space="preserve"> illustrating</w:t>
      </w:r>
      <w:r w:rsidR="00080DB7">
        <w:rPr>
          <w:rFonts w:cs="Times New Roman"/>
          <w:bCs/>
          <w:szCs w:val="24"/>
        </w:rPr>
        <w:t xml:space="preserve"> the</w:t>
      </w:r>
      <w:r w:rsidR="007B5273">
        <w:rPr>
          <w:rFonts w:cs="Times New Roman"/>
          <w:bCs/>
          <w:szCs w:val="24"/>
        </w:rPr>
        <w:t xml:space="preserve"> encapsulation and association of key classes</w:t>
      </w:r>
      <w:r w:rsidR="00080DB7">
        <w:rPr>
          <w:rFonts w:cs="Times New Roman"/>
          <w:bCs/>
          <w:szCs w:val="24"/>
        </w:rPr>
        <w:t>,</w:t>
      </w:r>
      <w:r w:rsidR="009B16AA">
        <w:rPr>
          <w:rFonts w:cs="Times New Roman"/>
          <w:bCs/>
          <w:szCs w:val="24"/>
        </w:rPr>
        <w:t xml:space="preserve"> and the database</w:t>
      </w:r>
      <w:r w:rsidR="00080DB7">
        <w:rPr>
          <w:rFonts w:cs="Times New Roman"/>
          <w:bCs/>
          <w:szCs w:val="24"/>
        </w:rPr>
        <w:t>,</w:t>
      </w:r>
      <w:r w:rsidR="009B16AA">
        <w:rPr>
          <w:rFonts w:cs="Times New Roman"/>
          <w:bCs/>
          <w:szCs w:val="24"/>
        </w:rPr>
        <w:t xml:space="preserve"> </w:t>
      </w:r>
      <w:r w:rsidR="00B27C82">
        <w:rPr>
          <w:rFonts w:cs="Times New Roman"/>
          <w:bCs/>
          <w:szCs w:val="24"/>
        </w:rPr>
        <w:t xml:space="preserve">which stores information and associated relationships </w:t>
      </w:r>
      <w:r w:rsidR="00080DB7">
        <w:rPr>
          <w:rFonts w:cs="Times New Roman"/>
          <w:bCs/>
          <w:szCs w:val="24"/>
        </w:rPr>
        <w:t>with</w:t>
      </w:r>
      <w:r w:rsidR="009B16AA">
        <w:rPr>
          <w:rFonts w:cs="Times New Roman"/>
          <w:bCs/>
          <w:szCs w:val="24"/>
        </w:rPr>
        <w:t xml:space="preserve"> it</w:t>
      </w:r>
      <w:r w:rsidR="00080DB7">
        <w:rPr>
          <w:rFonts w:cs="Times New Roman"/>
          <w:bCs/>
          <w:szCs w:val="24"/>
        </w:rPr>
        <w:t>,</w:t>
      </w:r>
      <w:r w:rsidR="009B16AA">
        <w:rPr>
          <w:rFonts w:cs="Times New Roman"/>
          <w:bCs/>
          <w:szCs w:val="24"/>
        </w:rPr>
        <w:t xml:space="preserve"> is shown </w:t>
      </w:r>
      <w:r w:rsidR="00B27C82">
        <w:rPr>
          <w:rFonts w:cs="Times New Roman"/>
          <w:bCs/>
          <w:szCs w:val="24"/>
        </w:rPr>
        <w:t>in a</w:t>
      </w:r>
      <w:r w:rsidR="00080DB7">
        <w:rPr>
          <w:rFonts w:cs="Times New Roman"/>
          <w:bCs/>
          <w:szCs w:val="24"/>
        </w:rPr>
        <w:t>n</w:t>
      </w:r>
      <w:r w:rsidR="00B27C82">
        <w:rPr>
          <w:rFonts w:cs="Times New Roman"/>
          <w:bCs/>
          <w:szCs w:val="24"/>
        </w:rPr>
        <w:t xml:space="preserve"> </w:t>
      </w:r>
      <w:r w:rsidR="009B16AA">
        <w:rPr>
          <w:rFonts w:cs="Times New Roman"/>
          <w:bCs/>
          <w:szCs w:val="24"/>
        </w:rPr>
        <w:t>ER diagram.</w:t>
      </w:r>
    </w:p>
    <w:p w14:paraId="60F46148" w14:textId="685C2165" w:rsidR="009B16AA" w:rsidRDefault="009B16AA" w:rsidP="009B16AA">
      <w:pPr>
        <w:pStyle w:val="Project-H3"/>
      </w:pPr>
      <w:r>
        <w:t>Class Diagram</w:t>
      </w:r>
    </w:p>
    <w:p w14:paraId="320FE96E" w14:textId="77777777" w:rsidR="009B16AA" w:rsidRDefault="009B16AA" w:rsidP="009B16AA">
      <w:pPr>
        <w:pStyle w:val="Project-H3"/>
        <w:numPr>
          <w:ilvl w:val="0"/>
          <w:numId w:val="0"/>
        </w:numPr>
      </w:pPr>
    </w:p>
    <w:p w14:paraId="5B2272A5" w14:textId="299D7BEB" w:rsidR="00CF0073" w:rsidRDefault="009B16AA" w:rsidP="005B321C">
      <w:pPr>
        <w:pStyle w:val="Project-H3"/>
        <w:numPr>
          <w:ilvl w:val="0"/>
          <w:numId w:val="0"/>
        </w:numPr>
        <w:spacing w:line="360" w:lineRule="auto"/>
        <w:rPr>
          <w:b w:val="0"/>
          <w:bCs/>
        </w:rPr>
      </w:pPr>
      <w:r>
        <w:rPr>
          <w:b w:val="0"/>
          <w:bCs/>
        </w:rPr>
        <w:t>The information and functionality of</w:t>
      </w:r>
      <w:r w:rsidR="00B27C82">
        <w:rPr>
          <w:b w:val="0"/>
          <w:bCs/>
        </w:rPr>
        <w:t xml:space="preserve"> association and encapsulation of</w:t>
      </w:r>
      <w:r>
        <w:rPr>
          <w:b w:val="0"/>
          <w:bCs/>
        </w:rPr>
        <w:t xml:space="preserve"> each individual class or building block</w:t>
      </w:r>
      <w:r w:rsidR="00B27C82">
        <w:rPr>
          <w:b w:val="0"/>
          <w:bCs/>
        </w:rPr>
        <w:t xml:space="preserve"> </w:t>
      </w:r>
      <w:r>
        <w:rPr>
          <w:b w:val="0"/>
          <w:bCs/>
        </w:rPr>
        <w:t xml:space="preserve">is shown in the </w:t>
      </w:r>
      <w:r w:rsidR="00741D18">
        <w:rPr>
          <w:b w:val="0"/>
          <w:bCs/>
        </w:rPr>
        <w:t>F</w:t>
      </w:r>
      <w:r>
        <w:rPr>
          <w:b w:val="0"/>
          <w:bCs/>
        </w:rPr>
        <w:t>igure 3.3 where the blocks resonate the required information.</w:t>
      </w:r>
    </w:p>
    <w:p w14:paraId="6DC6D292" w14:textId="77777777" w:rsidR="00080DB7" w:rsidRPr="005B321C" w:rsidRDefault="00080DB7" w:rsidP="00741D18">
      <w:pPr>
        <w:pStyle w:val="Project-H3"/>
        <w:numPr>
          <w:ilvl w:val="0"/>
          <w:numId w:val="0"/>
        </w:numPr>
        <w:rPr>
          <w:b w:val="0"/>
          <w:bCs/>
        </w:rPr>
      </w:pPr>
    </w:p>
    <w:p w14:paraId="585E13CA" w14:textId="716797C8" w:rsidR="009B16AA" w:rsidRDefault="009B16AA" w:rsidP="009B16AA">
      <w:pPr>
        <w:pStyle w:val="Project-H3"/>
      </w:pPr>
      <w:r>
        <w:t>ER Diagram</w:t>
      </w:r>
    </w:p>
    <w:p w14:paraId="078A3AC3" w14:textId="77777777" w:rsidR="009B16AA" w:rsidRDefault="009B16AA" w:rsidP="009B16AA">
      <w:pPr>
        <w:pStyle w:val="Project-H3"/>
        <w:numPr>
          <w:ilvl w:val="0"/>
          <w:numId w:val="0"/>
        </w:numPr>
      </w:pPr>
    </w:p>
    <w:p w14:paraId="6E1D38F8" w14:textId="033DB7B5" w:rsidR="009B16AA" w:rsidRPr="009B16AA" w:rsidRDefault="009B16AA" w:rsidP="009B16AA">
      <w:pPr>
        <w:pStyle w:val="Project-H3"/>
        <w:numPr>
          <w:ilvl w:val="0"/>
          <w:numId w:val="0"/>
        </w:numPr>
        <w:spacing w:line="360" w:lineRule="auto"/>
        <w:rPr>
          <w:b w:val="0"/>
          <w:bCs/>
        </w:rPr>
      </w:pPr>
      <w:r>
        <w:rPr>
          <w:b w:val="0"/>
          <w:bCs/>
        </w:rPr>
        <w:t xml:space="preserve">The Entity-Relationship diagram for this project </w:t>
      </w:r>
      <w:r w:rsidR="00FF2E09">
        <w:rPr>
          <w:b w:val="0"/>
          <w:bCs/>
        </w:rPr>
        <w:t>illustrates the key entities</w:t>
      </w:r>
      <w:r w:rsidR="00741D18">
        <w:rPr>
          <w:b w:val="0"/>
          <w:bCs/>
        </w:rPr>
        <w:t xml:space="preserve"> with their attributes</w:t>
      </w:r>
      <w:r w:rsidR="00FF2E09">
        <w:rPr>
          <w:b w:val="0"/>
          <w:bCs/>
        </w:rPr>
        <w:t xml:space="preserve"> and relationship among them in the </w:t>
      </w:r>
      <w:r w:rsidR="00741D18">
        <w:rPr>
          <w:b w:val="0"/>
          <w:bCs/>
        </w:rPr>
        <w:t>F</w:t>
      </w:r>
      <w:r w:rsidR="00FF2E09">
        <w:rPr>
          <w:b w:val="0"/>
          <w:bCs/>
        </w:rPr>
        <w:t>igure 3.4.</w:t>
      </w:r>
    </w:p>
    <w:p w14:paraId="3CB41C7E" w14:textId="77777777" w:rsidR="009B16AA" w:rsidRDefault="009B16AA" w:rsidP="009B16AA">
      <w:pPr>
        <w:pStyle w:val="Project-H3"/>
        <w:numPr>
          <w:ilvl w:val="0"/>
          <w:numId w:val="0"/>
        </w:numPr>
      </w:pPr>
    </w:p>
    <w:p w14:paraId="53950C2A" w14:textId="77777777" w:rsidR="00CF0073" w:rsidRDefault="00000000">
      <w:pPr>
        <w:pStyle w:val="Project-H2"/>
      </w:pPr>
      <w:r>
        <w:t>Tools used</w:t>
      </w:r>
    </w:p>
    <w:p w14:paraId="18009A80" w14:textId="77777777" w:rsidR="00CF0073" w:rsidRDefault="00CF0073">
      <w:pPr>
        <w:pStyle w:val="Project-H2"/>
        <w:numPr>
          <w:ilvl w:val="0"/>
          <w:numId w:val="0"/>
        </w:numPr>
      </w:pPr>
    </w:p>
    <w:p w14:paraId="6A33E1E9" w14:textId="77777777" w:rsidR="00CF0073" w:rsidRDefault="00000000">
      <w:pPr>
        <w:widowControl w:val="0"/>
        <w:spacing w:after="240"/>
        <w:rPr>
          <w:rFonts w:cs="Times New Roman"/>
          <w:bCs/>
          <w:szCs w:val="26"/>
        </w:rPr>
      </w:pPr>
      <w:r>
        <w:rPr>
          <w:rFonts w:cs="Times New Roman"/>
          <w:bCs/>
          <w:szCs w:val="26"/>
        </w:rPr>
        <w:t>A wide variety of tools were used to complete the system. Each tool played a significant role in the completion of the project.</w:t>
      </w:r>
    </w:p>
    <w:p w14:paraId="636E9770" w14:textId="77777777" w:rsidR="00CF0073" w:rsidRDefault="00000000">
      <w:pPr>
        <w:pStyle w:val="Project-H3"/>
      </w:pPr>
      <w:r>
        <w:t>Django</w:t>
      </w:r>
    </w:p>
    <w:p w14:paraId="24B47DD4" w14:textId="77777777" w:rsidR="00CF0073" w:rsidRDefault="00CF0073">
      <w:pPr>
        <w:widowControl w:val="0"/>
        <w:spacing w:line="240" w:lineRule="auto"/>
        <w:rPr>
          <w:rFonts w:cs="Times New Roman"/>
          <w:bCs/>
          <w:szCs w:val="26"/>
        </w:rPr>
      </w:pPr>
    </w:p>
    <w:p w14:paraId="3B4BF533" w14:textId="77777777" w:rsidR="00CF0073" w:rsidRDefault="00000000">
      <w:pPr>
        <w:widowControl w:val="0"/>
        <w:spacing w:after="240"/>
        <w:rPr>
          <w:rFonts w:cs="Times New Roman"/>
          <w:bCs/>
          <w:szCs w:val="26"/>
        </w:rPr>
      </w:pPr>
      <w:r>
        <w:rPr>
          <w:rFonts w:cs="Times New Roman"/>
          <w:bCs/>
          <w:szCs w:val="26"/>
        </w:rPr>
        <w:t>A high-level python web framework, chosen for its robustness and commitment to the MVC (Model-View-Controller) architecture, providing an organized structure for efficient web development.</w:t>
      </w:r>
    </w:p>
    <w:p w14:paraId="6C0A6E6E" w14:textId="77777777" w:rsidR="00CF0073" w:rsidRDefault="00000000">
      <w:pPr>
        <w:pStyle w:val="Project-H3"/>
      </w:pPr>
      <w:r>
        <w:t>Jupyter Notebook</w:t>
      </w:r>
    </w:p>
    <w:p w14:paraId="673B680C" w14:textId="77777777" w:rsidR="00CF0073" w:rsidRDefault="00CF0073">
      <w:pPr>
        <w:pStyle w:val="Project-H3"/>
        <w:numPr>
          <w:ilvl w:val="0"/>
          <w:numId w:val="0"/>
        </w:numPr>
      </w:pPr>
    </w:p>
    <w:p w14:paraId="6D137863" w14:textId="77777777" w:rsidR="00CF0073" w:rsidRDefault="00000000">
      <w:pPr>
        <w:spacing w:after="240"/>
      </w:pPr>
      <w:r>
        <w:t>Jupyter Notebook facilitates interactive development. Its versatility makes it an ideal choice for prototyping and refining deep learning techniques, such as Convolutional Neural Networks (CNN).</w:t>
      </w:r>
    </w:p>
    <w:p w14:paraId="1EFE5A9D" w14:textId="488C32E3" w:rsidR="00CF0073" w:rsidRDefault="00000000" w:rsidP="00643372">
      <w:pPr>
        <w:pStyle w:val="Project-H3"/>
      </w:pPr>
      <w:r>
        <w:t>VS Code</w:t>
      </w:r>
    </w:p>
    <w:p w14:paraId="2316F4A0" w14:textId="77777777" w:rsidR="00A8243D" w:rsidRDefault="00000000">
      <w:pPr>
        <w:widowControl w:val="0"/>
        <w:spacing w:after="240"/>
        <w:rPr>
          <w:szCs w:val="28"/>
        </w:rPr>
      </w:pPr>
      <w:r>
        <w:rPr>
          <w:szCs w:val="28"/>
        </w:rPr>
        <w:t xml:space="preserve">Visual Studio Code serves as a versatile code editor. Various extensions can be found to support both python and web development languages which increases </w:t>
      </w:r>
      <w:r w:rsidR="00A8243D">
        <w:rPr>
          <w:szCs w:val="28"/>
        </w:rPr>
        <w:t>coding productivity.</w:t>
      </w:r>
    </w:p>
    <w:p w14:paraId="35C4CBC7" w14:textId="77777777" w:rsidR="00DF2E47" w:rsidRDefault="00DF2E47">
      <w:pPr>
        <w:widowControl w:val="0"/>
        <w:spacing w:after="240"/>
        <w:rPr>
          <w:szCs w:val="28"/>
        </w:rPr>
      </w:pPr>
    </w:p>
    <w:p w14:paraId="1D67AE7A" w14:textId="32377069" w:rsidR="005B321C" w:rsidRDefault="00970F5E">
      <w:pPr>
        <w:widowControl w:val="0"/>
        <w:spacing w:after="240"/>
        <w:rPr>
          <w:szCs w:val="28"/>
        </w:rPr>
      </w:pPr>
      <w:r>
        <w:rPr>
          <w:noProof/>
          <w:szCs w:val="28"/>
        </w:rPr>
        <w:lastRenderedPageBreak/>
        <mc:AlternateContent>
          <mc:Choice Requires="wpg">
            <w:drawing>
              <wp:anchor distT="0" distB="0" distL="114300" distR="114300" simplePos="0" relativeHeight="251683328" behindDoc="0" locked="0" layoutInCell="1" allowOverlap="1" wp14:anchorId="13E02E4F" wp14:editId="627CD937">
                <wp:simplePos x="0" y="0"/>
                <wp:positionH relativeFrom="column">
                  <wp:posOffset>59575</wp:posOffset>
                </wp:positionH>
                <wp:positionV relativeFrom="paragraph">
                  <wp:posOffset>24938</wp:posOffset>
                </wp:positionV>
                <wp:extent cx="5480221" cy="8083759"/>
                <wp:effectExtent l="0" t="0" r="25400" b="12700"/>
                <wp:wrapNone/>
                <wp:docPr id="1459129243" name="Group 10"/>
                <wp:cNvGraphicFramePr/>
                <a:graphic xmlns:a="http://schemas.openxmlformats.org/drawingml/2006/main">
                  <a:graphicData uri="http://schemas.microsoft.com/office/word/2010/wordprocessingGroup">
                    <wpg:wgp>
                      <wpg:cNvGrpSpPr/>
                      <wpg:grpSpPr>
                        <a:xfrm>
                          <a:off x="0" y="0"/>
                          <a:ext cx="5480221" cy="8083759"/>
                          <a:chOff x="0" y="0"/>
                          <a:chExt cx="5480221" cy="8083759"/>
                        </a:xfrm>
                      </wpg:grpSpPr>
                      <wpg:grpSp>
                        <wpg:cNvPr id="282897907" name="Group 6"/>
                        <wpg:cNvGrpSpPr/>
                        <wpg:grpSpPr>
                          <a:xfrm>
                            <a:off x="0" y="0"/>
                            <a:ext cx="5480221" cy="8083759"/>
                            <a:chOff x="-7436" y="0"/>
                            <a:chExt cx="5480221" cy="8083759"/>
                          </a:xfrm>
                        </wpg:grpSpPr>
                        <wpg:grpSp>
                          <wpg:cNvPr id="1080654136" name="Group 5"/>
                          <wpg:cNvGrpSpPr/>
                          <wpg:grpSpPr>
                            <a:xfrm>
                              <a:off x="-7436" y="0"/>
                              <a:ext cx="5480221" cy="8083759"/>
                              <a:chOff x="-7561" y="-7063"/>
                              <a:chExt cx="5572170" cy="8241118"/>
                            </a:xfrm>
                          </wpg:grpSpPr>
                          <wpg:grpSp>
                            <wpg:cNvPr id="1043717277" name="Group 64"/>
                            <wpg:cNvGrpSpPr/>
                            <wpg:grpSpPr>
                              <a:xfrm>
                                <a:off x="7192" y="80842"/>
                                <a:ext cx="2121740" cy="2426072"/>
                                <a:chOff x="-145509" y="-43582"/>
                                <a:chExt cx="1866309" cy="509240"/>
                              </a:xfrm>
                            </wpg:grpSpPr>
                            <wps:wsp>
                              <wps:cNvPr id="203947335" name="Flowchart: Process 62"/>
                              <wps:cNvSpPr/>
                              <wps:spPr>
                                <a:xfrm>
                                  <a:off x="-145509" y="-43582"/>
                                  <a:ext cx="1859985" cy="76420"/>
                                </a:xfrm>
                                <a:prstGeom prst="flowChartProcess">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38BBB0B3" w14:textId="77777777" w:rsidR="00A8243D" w:rsidRPr="00C56BED" w:rsidRDefault="00A8243D" w:rsidP="00A8243D">
                                    <w:pPr>
                                      <w:jc w:val="center"/>
                                      <w:rPr>
                                        <w:rFonts w:cs="Times New Roman"/>
                                        <w:szCs w:val="24"/>
                                      </w:rPr>
                                    </w:pPr>
                                    <w:r w:rsidRPr="00C56BED">
                                      <w:rPr>
                                        <w:rFonts w:cs="Times New Roman"/>
                                        <w:szCs w:val="24"/>
                                      </w:rPr>
                                      <w:t>Admin Pro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205326" name="Flowchart: Process 63"/>
                              <wps:cNvSpPr/>
                              <wps:spPr>
                                <a:xfrm>
                                  <a:off x="-132834" y="32839"/>
                                  <a:ext cx="1847309" cy="216068"/>
                                </a:xfrm>
                                <a:prstGeom prst="flowChartProcess">
                                  <a:avLst/>
                                </a:prstGeom>
                                <a:ln/>
                              </wps:spPr>
                              <wps:style>
                                <a:lnRef idx="2">
                                  <a:schemeClr val="dk1"/>
                                </a:lnRef>
                                <a:fillRef idx="1">
                                  <a:schemeClr val="lt1"/>
                                </a:fillRef>
                                <a:effectRef idx="0">
                                  <a:schemeClr val="dk1"/>
                                </a:effectRef>
                                <a:fontRef idx="minor">
                                  <a:schemeClr val="dk1"/>
                                </a:fontRef>
                              </wps:style>
                              <wps:txbx>
                                <w:txbxContent>
                                  <w:p w14:paraId="44A6EDC6" w14:textId="77777777" w:rsidR="00A8243D" w:rsidRPr="00C56BED" w:rsidRDefault="00A8243D" w:rsidP="00A8243D">
                                    <w:pPr>
                                      <w:spacing w:line="240" w:lineRule="auto"/>
                                      <w:rPr>
                                        <w:rFonts w:cs="Times New Roman"/>
                                        <w:color w:val="000000" w:themeColor="text1"/>
                                        <w:szCs w:val="24"/>
                                      </w:rPr>
                                    </w:pPr>
                                    <w:r w:rsidRPr="00C56BED">
                                      <w:rPr>
                                        <w:rFonts w:cs="Times New Roman"/>
                                        <w:color w:val="000000" w:themeColor="text1"/>
                                        <w:szCs w:val="24"/>
                                      </w:rPr>
                                      <w:t xml:space="preserve">Name: </w:t>
                                    </w:r>
                                    <w:r>
                                      <w:rPr>
                                        <w:rFonts w:cs="Times New Roman"/>
                                        <w:color w:val="000000" w:themeColor="text1"/>
                                        <w:szCs w:val="24"/>
                                      </w:rPr>
                                      <w:t>String</w:t>
                                    </w:r>
                                  </w:p>
                                  <w:p w14:paraId="52FCA1EA" w14:textId="77777777" w:rsidR="00A8243D" w:rsidRPr="00C56BED" w:rsidRDefault="00A8243D" w:rsidP="00A8243D">
                                    <w:pPr>
                                      <w:spacing w:line="240" w:lineRule="auto"/>
                                      <w:rPr>
                                        <w:rFonts w:cs="Times New Roman"/>
                                        <w:color w:val="000000" w:themeColor="text1"/>
                                        <w:szCs w:val="24"/>
                                      </w:rPr>
                                    </w:pPr>
                                    <w:r w:rsidRPr="00C56BED">
                                      <w:rPr>
                                        <w:rFonts w:cs="Times New Roman"/>
                                        <w:color w:val="000000" w:themeColor="text1"/>
                                        <w:szCs w:val="24"/>
                                      </w:rPr>
                                      <w:t>Email:</w:t>
                                    </w:r>
                                    <w:r w:rsidRPr="007B392B">
                                      <w:rPr>
                                        <w:rFonts w:cs="Times New Roman"/>
                                        <w:color w:val="000000" w:themeColor="text1"/>
                                        <w:szCs w:val="24"/>
                                      </w:rPr>
                                      <w:t xml:space="preserve"> </w:t>
                                    </w:r>
                                    <w:r>
                                      <w:rPr>
                                        <w:rFonts w:cs="Times New Roman"/>
                                        <w:color w:val="000000" w:themeColor="text1"/>
                                        <w:szCs w:val="24"/>
                                      </w:rPr>
                                      <w:t>String</w:t>
                                    </w:r>
                                  </w:p>
                                  <w:p w14:paraId="40DC77CF" w14:textId="77777777" w:rsidR="00A8243D" w:rsidRPr="00C56BED" w:rsidRDefault="00A8243D" w:rsidP="00A8243D">
                                    <w:pPr>
                                      <w:spacing w:line="240" w:lineRule="auto"/>
                                      <w:rPr>
                                        <w:rFonts w:cs="Times New Roman"/>
                                        <w:color w:val="000000" w:themeColor="text1"/>
                                        <w:szCs w:val="24"/>
                                      </w:rPr>
                                    </w:pPr>
                                    <w:r w:rsidRPr="00C56BED">
                                      <w:rPr>
                                        <w:rFonts w:cs="Times New Roman"/>
                                        <w:color w:val="000000" w:themeColor="text1"/>
                                        <w:szCs w:val="24"/>
                                      </w:rPr>
                                      <w:t>Password:</w:t>
                                    </w:r>
                                    <w:r w:rsidRPr="007B392B">
                                      <w:rPr>
                                        <w:rFonts w:cs="Times New Roman"/>
                                        <w:color w:val="000000" w:themeColor="text1"/>
                                        <w:szCs w:val="24"/>
                                      </w:rPr>
                                      <w:t xml:space="preserve"> </w:t>
                                    </w:r>
                                    <w:r>
                                      <w:rPr>
                                        <w:rFonts w:cs="Times New Roman"/>
                                        <w:color w:val="000000" w:themeColor="text1"/>
                                        <w:szCs w:val="24"/>
                                      </w:rPr>
                                      <w:t>String</w:t>
                                    </w:r>
                                  </w:p>
                                  <w:p w14:paraId="64ED05F5" w14:textId="77777777" w:rsidR="00A8243D" w:rsidRPr="00C56BED" w:rsidRDefault="00A8243D" w:rsidP="00A8243D">
                                    <w:pPr>
                                      <w:spacing w:line="240" w:lineRule="auto"/>
                                      <w:rPr>
                                        <w:rFonts w:cs="Times New Roman"/>
                                        <w:color w:val="000000" w:themeColor="text1"/>
                                        <w:szCs w:val="24"/>
                                      </w:rPr>
                                    </w:pPr>
                                    <w:r w:rsidRPr="00C56BED">
                                      <w:rPr>
                                        <w:rFonts w:cs="Times New Roman"/>
                                        <w:color w:val="000000" w:themeColor="text1"/>
                                        <w:szCs w:val="24"/>
                                      </w:rPr>
                                      <w:t>Allocated Thana: Addr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4954996" name="Flowchart: Process 63"/>
                              <wps:cNvSpPr/>
                              <wps:spPr>
                                <a:xfrm>
                                  <a:off x="-132835" y="241812"/>
                                  <a:ext cx="1853635" cy="22384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DF68607" w14:textId="77777777" w:rsidR="00A8243D" w:rsidRPr="00C56BED" w:rsidRDefault="00A8243D" w:rsidP="003F3143">
                                    <w:pPr>
                                      <w:spacing w:line="240" w:lineRule="auto"/>
                                      <w:jc w:val="left"/>
                                      <w:rPr>
                                        <w:rFonts w:cs="Times New Roman"/>
                                        <w:color w:val="000000" w:themeColor="text1"/>
                                        <w:szCs w:val="24"/>
                                      </w:rPr>
                                    </w:pPr>
                                    <w:r w:rsidRPr="00C56BED">
                                      <w:rPr>
                                        <w:rFonts w:cs="Times New Roman"/>
                                        <w:color w:val="000000" w:themeColor="text1"/>
                                        <w:szCs w:val="24"/>
                                      </w:rPr>
                                      <w:t>Search_</w:t>
                                    </w:r>
                                    <w:r>
                                      <w:rPr>
                                        <w:rFonts w:cs="Times New Roman"/>
                                        <w:color w:val="000000" w:themeColor="text1"/>
                                        <w:szCs w:val="24"/>
                                      </w:rPr>
                                      <w:t xml:space="preserve">fir &amp; </w:t>
                                    </w:r>
                                    <w:r w:rsidRPr="00C56BED">
                                      <w:rPr>
                                        <w:rFonts w:cs="Times New Roman"/>
                                        <w:color w:val="000000" w:themeColor="text1"/>
                                        <w:szCs w:val="24"/>
                                      </w:rPr>
                                      <w:t>criminal_record()</w:t>
                                    </w:r>
                                  </w:p>
                                  <w:p w14:paraId="05809788" w14:textId="77777777" w:rsidR="00A8243D" w:rsidRPr="00C56BED" w:rsidRDefault="00A8243D" w:rsidP="00687946">
                                    <w:pPr>
                                      <w:spacing w:line="240" w:lineRule="auto"/>
                                      <w:rPr>
                                        <w:rFonts w:cs="Times New Roman"/>
                                        <w:color w:val="000000" w:themeColor="text1"/>
                                        <w:szCs w:val="24"/>
                                      </w:rPr>
                                    </w:pPr>
                                    <w:r w:rsidRPr="00C56BED">
                                      <w:rPr>
                                        <w:rFonts w:cs="Times New Roman"/>
                                        <w:color w:val="000000" w:themeColor="text1"/>
                                        <w:szCs w:val="24"/>
                                      </w:rPr>
                                      <w:t>View_</w:t>
                                    </w:r>
                                    <w:r>
                                      <w:rPr>
                                        <w:rFonts w:cs="Times New Roman"/>
                                        <w:color w:val="000000" w:themeColor="text1"/>
                                        <w:szCs w:val="24"/>
                                      </w:rPr>
                                      <w:t xml:space="preserve">fir &amp; </w:t>
                                    </w:r>
                                    <w:r w:rsidRPr="00C56BED">
                                      <w:rPr>
                                        <w:rFonts w:cs="Times New Roman"/>
                                        <w:color w:val="000000" w:themeColor="text1"/>
                                        <w:szCs w:val="24"/>
                                      </w:rPr>
                                      <w:t>criminal_record()</w:t>
                                    </w:r>
                                  </w:p>
                                  <w:p w14:paraId="3141FFD8" w14:textId="77777777" w:rsidR="00A8243D" w:rsidRPr="00C56BED" w:rsidRDefault="00A8243D" w:rsidP="00687946">
                                    <w:pPr>
                                      <w:spacing w:line="240" w:lineRule="auto"/>
                                      <w:rPr>
                                        <w:rFonts w:cs="Times New Roman"/>
                                        <w:color w:val="000000" w:themeColor="text1"/>
                                        <w:szCs w:val="24"/>
                                      </w:rPr>
                                    </w:pPr>
                                    <w:r w:rsidRPr="00C56BED">
                                      <w:rPr>
                                        <w:rFonts w:cs="Times New Roman"/>
                                        <w:color w:val="000000" w:themeColor="text1"/>
                                        <w:szCs w:val="24"/>
                                      </w:rPr>
                                      <w:t>Add_criminal_record()</w:t>
                                    </w:r>
                                  </w:p>
                                  <w:p w14:paraId="4C00C73A" w14:textId="77777777" w:rsidR="00A8243D" w:rsidRDefault="00A8243D" w:rsidP="00687946">
                                    <w:pPr>
                                      <w:spacing w:line="240" w:lineRule="auto"/>
                                      <w:rPr>
                                        <w:rFonts w:cs="Times New Roman"/>
                                        <w:color w:val="000000" w:themeColor="text1"/>
                                        <w:szCs w:val="24"/>
                                      </w:rPr>
                                    </w:pPr>
                                    <w:r>
                                      <w:rPr>
                                        <w:rFonts w:cs="Times New Roman"/>
                                        <w:color w:val="000000" w:themeColor="text1"/>
                                        <w:szCs w:val="24"/>
                                      </w:rPr>
                                      <w:t>Handle</w:t>
                                    </w:r>
                                    <w:r w:rsidRPr="00C56BED">
                                      <w:rPr>
                                        <w:rFonts w:cs="Times New Roman"/>
                                        <w:color w:val="000000" w:themeColor="text1"/>
                                        <w:szCs w:val="24"/>
                                      </w:rPr>
                                      <w:t>_</w:t>
                                    </w:r>
                                    <w:r>
                                      <w:rPr>
                                        <w:rFonts w:cs="Times New Roman"/>
                                        <w:color w:val="000000" w:themeColor="text1"/>
                                        <w:szCs w:val="24"/>
                                      </w:rPr>
                                      <w:t>Request</w:t>
                                    </w:r>
                                    <w:r w:rsidRPr="00C56BED">
                                      <w:rPr>
                                        <w:rFonts w:cs="Times New Roman"/>
                                        <w:color w:val="000000" w:themeColor="text1"/>
                                        <w:szCs w:val="24"/>
                                      </w:rPr>
                                      <w:t>()</w:t>
                                    </w:r>
                                  </w:p>
                                  <w:p w14:paraId="54E7DA08" w14:textId="77777777" w:rsidR="00A8243D" w:rsidRPr="00C56BED" w:rsidRDefault="00A8243D" w:rsidP="00A8243D">
                                    <w:pPr>
                                      <w:rPr>
                                        <w:rFonts w:cs="Times New Roman"/>
                                        <w:color w:val="000000" w:themeColor="text1"/>
                                        <w:szCs w:val="24"/>
                                      </w:rPr>
                                    </w:pPr>
                                  </w:p>
                                  <w:p w14:paraId="5DA43634" w14:textId="77777777" w:rsidR="00A8243D" w:rsidRPr="00E32998" w:rsidRDefault="00A8243D" w:rsidP="00A8243D">
                                    <w:pP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69875189" name="Group 64"/>
                            <wpg:cNvGrpSpPr/>
                            <wpg:grpSpPr>
                              <a:xfrm>
                                <a:off x="-7561" y="6526247"/>
                                <a:ext cx="2697478" cy="1707808"/>
                                <a:chOff x="-4719" y="158974"/>
                                <a:chExt cx="1683933" cy="379528"/>
                              </a:xfrm>
                            </wpg:grpSpPr>
                            <wps:wsp>
                              <wps:cNvPr id="1792263168" name="Flowchart: Process 62"/>
                              <wps:cNvSpPr/>
                              <wps:spPr>
                                <a:xfrm>
                                  <a:off x="35" y="158974"/>
                                  <a:ext cx="1679141" cy="76420"/>
                                </a:xfrm>
                                <a:prstGeom prst="flowChartProcess">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0E42AC4E" w14:textId="77777777" w:rsidR="00A8243D" w:rsidRPr="00C56BED" w:rsidRDefault="00A8243D" w:rsidP="00A8243D">
                                    <w:pPr>
                                      <w:jc w:val="center"/>
                                      <w:rPr>
                                        <w:rFonts w:cs="Times New Roman"/>
                                        <w:szCs w:val="24"/>
                                      </w:rPr>
                                    </w:pPr>
                                    <w:r>
                                      <w:rPr>
                                        <w:rFonts w:cs="Times New Roman"/>
                                        <w:szCs w:val="24"/>
                                      </w:rPr>
                                      <w:t>Criminal Pro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6661925" name="Flowchart: Process 63"/>
                              <wps:cNvSpPr/>
                              <wps:spPr>
                                <a:xfrm>
                                  <a:off x="-4719" y="237626"/>
                                  <a:ext cx="1679175" cy="220839"/>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46D5970" w14:textId="77777777" w:rsidR="00A8243D" w:rsidRDefault="00A8243D" w:rsidP="00A8243D">
                                    <w:pPr>
                                      <w:spacing w:line="240" w:lineRule="auto"/>
                                      <w:rPr>
                                        <w:rFonts w:cs="Times New Roman"/>
                                        <w:color w:val="000000" w:themeColor="text1"/>
                                        <w:szCs w:val="24"/>
                                      </w:rPr>
                                    </w:pPr>
                                    <w:r>
                                      <w:rPr>
                                        <w:rFonts w:cs="Times New Roman"/>
                                        <w:color w:val="000000" w:themeColor="text1"/>
                                        <w:szCs w:val="24"/>
                                      </w:rPr>
                                      <w:t>Criminal_image: Blob</w:t>
                                    </w:r>
                                  </w:p>
                                  <w:p w14:paraId="020CEE64" w14:textId="77777777" w:rsidR="00A8243D" w:rsidRDefault="00A8243D" w:rsidP="00A8243D">
                                    <w:pPr>
                                      <w:spacing w:line="240" w:lineRule="auto"/>
                                      <w:rPr>
                                        <w:rFonts w:cs="Times New Roman"/>
                                        <w:color w:val="000000" w:themeColor="text1"/>
                                        <w:szCs w:val="24"/>
                                      </w:rPr>
                                    </w:pPr>
                                    <w:r>
                                      <w:rPr>
                                        <w:rFonts w:cs="Times New Roman"/>
                                        <w:color w:val="000000" w:themeColor="text1"/>
                                        <w:szCs w:val="24"/>
                                      </w:rPr>
                                      <w:t>Criminal name: String</w:t>
                                    </w:r>
                                  </w:p>
                                  <w:p w14:paraId="4522177E" w14:textId="77777777" w:rsidR="00A8243D" w:rsidRDefault="00A8243D" w:rsidP="00A8243D">
                                    <w:pPr>
                                      <w:spacing w:line="240" w:lineRule="auto"/>
                                      <w:rPr>
                                        <w:rFonts w:cs="Times New Roman"/>
                                        <w:color w:val="000000" w:themeColor="text1"/>
                                        <w:szCs w:val="24"/>
                                      </w:rPr>
                                    </w:pPr>
                                    <w:r>
                                      <w:rPr>
                                        <w:rFonts w:cs="Times New Roman"/>
                                        <w:color w:val="000000" w:themeColor="text1"/>
                                        <w:szCs w:val="24"/>
                                      </w:rPr>
                                      <w:t>Criminal_personal_infos</w:t>
                                    </w:r>
                                  </w:p>
                                  <w:p w14:paraId="47EC1A36" w14:textId="77777777" w:rsidR="00A8243D" w:rsidRPr="00C56BED" w:rsidRDefault="00A8243D" w:rsidP="00A8243D">
                                    <w:pPr>
                                      <w:spacing w:line="240" w:lineRule="auto"/>
                                      <w:rPr>
                                        <w:rFonts w:cs="Times New Roman"/>
                                        <w:color w:val="000000" w:themeColor="text1"/>
                                        <w:szCs w:val="24"/>
                                      </w:rPr>
                                    </w:pPr>
                                    <w:r>
                                      <w:rPr>
                                        <w:rFonts w:cs="Times New Roman"/>
                                        <w:color w:val="000000" w:themeColor="text1"/>
                                        <w:szCs w:val="24"/>
                                      </w:rPr>
                                      <w:t>Physicial Structure: Criminal Struc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653634" name="Flowchart: Process 63"/>
                              <wps:cNvSpPr/>
                              <wps:spPr>
                                <a:xfrm>
                                  <a:off x="-4719" y="456896"/>
                                  <a:ext cx="1683933" cy="8160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BAD8A31" w14:textId="77777777" w:rsidR="00A8243D" w:rsidRPr="00E32998" w:rsidRDefault="00A8243D" w:rsidP="00A8243D">
                                    <w:pPr>
                                      <w:rPr>
                                        <w:color w:val="000000" w:themeColor="text1"/>
                                      </w:rPr>
                                    </w:pPr>
                                    <w:r>
                                      <w:rPr>
                                        <w:rFonts w:cs="Times New Roman"/>
                                        <w:color w:val="000000" w:themeColor="text1"/>
                                        <w:szCs w:val="24"/>
                                      </w:rPr>
                                      <w:t>Calculate_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68157068" name="Group 64"/>
                            <wpg:cNvGrpSpPr/>
                            <wpg:grpSpPr>
                              <a:xfrm>
                                <a:off x="2454349" y="543779"/>
                                <a:ext cx="1493900" cy="3036712"/>
                                <a:chOff x="-436" y="9525"/>
                                <a:chExt cx="1708586" cy="411738"/>
                              </a:xfrm>
                            </wpg:grpSpPr>
                            <wps:wsp>
                              <wps:cNvPr id="1596737035" name="Flowchart: Process 62"/>
                              <wps:cNvSpPr/>
                              <wps:spPr>
                                <a:xfrm>
                                  <a:off x="0" y="9525"/>
                                  <a:ext cx="1708150" cy="54432"/>
                                </a:xfrm>
                                <a:prstGeom prst="flowChartProcess">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61F87FD5" w14:textId="77777777" w:rsidR="00A8243D" w:rsidRPr="00C56BED" w:rsidRDefault="00A8243D" w:rsidP="00A8243D">
                                    <w:pPr>
                                      <w:jc w:val="center"/>
                                      <w:rPr>
                                        <w:rFonts w:cs="Times New Roman"/>
                                        <w:szCs w:val="24"/>
                                      </w:rPr>
                                    </w:pPr>
                                    <w:bookmarkStart w:id="5" w:name="_Hlk152168876"/>
                                    <w:bookmarkStart w:id="6" w:name="_Hlk152168877"/>
                                    <w:bookmarkStart w:id="7" w:name="_Hlk152168878"/>
                                    <w:bookmarkStart w:id="8" w:name="_Hlk152168879"/>
                                    <w:bookmarkStart w:id="9" w:name="_Hlk152168880"/>
                                    <w:bookmarkStart w:id="10" w:name="_Hlk152168881"/>
                                    <w:bookmarkStart w:id="11" w:name="_Hlk152168882"/>
                                    <w:bookmarkStart w:id="12" w:name="_Hlk152168883"/>
                                    <w:r>
                                      <w:rPr>
                                        <w:rFonts w:cs="Times New Roman"/>
                                        <w:szCs w:val="24"/>
                                      </w:rPr>
                                      <w:t>Criminal Structure</w:t>
                                    </w:r>
                                    <w:bookmarkEnd w:id="5"/>
                                    <w:bookmarkEnd w:id="6"/>
                                    <w:bookmarkEnd w:id="7"/>
                                    <w:bookmarkEnd w:id="8"/>
                                    <w:bookmarkEnd w:id="9"/>
                                    <w:bookmarkEnd w:id="10"/>
                                    <w:bookmarkEnd w:id="11"/>
                                    <w:bookmarkEnd w:id="12"/>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0981487" name="Flowchart: Process 63"/>
                              <wps:cNvSpPr/>
                              <wps:spPr>
                                <a:xfrm>
                                  <a:off x="-436" y="63957"/>
                                  <a:ext cx="1701799" cy="29217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6581145" w14:textId="011A4BCE" w:rsidR="00A8243D" w:rsidRDefault="00A8243D" w:rsidP="00A8243D">
                                    <w:pPr>
                                      <w:spacing w:line="240" w:lineRule="auto"/>
                                      <w:rPr>
                                        <w:rFonts w:cs="Times New Roman"/>
                                        <w:color w:val="000000" w:themeColor="text1"/>
                                        <w:szCs w:val="24"/>
                                      </w:rPr>
                                    </w:pPr>
                                    <w:r>
                                      <w:rPr>
                                        <w:rFonts w:cs="Times New Roman"/>
                                        <w:color w:val="000000" w:themeColor="text1"/>
                                        <w:szCs w:val="24"/>
                                      </w:rPr>
                                      <w:t>Crimes</w:t>
                                    </w:r>
                                    <w:r w:rsidR="00F3529A">
                                      <w:rPr>
                                        <w:rFonts w:cs="Times New Roman"/>
                                        <w:color w:val="000000" w:themeColor="text1"/>
                                        <w:szCs w:val="24"/>
                                      </w:rPr>
                                      <w:t>: String</w:t>
                                    </w:r>
                                  </w:p>
                                  <w:p w14:paraId="3B9B5703" w14:textId="7619FFB8" w:rsidR="00A8243D" w:rsidRDefault="00A8243D" w:rsidP="00A8243D">
                                    <w:pPr>
                                      <w:spacing w:line="240" w:lineRule="auto"/>
                                      <w:rPr>
                                        <w:rFonts w:cs="Times New Roman"/>
                                        <w:color w:val="000000" w:themeColor="text1"/>
                                        <w:szCs w:val="24"/>
                                      </w:rPr>
                                    </w:pPr>
                                    <w:r>
                                      <w:rPr>
                                        <w:rFonts w:cs="Times New Roman"/>
                                        <w:color w:val="000000" w:themeColor="text1"/>
                                        <w:szCs w:val="24"/>
                                      </w:rPr>
                                      <w:t>Arrest date</w:t>
                                    </w:r>
                                    <w:r w:rsidR="00F3529A">
                                      <w:rPr>
                                        <w:rFonts w:cs="Times New Roman"/>
                                        <w:color w:val="000000" w:themeColor="text1"/>
                                        <w:szCs w:val="24"/>
                                      </w:rPr>
                                      <w:t>: Date</w:t>
                                    </w:r>
                                  </w:p>
                                  <w:p w14:paraId="5165EADA" w14:textId="73A80E8D" w:rsidR="00A8243D" w:rsidRDefault="00A8243D" w:rsidP="00A8243D">
                                    <w:pPr>
                                      <w:spacing w:line="240" w:lineRule="auto"/>
                                      <w:rPr>
                                        <w:rFonts w:cs="Times New Roman"/>
                                        <w:color w:val="000000" w:themeColor="text1"/>
                                        <w:szCs w:val="24"/>
                                      </w:rPr>
                                    </w:pPr>
                                    <w:r>
                                      <w:rPr>
                                        <w:rFonts w:cs="Times New Roman"/>
                                        <w:color w:val="000000" w:themeColor="text1"/>
                                        <w:szCs w:val="24"/>
                                      </w:rPr>
                                      <w:t>Gender</w:t>
                                    </w:r>
                                    <w:r w:rsidR="00F3529A">
                                      <w:rPr>
                                        <w:rFonts w:cs="Times New Roman"/>
                                        <w:color w:val="000000" w:themeColor="text1"/>
                                        <w:szCs w:val="24"/>
                                      </w:rPr>
                                      <w:t>: String</w:t>
                                    </w:r>
                                  </w:p>
                                  <w:p w14:paraId="4DEF8217" w14:textId="74DD8194" w:rsidR="00A8243D" w:rsidRDefault="00A8243D" w:rsidP="00A8243D">
                                    <w:pPr>
                                      <w:spacing w:line="240" w:lineRule="auto"/>
                                      <w:rPr>
                                        <w:rFonts w:cs="Times New Roman"/>
                                        <w:color w:val="000000" w:themeColor="text1"/>
                                        <w:szCs w:val="24"/>
                                      </w:rPr>
                                    </w:pPr>
                                    <w:r>
                                      <w:rPr>
                                        <w:rFonts w:cs="Times New Roman"/>
                                        <w:color w:val="000000" w:themeColor="text1"/>
                                        <w:szCs w:val="24"/>
                                      </w:rPr>
                                      <w:t>Hair color</w:t>
                                    </w:r>
                                    <w:r w:rsidR="00F3529A">
                                      <w:rPr>
                                        <w:rFonts w:cs="Times New Roman"/>
                                        <w:color w:val="000000" w:themeColor="text1"/>
                                        <w:szCs w:val="24"/>
                                      </w:rPr>
                                      <w:t>: String</w:t>
                                    </w:r>
                                  </w:p>
                                  <w:p w14:paraId="785E7E79" w14:textId="3531077C" w:rsidR="00A8243D" w:rsidRDefault="00A8243D" w:rsidP="00A8243D">
                                    <w:pPr>
                                      <w:spacing w:line="240" w:lineRule="auto"/>
                                      <w:rPr>
                                        <w:rFonts w:cs="Times New Roman"/>
                                        <w:color w:val="000000" w:themeColor="text1"/>
                                        <w:szCs w:val="24"/>
                                      </w:rPr>
                                    </w:pPr>
                                    <w:r>
                                      <w:rPr>
                                        <w:rFonts w:cs="Times New Roman"/>
                                        <w:color w:val="000000" w:themeColor="text1"/>
                                        <w:szCs w:val="24"/>
                                      </w:rPr>
                                      <w:t>Hair length</w:t>
                                    </w:r>
                                    <w:r w:rsidR="00F3529A">
                                      <w:rPr>
                                        <w:rFonts w:cs="Times New Roman"/>
                                        <w:color w:val="000000" w:themeColor="text1"/>
                                        <w:szCs w:val="24"/>
                                      </w:rPr>
                                      <w:t>: String</w:t>
                                    </w:r>
                                  </w:p>
                                  <w:p w14:paraId="5C26EB28" w14:textId="4D389AEA" w:rsidR="00A8243D" w:rsidRDefault="00A8243D" w:rsidP="00A8243D">
                                    <w:pPr>
                                      <w:spacing w:line="240" w:lineRule="auto"/>
                                      <w:rPr>
                                        <w:rFonts w:cs="Times New Roman"/>
                                        <w:color w:val="000000" w:themeColor="text1"/>
                                        <w:szCs w:val="24"/>
                                      </w:rPr>
                                    </w:pPr>
                                    <w:r>
                                      <w:rPr>
                                        <w:rFonts w:cs="Times New Roman"/>
                                        <w:color w:val="000000" w:themeColor="text1"/>
                                        <w:szCs w:val="24"/>
                                      </w:rPr>
                                      <w:t>Look age</w:t>
                                    </w:r>
                                    <w:r w:rsidR="00F3529A">
                                      <w:rPr>
                                        <w:rFonts w:cs="Times New Roman"/>
                                        <w:color w:val="000000" w:themeColor="text1"/>
                                        <w:szCs w:val="24"/>
                                      </w:rPr>
                                      <w:t>: String</w:t>
                                    </w:r>
                                  </w:p>
                                  <w:p w14:paraId="5C183978" w14:textId="69FE3C4B" w:rsidR="00A8243D" w:rsidRDefault="00A8243D" w:rsidP="00A8243D">
                                    <w:pPr>
                                      <w:spacing w:line="240" w:lineRule="auto"/>
                                      <w:rPr>
                                        <w:rFonts w:cs="Times New Roman"/>
                                        <w:color w:val="000000" w:themeColor="text1"/>
                                        <w:szCs w:val="24"/>
                                      </w:rPr>
                                    </w:pPr>
                                    <w:r>
                                      <w:rPr>
                                        <w:rFonts w:cs="Times New Roman"/>
                                        <w:color w:val="000000" w:themeColor="text1"/>
                                        <w:szCs w:val="24"/>
                                      </w:rPr>
                                      <w:t>Face shape</w:t>
                                    </w:r>
                                    <w:r w:rsidR="00F3529A">
                                      <w:rPr>
                                        <w:rFonts w:cs="Times New Roman"/>
                                        <w:color w:val="000000" w:themeColor="text1"/>
                                        <w:szCs w:val="24"/>
                                      </w:rPr>
                                      <w:t>: String</w:t>
                                    </w:r>
                                  </w:p>
                                  <w:p w14:paraId="28618590" w14:textId="7B50AE83" w:rsidR="00A8243D" w:rsidRDefault="00A8243D" w:rsidP="00A8243D">
                                    <w:pPr>
                                      <w:spacing w:line="240" w:lineRule="auto"/>
                                      <w:rPr>
                                        <w:rFonts w:cs="Times New Roman"/>
                                        <w:color w:val="000000" w:themeColor="text1"/>
                                        <w:szCs w:val="24"/>
                                      </w:rPr>
                                    </w:pPr>
                                    <w:r>
                                      <w:rPr>
                                        <w:rFonts w:cs="Times New Roman"/>
                                        <w:color w:val="000000" w:themeColor="text1"/>
                                        <w:szCs w:val="24"/>
                                      </w:rPr>
                                      <w:t>Facial hair</w:t>
                                    </w:r>
                                    <w:r w:rsidR="00F3529A">
                                      <w:rPr>
                                        <w:rFonts w:cs="Times New Roman"/>
                                        <w:color w:val="000000" w:themeColor="text1"/>
                                        <w:szCs w:val="24"/>
                                      </w:rPr>
                                      <w:t>: String</w:t>
                                    </w:r>
                                  </w:p>
                                  <w:p w14:paraId="404DBE67" w14:textId="7125EA04" w:rsidR="00A8243D" w:rsidRDefault="00A8243D" w:rsidP="00A8243D">
                                    <w:pPr>
                                      <w:spacing w:line="240" w:lineRule="auto"/>
                                      <w:rPr>
                                        <w:rFonts w:cs="Times New Roman"/>
                                        <w:color w:val="000000" w:themeColor="text1"/>
                                        <w:szCs w:val="24"/>
                                      </w:rPr>
                                    </w:pPr>
                                    <w:r>
                                      <w:rPr>
                                        <w:rFonts w:cs="Times New Roman"/>
                                        <w:color w:val="000000" w:themeColor="text1"/>
                                        <w:szCs w:val="24"/>
                                      </w:rPr>
                                      <w:t>Height</w:t>
                                    </w:r>
                                    <w:r w:rsidR="00F3529A">
                                      <w:rPr>
                                        <w:rFonts w:cs="Times New Roman"/>
                                        <w:color w:val="000000" w:themeColor="text1"/>
                                        <w:szCs w:val="24"/>
                                      </w:rPr>
                                      <w:t>: Float</w:t>
                                    </w:r>
                                  </w:p>
                                  <w:p w14:paraId="018E4E23" w14:textId="443FE004" w:rsidR="00A8243D" w:rsidRDefault="00A8243D" w:rsidP="00A8243D">
                                    <w:pPr>
                                      <w:spacing w:line="240" w:lineRule="auto"/>
                                      <w:rPr>
                                        <w:rFonts w:cs="Times New Roman"/>
                                        <w:color w:val="000000" w:themeColor="text1"/>
                                        <w:szCs w:val="24"/>
                                      </w:rPr>
                                    </w:pPr>
                                    <w:r>
                                      <w:rPr>
                                        <w:rFonts w:cs="Times New Roman"/>
                                        <w:color w:val="000000" w:themeColor="text1"/>
                                        <w:szCs w:val="24"/>
                                      </w:rPr>
                                      <w:t>Weight</w:t>
                                    </w:r>
                                    <w:r w:rsidR="00F3529A">
                                      <w:rPr>
                                        <w:rFonts w:cs="Times New Roman"/>
                                        <w:color w:val="000000" w:themeColor="text1"/>
                                        <w:szCs w:val="24"/>
                                      </w:rPr>
                                      <w:t>: Float</w:t>
                                    </w:r>
                                  </w:p>
                                  <w:p w14:paraId="4B584A97" w14:textId="676C82F3" w:rsidR="00A8243D" w:rsidRDefault="00A8243D" w:rsidP="00A8243D">
                                    <w:pPr>
                                      <w:spacing w:line="240" w:lineRule="auto"/>
                                      <w:rPr>
                                        <w:rFonts w:cs="Times New Roman"/>
                                        <w:color w:val="000000" w:themeColor="text1"/>
                                        <w:szCs w:val="24"/>
                                      </w:rPr>
                                    </w:pPr>
                                    <w:r>
                                      <w:rPr>
                                        <w:rFonts w:cs="Times New Roman"/>
                                        <w:color w:val="000000" w:themeColor="text1"/>
                                        <w:szCs w:val="24"/>
                                      </w:rPr>
                                      <w:t>Mark</w:t>
                                    </w:r>
                                    <w:r w:rsidR="00F3529A">
                                      <w:rPr>
                                        <w:rFonts w:cs="Times New Roman"/>
                                        <w:color w:val="000000" w:themeColor="text1"/>
                                        <w:szCs w:val="24"/>
                                      </w:rPr>
                                      <w:t>: String</w:t>
                                    </w:r>
                                  </w:p>
                                  <w:p w14:paraId="15324D57" w14:textId="77777777" w:rsidR="00A8243D" w:rsidRPr="00C56BED" w:rsidRDefault="00A8243D" w:rsidP="00A8243D">
                                    <w:pPr>
                                      <w:spacing w:line="240" w:lineRule="auto"/>
                                      <w:rPr>
                                        <w:rFonts w:cs="Times New Roman"/>
                                        <w:color w:val="000000" w:themeColor="text1"/>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8896775" name="Flowchart: Process 63"/>
                              <wps:cNvSpPr/>
                              <wps:spPr>
                                <a:xfrm>
                                  <a:off x="5913" y="349449"/>
                                  <a:ext cx="1695450" cy="71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EF1BF41" w14:textId="77777777" w:rsidR="00A8243D" w:rsidRDefault="00A8243D" w:rsidP="00A8243D">
                                    <w:pPr>
                                      <w:spacing w:line="240" w:lineRule="auto"/>
                                      <w:rPr>
                                        <w:rFonts w:cs="Times New Roman"/>
                                        <w:color w:val="000000" w:themeColor="text1"/>
                                        <w:szCs w:val="24"/>
                                      </w:rPr>
                                    </w:pPr>
                                    <w:r>
                                      <w:rPr>
                                        <w:rFonts w:cs="Times New Roman"/>
                                        <w:color w:val="000000" w:themeColor="text1"/>
                                        <w:szCs w:val="24"/>
                                      </w:rPr>
                                      <w:t>Predict()</w:t>
                                    </w:r>
                                  </w:p>
                                  <w:p w14:paraId="1B432AC9" w14:textId="77777777" w:rsidR="00A8243D" w:rsidRPr="007B392B" w:rsidRDefault="00A8243D" w:rsidP="00A8243D">
                                    <w:pPr>
                                      <w:spacing w:line="240" w:lineRule="auto"/>
                                      <w:rPr>
                                        <w:rFonts w:cs="Times New Roman"/>
                                        <w:color w:val="000000" w:themeColor="text1"/>
                                        <w:szCs w:val="24"/>
                                      </w:rPr>
                                    </w:pPr>
                                    <w:r>
                                      <w:rPr>
                                        <w:rFonts w:cs="Times New Roman"/>
                                        <w:color w:val="000000" w:themeColor="text1"/>
                                        <w:szCs w:val="24"/>
                                      </w:rPr>
                                      <w:t>Load_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495935476" name="Group 64"/>
                            <wpg:cNvGrpSpPr/>
                            <wpg:grpSpPr>
                              <a:xfrm>
                                <a:off x="554054" y="2747646"/>
                                <a:ext cx="1257299" cy="1420277"/>
                                <a:chOff x="-5085282" y="-305189"/>
                                <a:chExt cx="1719394" cy="327478"/>
                              </a:xfrm>
                            </wpg:grpSpPr>
                            <wps:wsp>
                              <wps:cNvPr id="1315694948" name="Flowchart: Process 62"/>
                              <wps:cNvSpPr/>
                              <wps:spPr>
                                <a:xfrm>
                                  <a:off x="-5085282" y="-305189"/>
                                  <a:ext cx="1708151" cy="76420"/>
                                </a:xfrm>
                                <a:prstGeom prst="flowChartProcess">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2847A16E" w14:textId="77777777" w:rsidR="00A8243D" w:rsidRPr="00C56BED" w:rsidRDefault="00A8243D" w:rsidP="00A8243D">
                                    <w:pPr>
                                      <w:jc w:val="center"/>
                                      <w:rPr>
                                        <w:rFonts w:cs="Times New Roman"/>
                                        <w:szCs w:val="24"/>
                                      </w:rPr>
                                    </w:pPr>
                                    <w:r>
                                      <w:rPr>
                                        <w:rFonts w:cs="Times New Roman"/>
                                        <w:szCs w:val="24"/>
                                      </w:rPr>
                                      <w:t>Noti Pan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739458" name="Flowchart: Process 63"/>
                              <wps:cNvSpPr/>
                              <wps:spPr>
                                <a:xfrm>
                                  <a:off x="-5079142" y="-223938"/>
                                  <a:ext cx="1701800" cy="10779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08BD424" w14:textId="2CEA681E" w:rsidR="00A8243D" w:rsidRDefault="00A8243D" w:rsidP="00A8243D">
                                    <w:pPr>
                                      <w:spacing w:line="240" w:lineRule="auto"/>
                                      <w:rPr>
                                        <w:rFonts w:cs="Times New Roman"/>
                                        <w:color w:val="000000" w:themeColor="text1"/>
                                        <w:szCs w:val="24"/>
                                      </w:rPr>
                                    </w:pPr>
                                    <w:r>
                                      <w:rPr>
                                        <w:rFonts w:cs="Times New Roman"/>
                                        <w:color w:val="000000" w:themeColor="text1"/>
                                        <w:szCs w:val="24"/>
                                      </w:rPr>
                                      <w:t>Title</w:t>
                                    </w:r>
                                    <w:r w:rsidR="00F3529A">
                                      <w:rPr>
                                        <w:rFonts w:cs="Times New Roman"/>
                                        <w:color w:val="000000" w:themeColor="text1"/>
                                        <w:szCs w:val="24"/>
                                      </w:rPr>
                                      <w:t>: String</w:t>
                                    </w:r>
                                  </w:p>
                                  <w:p w14:paraId="3F5668D5" w14:textId="74EC7DEA" w:rsidR="00A8243D" w:rsidRPr="00C56BED" w:rsidRDefault="00A8243D" w:rsidP="00A8243D">
                                    <w:pPr>
                                      <w:spacing w:line="240" w:lineRule="auto"/>
                                      <w:rPr>
                                        <w:rFonts w:cs="Times New Roman"/>
                                        <w:color w:val="000000" w:themeColor="text1"/>
                                        <w:szCs w:val="24"/>
                                      </w:rPr>
                                    </w:pPr>
                                    <w:r>
                                      <w:rPr>
                                        <w:rFonts w:cs="Times New Roman"/>
                                        <w:color w:val="000000" w:themeColor="text1"/>
                                        <w:szCs w:val="24"/>
                                      </w:rPr>
                                      <w:t>Created_at</w:t>
                                    </w:r>
                                    <w:r w:rsidR="00F3529A">
                                      <w:rPr>
                                        <w:rFonts w:cs="Times New Roman"/>
                                        <w:color w:val="000000" w:themeColor="text1"/>
                                        <w:szCs w:val="24"/>
                                      </w:rPr>
                                      <w:t>: D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1752281" name="Flowchart: Process 63"/>
                              <wps:cNvSpPr/>
                              <wps:spPr>
                                <a:xfrm>
                                  <a:off x="-5078933" y="-109606"/>
                                  <a:ext cx="1713045" cy="13189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B7BC2EF" w14:textId="77777777" w:rsidR="00A8243D" w:rsidRDefault="00A8243D" w:rsidP="00A8243D">
                                    <w:pPr>
                                      <w:rPr>
                                        <w:rFonts w:cs="Times New Roman"/>
                                        <w:color w:val="000000" w:themeColor="text1"/>
                                        <w:szCs w:val="24"/>
                                      </w:rPr>
                                    </w:pPr>
                                    <w:r>
                                      <w:rPr>
                                        <w:rFonts w:cs="Times New Roman"/>
                                        <w:color w:val="000000" w:themeColor="text1"/>
                                        <w:szCs w:val="24"/>
                                      </w:rPr>
                                      <w:t>Time_expired()</w:t>
                                    </w:r>
                                  </w:p>
                                  <w:p w14:paraId="15F212AF" w14:textId="77777777" w:rsidR="00A8243D" w:rsidRPr="00E32998" w:rsidRDefault="00A8243D" w:rsidP="00A8243D">
                                    <w:pPr>
                                      <w:rPr>
                                        <w:color w:val="000000" w:themeColor="text1"/>
                                      </w:rPr>
                                    </w:pPr>
                                    <w:r>
                                      <w:rPr>
                                        <w:rFonts w:cs="Times New Roman"/>
                                        <w:color w:val="000000" w:themeColor="text1"/>
                                        <w:szCs w:val="24"/>
                                      </w:rPr>
                                      <w:t>Destro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800305630" name="Group 64"/>
                            <wpg:cNvGrpSpPr/>
                            <wpg:grpSpPr>
                              <a:xfrm>
                                <a:off x="4099318" y="-7063"/>
                                <a:ext cx="1422402" cy="1279606"/>
                                <a:chOff x="1016" y="-1628"/>
                                <a:chExt cx="1708151" cy="294927"/>
                              </a:xfrm>
                            </wpg:grpSpPr>
                            <wps:wsp>
                              <wps:cNvPr id="2137690807" name="Flowchart: Process 62"/>
                              <wps:cNvSpPr/>
                              <wps:spPr>
                                <a:xfrm>
                                  <a:off x="1016" y="-1628"/>
                                  <a:ext cx="1708151" cy="76420"/>
                                </a:xfrm>
                                <a:prstGeom prst="flowChartProcess">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20D79298" w14:textId="77777777" w:rsidR="00A8243D" w:rsidRPr="00C56BED" w:rsidRDefault="00A8243D" w:rsidP="00A8243D">
                                    <w:pPr>
                                      <w:jc w:val="center"/>
                                      <w:rPr>
                                        <w:rFonts w:cs="Times New Roman"/>
                                        <w:szCs w:val="24"/>
                                      </w:rPr>
                                    </w:pPr>
                                    <w:r>
                                      <w:rPr>
                                        <w:rFonts w:cs="Times New Roman"/>
                                        <w:szCs w:val="24"/>
                                      </w:rPr>
                                      <w:t>Requ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837516" name="Flowchart: Process 63"/>
                              <wps:cNvSpPr/>
                              <wps:spPr>
                                <a:xfrm>
                                  <a:off x="6350" y="79757"/>
                                  <a:ext cx="1701800" cy="213542"/>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B3AD1EF" w14:textId="77777777" w:rsidR="00A8243D" w:rsidRDefault="00A8243D" w:rsidP="00A8243D">
                                    <w:pPr>
                                      <w:spacing w:line="240" w:lineRule="auto"/>
                                      <w:rPr>
                                        <w:rFonts w:cs="Times New Roman"/>
                                        <w:color w:val="000000" w:themeColor="text1"/>
                                        <w:szCs w:val="24"/>
                                      </w:rPr>
                                    </w:pPr>
                                    <w:r>
                                      <w:rPr>
                                        <w:rFonts w:cs="Times New Roman"/>
                                        <w:color w:val="000000" w:themeColor="text1"/>
                                        <w:szCs w:val="24"/>
                                      </w:rPr>
                                      <w:t>Description: String</w:t>
                                    </w:r>
                                  </w:p>
                                  <w:p w14:paraId="3A947D24" w14:textId="77777777" w:rsidR="00A8243D" w:rsidRDefault="00A8243D" w:rsidP="00A8243D">
                                    <w:pPr>
                                      <w:spacing w:line="240" w:lineRule="auto"/>
                                      <w:rPr>
                                        <w:rFonts w:cs="Times New Roman"/>
                                        <w:color w:val="000000" w:themeColor="text1"/>
                                        <w:szCs w:val="24"/>
                                      </w:rPr>
                                    </w:pPr>
                                    <w:r>
                                      <w:rPr>
                                        <w:rFonts w:cs="Times New Roman"/>
                                        <w:color w:val="000000" w:themeColor="text1"/>
                                        <w:szCs w:val="24"/>
                                      </w:rPr>
                                      <w:t>Complain no:</w:t>
                                    </w:r>
                                  </w:p>
                                  <w:p w14:paraId="6D919435" w14:textId="77777777" w:rsidR="00A8243D" w:rsidRPr="00C56BED" w:rsidRDefault="00A8243D" w:rsidP="00A8243D">
                                    <w:pPr>
                                      <w:spacing w:line="240" w:lineRule="auto"/>
                                      <w:rPr>
                                        <w:rFonts w:cs="Times New Roman"/>
                                        <w:color w:val="000000" w:themeColor="text1"/>
                                        <w:szCs w:val="24"/>
                                      </w:rPr>
                                    </w:pPr>
                                    <w:r>
                                      <w:rPr>
                                        <w:rFonts w:cs="Times New Roman"/>
                                        <w:color w:val="000000" w:themeColor="text1"/>
                                        <w:szCs w:val="24"/>
                                      </w:rPr>
                                      <w:t>Status: St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83567055" name="Group 64"/>
                            <wpg:cNvGrpSpPr/>
                            <wpg:grpSpPr>
                              <a:xfrm>
                                <a:off x="3430730" y="3760135"/>
                                <a:ext cx="1422400" cy="1675762"/>
                                <a:chOff x="-801886" y="558209"/>
                                <a:chExt cx="1708150" cy="499836"/>
                              </a:xfrm>
                            </wpg:grpSpPr>
                            <wps:wsp>
                              <wps:cNvPr id="1692535304" name="Flowchart: Process 62"/>
                              <wps:cNvSpPr/>
                              <wps:spPr>
                                <a:xfrm>
                                  <a:off x="-801886" y="558209"/>
                                  <a:ext cx="1708150" cy="76420"/>
                                </a:xfrm>
                                <a:prstGeom prst="flowChartProcess">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7B281A36" w14:textId="77777777" w:rsidR="00A8243D" w:rsidRPr="00C56BED" w:rsidRDefault="00A8243D" w:rsidP="00A8243D">
                                    <w:pPr>
                                      <w:jc w:val="center"/>
                                      <w:rPr>
                                        <w:rFonts w:cs="Times New Roman"/>
                                        <w:szCs w:val="24"/>
                                      </w:rPr>
                                    </w:pPr>
                                    <w:r>
                                      <w:rPr>
                                        <w:rFonts w:cs="Times New Roman"/>
                                        <w:szCs w:val="24"/>
                                      </w:rPr>
                                      <w:t>Addr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3537551" name="Flowchart: Process 63"/>
                              <wps:cNvSpPr/>
                              <wps:spPr>
                                <a:xfrm>
                                  <a:off x="-795537" y="640509"/>
                                  <a:ext cx="1701801" cy="230639"/>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8B71A8C" w14:textId="7BF32B8F" w:rsidR="00A8243D" w:rsidRDefault="00A8243D" w:rsidP="00A8243D">
                                    <w:pPr>
                                      <w:spacing w:line="240" w:lineRule="auto"/>
                                      <w:rPr>
                                        <w:rFonts w:cs="Times New Roman"/>
                                        <w:color w:val="000000" w:themeColor="text1"/>
                                        <w:szCs w:val="24"/>
                                      </w:rPr>
                                    </w:pPr>
                                    <w:r>
                                      <w:rPr>
                                        <w:rFonts w:cs="Times New Roman"/>
                                        <w:color w:val="000000" w:themeColor="text1"/>
                                        <w:szCs w:val="24"/>
                                      </w:rPr>
                                      <w:t>Division</w:t>
                                    </w:r>
                                    <w:r w:rsidR="00F3529A">
                                      <w:rPr>
                                        <w:rFonts w:cs="Times New Roman"/>
                                        <w:color w:val="000000" w:themeColor="text1"/>
                                        <w:szCs w:val="24"/>
                                      </w:rPr>
                                      <w:t>: String</w:t>
                                    </w:r>
                                  </w:p>
                                  <w:p w14:paraId="3382511D" w14:textId="6861E986" w:rsidR="00A8243D" w:rsidRDefault="00A8243D" w:rsidP="00A8243D">
                                    <w:pPr>
                                      <w:spacing w:line="240" w:lineRule="auto"/>
                                      <w:rPr>
                                        <w:rFonts w:cs="Times New Roman"/>
                                        <w:color w:val="000000" w:themeColor="text1"/>
                                        <w:szCs w:val="24"/>
                                      </w:rPr>
                                    </w:pPr>
                                    <w:r>
                                      <w:rPr>
                                        <w:rFonts w:cs="Times New Roman"/>
                                        <w:color w:val="000000" w:themeColor="text1"/>
                                        <w:szCs w:val="24"/>
                                      </w:rPr>
                                      <w:t>District</w:t>
                                    </w:r>
                                    <w:r w:rsidR="00F3529A">
                                      <w:rPr>
                                        <w:rFonts w:cs="Times New Roman"/>
                                        <w:color w:val="000000" w:themeColor="text1"/>
                                        <w:szCs w:val="24"/>
                                      </w:rPr>
                                      <w:t>: String</w:t>
                                    </w:r>
                                  </w:p>
                                  <w:p w14:paraId="296EA0B9" w14:textId="56AFCA4A" w:rsidR="00A8243D" w:rsidRPr="00C56BED" w:rsidRDefault="00A8243D" w:rsidP="00A8243D">
                                    <w:pPr>
                                      <w:spacing w:line="240" w:lineRule="auto"/>
                                      <w:rPr>
                                        <w:rFonts w:cs="Times New Roman"/>
                                        <w:color w:val="000000" w:themeColor="text1"/>
                                        <w:szCs w:val="24"/>
                                      </w:rPr>
                                    </w:pPr>
                                    <w:r>
                                      <w:rPr>
                                        <w:rFonts w:cs="Times New Roman"/>
                                        <w:color w:val="000000" w:themeColor="text1"/>
                                        <w:szCs w:val="24"/>
                                      </w:rPr>
                                      <w:t>Thana</w:t>
                                    </w:r>
                                    <w:r w:rsidR="00F3529A">
                                      <w:rPr>
                                        <w:rFonts w:cs="Times New Roman"/>
                                        <w:color w:val="000000" w:themeColor="text1"/>
                                        <w:szCs w:val="24"/>
                                      </w:rPr>
                                      <w:t>: St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45727" name="Flowchart: Process 63"/>
                              <wps:cNvSpPr/>
                              <wps:spPr>
                                <a:xfrm>
                                  <a:off x="-795537" y="877468"/>
                                  <a:ext cx="1701801" cy="18057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2ED0149" w14:textId="77777777" w:rsidR="00A8243D" w:rsidRDefault="00A8243D" w:rsidP="00A8243D">
                                    <w:pPr>
                                      <w:rPr>
                                        <w:color w:val="000000" w:themeColor="text1"/>
                                      </w:rPr>
                                    </w:pPr>
                                    <w:r>
                                      <w:rPr>
                                        <w:color w:val="000000" w:themeColor="text1"/>
                                      </w:rPr>
                                      <w:t>Update_dis()</w:t>
                                    </w:r>
                                  </w:p>
                                  <w:p w14:paraId="2956FC20" w14:textId="77777777" w:rsidR="00A8243D" w:rsidRPr="00E32998" w:rsidRDefault="00A8243D" w:rsidP="00A8243D">
                                    <w:pPr>
                                      <w:rPr>
                                        <w:color w:val="000000" w:themeColor="text1"/>
                                      </w:rPr>
                                    </w:pPr>
                                    <w:r>
                                      <w:rPr>
                                        <w:color w:val="000000" w:themeColor="text1"/>
                                      </w:rPr>
                                      <w:t>Update_th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81054827" name="Group 64"/>
                            <wpg:cNvGrpSpPr/>
                            <wpg:grpSpPr>
                              <a:xfrm>
                                <a:off x="420572" y="4350263"/>
                                <a:ext cx="2079807" cy="1979567"/>
                                <a:chOff x="68522" y="185442"/>
                                <a:chExt cx="1859985" cy="413113"/>
                              </a:xfrm>
                            </wpg:grpSpPr>
                            <wps:wsp>
                              <wps:cNvPr id="1207180090" name="Flowchart: Process 62"/>
                              <wps:cNvSpPr/>
                              <wps:spPr>
                                <a:xfrm>
                                  <a:off x="68522" y="185442"/>
                                  <a:ext cx="1859985" cy="85453"/>
                                </a:xfrm>
                                <a:prstGeom prst="flowChartProcess">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4040B532" w14:textId="77777777" w:rsidR="00A8243D" w:rsidRPr="00C56BED" w:rsidRDefault="00A8243D" w:rsidP="00A8243D">
                                    <w:pPr>
                                      <w:jc w:val="center"/>
                                      <w:rPr>
                                        <w:rFonts w:cs="Times New Roman"/>
                                        <w:szCs w:val="24"/>
                                      </w:rPr>
                                    </w:pPr>
                                    <w:r>
                                      <w:rPr>
                                        <w:rFonts w:cs="Times New Roman"/>
                                        <w:szCs w:val="24"/>
                                      </w:rPr>
                                      <w:t>User</w:t>
                                    </w:r>
                                    <w:r w:rsidRPr="00C56BED">
                                      <w:rPr>
                                        <w:rFonts w:cs="Times New Roman"/>
                                        <w:szCs w:val="24"/>
                                      </w:rPr>
                                      <w:t xml:space="preserve"> Pro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9993918" name="Flowchart: Process 63"/>
                              <wps:cNvSpPr/>
                              <wps:spPr>
                                <a:xfrm>
                                  <a:off x="68590" y="266500"/>
                                  <a:ext cx="1853659" cy="19873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A4C08E6" w14:textId="77777777" w:rsidR="00A8243D" w:rsidRPr="00C56BED" w:rsidRDefault="00A8243D" w:rsidP="00A8243D">
                                    <w:pPr>
                                      <w:spacing w:line="240" w:lineRule="auto"/>
                                      <w:rPr>
                                        <w:rFonts w:cs="Times New Roman"/>
                                        <w:color w:val="000000" w:themeColor="text1"/>
                                        <w:szCs w:val="24"/>
                                      </w:rPr>
                                    </w:pPr>
                                    <w:r w:rsidRPr="00C56BED">
                                      <w:rPr>
                                        <w:rFonts w:cs="Times New Roman"/>
                                        <w:color w:val="000000" w:themeColor="text1"/>
                                        <w:szCs w:val="24"/>
                                      </w:rPr>
                                      <w:t xml:space="preserve">Name: </w:t>
                                    </w:r>
                                    <w:r>
                                      <w:rPr>
                                        <w:rFonts w:cs="Times New Roman"/>
                                        <w:color w:val="000000" w:themeColor="text1"/>
                                        <w:szCs w:val="24"/>
                                      </w:rPr>
                                      <w:t>String</w:t>
                                    </w:r>
                                  </w:p>
                                  <w:p w14:paraId="11FE282A" w14:textId="77777777" w:rsidR="00A8243D" w:rsidRPr="00C56BED" w:rsidRDefault="00A8243D" w:rsidP="00A8243D">
                                    <w:pPr>
                                      <w:spacing w:line="240" w:lineRule="auto"/>
                                      <w:rPr>
                                        <w:rFonts w:cs="Times New Roman"/>
                                        <w:color w:val="000000" w:themeColor="text1"/>
                                        <w:szCs w:val="24"/>
                                      </w:rPr>
                                    </w:pPr>
                                    <w:r w:rsidRPr="00C56BED">
                                      <w:rPr>
                                        <w:rFonts w:cs="Times New Roman"/>
                                        <w:color w:val="000000" w:themeColor="text1"/>
                                        <w:szCs w:val="24"/>
                                      </w:rPr>
                                      <w:t>Email:</w:t>
                                    </w:r>
                                    <w:r w:rsidRPr="007B392B">
                                      <w:rPr>
                                        <w:rFonts w:cs="Times New Roman"/>
                                        <w:color w:val="000000" w:themeColor="text1"/>
                                        <w:szCs w:val="24"/>
                                      </w:rPr>
                                      <w:t xml:space="preserve"> </w:t>
                                    </w:r>
                                    <w:r>
                                      <w:rPr>
                                        <w:rFonts w:cs="Times New Roman"/>
                                        <w:color w:val="000000" w:themeColor="text1"/>
                                        <w:szCs w:val="24"/>
                                      </w:rPr>
                                      <w:t>String</w:t>
                                    </w:r>
                                  </w:p>
                                  <w:p w14:paraId="5E57871B" w14:textId="77777777" w:rsidR="00A8243D" w:rsidRPr="00C56BED" w:rsidRDefault="00A8243D" w:rsidP="00A8243D">
                                    <w:pPr>
                                      <w:spacing w:line="240" w:lineRule="auto"/>
                                      <w:rPr>
                                        <w:rFonts w:cs="Times New Roman"/>
                                        <w:color w:val="000000" w:themeColor="text1"/>
                                        <w:szCs w:val="24"/>
                                      </w:rPr>
                                    </w:pPr>
                                    <w:r w:rsidRPr="00C56BED">
                                      <w:rPr>
                                        <w:rFonts w:cs="Times New Roman"/>
                                        <w:color w:val="000000" w:themeColor="text1"/>
                                        <w:szCs w:val="24"/>
                                      </w:rPr>
                                      <w:t>Password:</w:t>
                                    </w:r>
                                    <w:r w:rsidRPr="007B392B">
                                      <w:rPr>
                                        <w:rFonts w:cs="Times New Roman"/>
                                        <w:color w:val="000000" w:themeColor="text1"/>
                                        <w:szCs w:val="24"/>
                                      </w:rPr>
                                      <w:t xml:space="preserve"> </w:t>
                                    </w:r>
                                    <w:r>
                                      <w:rPr>
                                        <w:rFonts w:cs="Times New Roman"/>
                                        <w:color w:val="000000" w:themeColor="text1"/>
                                        <w:szCs w:val="24"/>
                                      </w:rPr>
                                      <w:t>String</w:t>
                                    </w:r>
                                  </w:p>
                                  <w:p w14:paraId="5EE70B52" w14:textId="6513AF2C" w:rsidR="00A8243D" w:rsidRPr="00C56BED" w:rsidRDefault="00A8243D" w:rsidP="00687946">
                                    <w:pPr>
                                      <w:spacing w:line="240" w:lineRule="auto"/>
                                      <w:jc w:val="left"/>
                                      <w:rPr>
                                        <w:rFonts w:cs="Times New Roman"/>
                                        <w:color w:val="000000" w:themeColor="text1"/>
                                        <w:szCs w:val="24"/>
                                      </w:rPr>
                                    </w:pPr>
                                    <w:r>
                                      <w:rPr>
                                        <w:rFonts w:cs="Times New Roman"/>
                                        <w:color w:val="000000" w:themeColor="text1"/>
                                        <w:szCs w:val="24"/>
                                      </w:rPr>
                                      <w:t>PermanentAddress</w:t>
                                    </w:r>
                                    <w:r w:rsidRPr="00C56BED">
                                      <w:rPr>
                                        <w:rFonts w:cs="Times New Roman"/>
                                        <w:color w:val="000000" w:themeColor="text1"/>
                                        <w:szCs w:val="24"/>
                                      </w:rPr>
                                      <w:t>: Addr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9697709" name="Flowchart: Process 63"/>
                              <wps:cNvSpPr/>
                              <wps:spPr>
                                <a:xfrm>
                                  <a:off x="74989" y="463388"/>
                                  <a:ext cx="1840978" cy="13516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C974E48" w14:textId="77777777" w:rsidR="00A8243D" w:rsidRDefault="00A8243D" w:rsidP="00A8243D">
                                    <w:pPr>
                                      <w:rPr>
                                        <w:rFonts w:cs="Times New Roman"/>
                                        <w:color w:val="000000" w:themeColor="text1"/>
                                        <w:szCs w:val="24"/>
                                      </w:rPr>
                                    </w:pPr>
                                    <w:r>
                                      <w:rPr>
                                        <w:rFonts w:cs="Times New Roman"/>
                                        <w:color w:val="000000" w:themeColor="text1"/>
                                        <w:szCs w:val="24"/>
                                      </w:rPr>
                                      <w:t>File_new_complain()</w:t>
                                    </w:r>
                                  </w:p>
                                  <w:p w14:paraId="53A32707" w14:textId="77777777" w:rsidR="00A8243D" w:rsidRDefault="00A8243D" w:rsidP="00A8243D">
                                    <w:pPr>
                                      <w:rPr>
                                        <w:rFonts w:cs="Times New Roman"/>
                                        <w:color w:val="000000" w:themeColor="text1"/>
                                        <w:szCs w:val="24"/>
                                      </w:rPr>
                                    </w:pPr>
                                    <w:r>
                                      <w:rPr>
                                        <w:rFonts w:cs="Times New Roman"/>
                                        <w:color w:val="000000" w:themeColor="text1"/>
                                        <w:szCs w:val="24"/>
                                      </w:rPr>
                                      <w:t>Search_View_Self_complain()</w:t>
                                    </w:r>
                                  </w:p>
                                  <w:p w14:paraId="351D0F96" w14:textId="77777777" w:rsidR="00A8243D" w:rsidRPr="00C56BED" w:rsidRDefault="00A8243D" w:rsidP="00A8243D">
                                    <w:pPr>
                                      <w:rPr>
                                        <w:rFonts w:cs="Times New Roman"/>
                                        <w:color w:val="000000" w:themeColor="text1"/>
                                        <w:szCs w:val="24"/>
                                      </w:rPr>
                                    </w:pPr>
                                  </w:p>
                                  <w:p w14:paraId="36EBB161" w14:textId="77777777" w:rsidR="00A8243D" w:rsidRPr="00E32998" w:rsidRDefault="00A8243D" w:rsidP="00A8243D">
                                    <w:pP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361416046" name="Group 64"/>
                            <wpg:cNvGrpSpPr/>
                            <wpg:grpSpPr>
                              <a:xfrm>
                                <a:off x="2966195" y="5889171"/>
                                <a:ext cx="2598414" cy="2288351"/>
                                <a:chOff x="-105" y="-4618"/>
                                <a:chExt cx="1683933" cy="303597"/>
                              </a:xfrm>
                            </wpg:grpSpPr>
                            <wps:wsp>
                              <wps:cNvPr id="892379625" name="Flowchart: Process 62"/>
                              <wps:cNvSpPr/>
                              <wps:spPr>
                                <a:xfrm>
                                  <a:off x="0" y="-4618"/>
                                  <a:ext cx="1679141" cy="43771"/>
                                </a:xfrm>
                                <a:prstGeom prst="flowChartProcess">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31F19DA6" w14:textId="77777777" w:rsidR="00A8243D" w:rsidRPr="00C56BED" w:rsidRDefault="00A8243D" w:rsidP="00A8243D">
                                    <w:pPr>
                                      <w:jc w:val="center"/>
                                      <w:rPr>
                                        <w:rFonts w:cs="Times New Roman"/>
                                        <w:szCs w:val="24"/>
                                      </w:rPr>
                                    </w:pPr>
                                    <w:r>
                                      <w:rPr>
                                        <w:rFonts w:cs="Times New Roman"/>
                                        <w:szCs w:val="24"/>
                                      </w:rPr>
                                      <w:t>Compl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906271" name="Flowchart: Process 63"/>
                              <wps:cNvSpPr/>
                              <wps:spPr>
                                <a:xfrm>
                                  <a:off x="-73" y="39142"/>
                                  <a:ext cx="1679175" cy="183949"/>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B0EBEFA" w14:textId="77777777" w:rsidR="00A8243D" w:rsidRDefault="00A8243D" w:rsidP="00A8243D">
                                    <w:pPr>
                                      <w:spacing w:line="240" w:lineRule="auto"/>
                                      <w:rPr>
                                        <w:rFonts w:cs="Times New Roman"/>
                                        <w:color w:val="000000" w:themeColor="text1"/>
                                        <w:szCs w:val="24"/>
                                      </w:rPr>
                                    </w:pPr>
                                    <w:r>
                                      <w:rPr>
                                        <w:rFonts w:cs="Times New Roman"/>
                                        <w:color w:val="000000" w:themeColor="text1"/>
                                        <w:szCs w:val="24"/>
                                      </w:rPr>
                                      <w:t>Victim info’s: User Profile()</w:t>
                                    </w:r>
                                  </w:p>
                                  <w:p w14:paraId="0FC1571D" w14:textId="77777777" w:rsidR="00A8243D" w:rsidRDefault="00A8243D" w:rsidP="00A8243D">
                                    <w:pPr>
                                      <w:spacing w:line="240" w:lineRule="auto"/>
                                      <w:rPr>
                                        <w:rFonts w:cs="Times New Roman"/>
                                        <w:color w:val="000000" w:themeColor="text1"/>
                                        <w:szCs w:val="24"/>
                                      </w:rPr>
                                    </w:pPr>
                                    <w:r>
                                      <w:rPr>
                                        <w:rFonts w:cs="Times New Roman"/>
                                        <w:color w:val="000000" w:themeColor="text1"/>
                                        <w:szCs w:val="24"/>
                                      </w:rPr>
                                      <w:t>Occurance Date: Date()</w:t>
                                    </w:r>
                                  </w:p>
                                  <w:p w14:paraId="0737A24B" w14:textId="77777777" w:rsidR="00A8243D" w:rsidRDefault="00A8243D" w:rsidP="00A8243D">
                                    <w:pPr>
                                      <w:spacing w:line="240" w:lineRule="auto"/>
                                      <w:rPr>
                                        <w:rFonts w:cs="Times New Roman"/>
                                        <w:color w:val="000000" w:themeColor="text1"/>
                                        <w:szCs w:val="24"/>
                                      </w:rPr>
                                    </w:pPr>
                                    <w:r>
                                      <w:rPr>
                                        <w:rFonts w:cs="Times New Roman"/>
                                        <w:color w:val="000000" w:themeColor="text1"/>
                                        <w:szCs w:val="24"/>
                                      </w:rPr>
                                      <w:t>Occurance Place: Address()</w:t>
                                    </w:r>
                                  </w:p>
                                  <w:p w14:paraId="7C59D7E8" w14:textId="77777777" w:rsidR="00A8243D" w:rsidRDefault="00A8243D" w:rsidP="00A8243D">
                                    <w:pPr>
                                      <w:spacing w:line="240" w:lineRule="auto"/>
                                      <w:rPr>
                                        <w:rFonts w:cs="Times New Roman"/>
                                        <w:color w:val="000000" w:themeColor="text1"/>
                                        <w:szCs w:val="24"/>
                                      </w:rPr>
                                    </w:pPr>
                                    <w:r>
                                      <w:rPr>
                                        <w:rFonts w:cs="Times New Roman"/>
                                        <w:color w:val="000000" w:themeColor="text1"/>
                                        <w:szCs w:val="24"/>
                                      </w:rPr>
                                      <w:t>Brief_of_incident: String()</w:t>
                                    </w:r>
                                  </w:p>
                                  <w:p w14:paraId="1DBCD61F" w14:textId="77777777" w:rsidR="00A8243D" w:rsidRPr="00272FAC" w:rsidRDefault="00A8243D" w:rsidP="00687946">
                                    <w:pPr>
                                      <w:spacing w:line="240" w:lineRule="auto"/>
                                      <w:rPr>
                                        <w:rFonts w:cs="Times New Roman"/>
                                        <w:b/>
                                        <w:bCs/>
                                        <w:color w:val="000000" w:themeColor="text1"/>
                                        <w:szCs w:val="24"/>
                                      </w:rPr>
                                    </w:pPr>
                                    <w:r>
                                      <w:rPr>
                                        <w:rFonts w:cs="Times New Roman"/>
                                        <w:color w:val="000000" w:themeColor="text1"/>
                                        <w:szCs w:val="24"/>
                                      </w:rPr>
                                      <w:t xml:space="preserve">Criminal_structure_details: </w:t>
                                    </w:r>
                                    <w:r w:rsidRPr="00272FAC">
                                      <w:rPr>
                                        <w:rFonts w:cs="Times New Roman"/>
                                        <w:color w:val="000000" w:themeColor="text1"/>
                                        <w:szCs w:val="24"/>
                                      </w:rPr>
                                      <w:t>Criminal</w:t>
                                    </w:r>
                                    <w:r w:rsidRPr="00272FAC">
                                      <w:rPr>
                                        <w:rFonts w:cs="Times New Roman"/>
                                        <w:b/>
                                        <w:bCs/>
                                        <w:color w:val="000000" w:themeColor="text1"/>
                                        <w:szCs w:val="24"/>
                                      </w:rPr>
                                      <w:t xml:space="preserve"> </w:t>
                                    </w:r>
                                    <w:r w:rsidRPr="005F7EE2">
                                      <w:rPr>
                                        <w:rFonts w:cs="Times New Roman"/>
                                        <w:color w:val="000000" w:themeColor="text1"/>
                                        <w:szCs w:val="24"/>
                                      </w:rPr>
                                      <w:t>Structure</w:t>
                                    </w:r>
                                    <w:r>
                                      <w:rPr>
                                        <w:rFonts w:cs="Times New Roman"/>
                                        <w:color w:val="000000" w:themeColor="text1"/>
                                        <w:szCs w:val="24"/>
                                      </w:rPr>
                                      <w:t>()</w:t>
                                    </w:r>
                                  </w:p>
                                  <w:p w14:paraId="706F1A08" w14:textId="77777777" w:rsidR="00A8243D" w:rsidRPr="00272FAC" w:rsidRDefault="00A8243D" w:rsidP="00A8243D">
                                    <w:pPr>
                                      <w:spacing w:line="240" w:lineRule="auto"/>
                                      <w:rPr>
                                        <w:rFonts w:cs="Times New Roman"/>
                                        <w:b/>
                                        <w:bCs/>
                                        <w:color w:val="000000" w:themeColor="text1"/>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432592" name="Flowchart: Process 63"/>
                              <wps:cNvSpPr/>
                              <wps:spPr>
                                <a:xfrm>
                                  <a:off x="-105" y="224028"/>
                                  <a:ext cx="1683933" cy="7495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CF4239C" w14:textId="77777777" w:rsidR="00A8243D" w:rsidRDefault="00A8243D" w:rsidP="00A8243D">
                                    <w:pPr>
                                      <w:rPr>
                                        <w:rFonts w:cs="Times New Roman"/>
                                        <w:color w:val="000000" w:themeColor="text1"/>
                                        <w:szCs w:val="24"/>
                                      </w:rPr>
                                    </w:pPr>
                                    <w:r>
                                      <w:rPr>
                                        <w:rFonts w:cs="Times New Roman"/>
                                        <w:color w:val="000000" w:themeColor="text1"/>
                                        <w:szCs w:val="24"/>
                                      </w:rPr>
                                      <w:t>Check_column_filling()</w:t>
                                    </w:r>
                                  </w:p>
                                  <w:p w14:paraId="7D06DE07" w14:textId="77777777" w:rsidR="00A8243D" w:rsidRPr="008579CF" w:rsidRDefault="00A8243D" w:rsidP="00A8243D">
                                    <w:pPr>
                                      <w:rPr>
                                        <w:rFonts w:cs="Times New Roman"/>
                                        <w:color w:val="000000" w:themeColor="text1"/>
                                        <w:szCs w:val="24"/>
                                      </w:rPr>
                                    </w:pPr>
                                    <w:r>
                                      <w:rPr>
                                        <w:rFonts w:cs="Times New Roman"/>
                                        <w:color w:val="000000" w:themeColor="text1"/>
                                        <w:szCs w:val="24"/>
                                      </w:rPr>
                                      <w:t>View_summ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63409778" name="Straight Arrow Connector 10"/>
                            <wps:cNvCnPr/>
                            <wps:spPr>
                              <a:xfrm flipV="1">
                                <a:off x="224867" y="2549358"/>
                                <a:ext cx="0" cy="396897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35358550" name="Straight Arrow Connector 11"/>
                            <wps:cNvCnPr>
                              <a:stCxn id="892379625" idx="1"/>
                              <a:endCxn id="539697709" idx="3"/>
                            </wps:cNvCnPr>
                            <wps:spPr>
                              <a:xfrm flipH="1" flipV="1">
                                <a:off x="2486279" y="6005826"/>
                                <a:ext cx="479985" cy="481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60044211" name="Straight Arrow Connector 12"/>
                            <wps:cNvCnPr>
                              <a:stCxn id="268896775" idx="2"/>
                              <a:endCxn id="1792263168" idx="3"/>
                            </wps:cNvCnPr>
                            <wps:spPr>
                              <a:xfrm flipH="1">
                                <a:off x="2689856" y="3580491"/>
                                <a:ext cx="511252" cy="311769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01079718" name="Straight Arrow Connector 13"/>
                            <wps:cNvCnPr/>
                            <wps:spPr>
                              <a:xfrm>
                                <a:off x="5197527" y="2867145"/>
                                <a:ext cx="176147" cy="29873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60068526" name="Straight Arrow Connector 14"/>
                            <wps:cNvCnPr>
                              <a:stCxn id="2051752281" idx="2"/>
                              <a:endCxn id="1207180090" idx="0"/>
                            </wps:cNvCnPr>
                            <wps:spPr>
                              <a:xfrm>
                                <a:off x="1184989" y="4167816"/>
                                <a:ext cx="275441" cy="1823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26588163" name="Straight Arrow Connector 22"/>
                            <wps:cNvCnPr>
                              <a:stCxn id="36445727" idx="1"/>
                              <a:endCxn id="949993918" idx="3"/>
                            </wps:cNvCnPr>
                            <wps:spPr>
                              <a:xfrm flipH="1">
                                <a:off x="2493381" y="5133194"/>
                                <a:ext cx="942636" cy="816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75084476" name="Straight Arrow Connector 23"/>
                            <wps:cNvCnPr>
                              <a:stCxn id="36445727" idx="2"/>
                              <a:endCxn id="892379625" idx="0"/>
                            </wps:cNvCnPr>
                            <wps:spPr>
                              <a:xfrm>
                                <a:off x="4144444" y="5435756"/>
                                <a:ext cx="117289" cy="45326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0596894" name="Straight Arrow Connector 24"/>
                            <wps:cNvCnPr>
                              <a:stCxn id="1315694948" idx="0"/>
                              <a:endCxn id="1544954996" idx="2"/>
                            </wps:cNvCnPr>
                            <wps:spPr>
                              <a:xfrm flipH="1" flipV="1">
                                <a:off x="1075233" y="2506850"/>
                                <a:ext cx="103324" cy="2407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50048455" name="Straight Arrow Connector 29"/>
                            <wps:cNvCnPr/>
                            <wps:spPr>
                              <a:xfrm flipH="1">
                                <a:off x="2147750" y="444902"/>
                                <a:ext cx="148360" cy="384886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526253830" name="Straight Arrow Connector 1"/>
                          <wps:cNvCnPr>
                            <a:endCxn id="2137690807" idx="1"/>
                          </wps:cNvCnPr>
                          <wps:spPr>
                            <a:xfrm flipV="1">
                              <a:off x="2251363" y="162617"/>
                              <a:ext cx="1780311" cy="3015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11654624" name="Straight Connector 9"/>
                        <wps:cNvCnPr/>
                        <wps:spPr>
                          <a:xfrm>
                            <a:off x="3906981" y="2001982"/>
                            <a:ext cx="1212273" cy="814668"/>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3E02E4F" id="Group 10" o:spid="_x0000_s1119" style="position:absolute;left:0;text-align:left;margin-left:4.7pt;margin-top:1.95pt;width:431.5pt;height:636.5pt;z-index:251683328" coordsize="54802,808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">
                <v:group id="_x0000_s1120" style="position:absolute;width:54802;height:80837" coordorigin="-74" coordsize="54802,80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">
                  <v:group id="_x0000_s1121" style="position:absolute;left:-74;width:54801;height:80837" coordorigin="-75,-70" coordsize="55721,82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">
                    <v:group id="Group 64" o:spid="_x0000_s1122" style="position:absolute;left:71;top:808;width:21218;height:24261" coordorigin="-1455,-435" coordsize="18663,5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">
                      <v:shapetype id="_x0000_t109" coordsize="21600,21600" o:spt="109" path="m,l,21600r21600,l21600,xe">
                        <v:stroke joinstyle="miter"/>
                        <v:path gradientshapeok="t" o:connecttype="rect"/>
                      </v:shapetype>
                      <v:shape id="Flowchart: Process 62" o:spid="_x0000_s1123" type="#_x0000_t109" style="position:absolute;left:-1455;top:-435;width:18599;height: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" fillcolor="#5b9bd5 [3204]" strokecolor="#091723 [484]" strokeweight="1pt">
                        <v:textbox>
                          <w:txbxContent>
                            <w:p w14:paraId="38BBB0B3" w14:textId="77777777" w:rsidR="00A8243D" w:rsidRPr="00C56BED" w:rsidRDefault="00A8243D" w:rsidP="00A8243D">
                              <w:pPr>
                                <w:jc w:val="center"/>
                                <w:rPr>
                                  <w:rFonts w:cs="Times New Roman"/>
                                  <w:szCs w:val="24"/>
                                </w:rPr>
                              </w:pPr>
                              <w:r w:rsidRPr="00C56BED">
                                <w:rPr>
                                  <w:rFonts w:cs="Times New Roman"/>
                                  <w:szCs w:val="24"/>
                                </w:rPr>
                                <w:t>Admin Profile</w:t>
                              </w:r>
                            </w:p>
                          </w:txbxContent>
                        </v:textbox>
                      </v:shape>
                      <v:shape id="Flowchart: Process 63" o:spid="_x0000_s1124" type="#_x0000_t109" style="position:absolute;left:-1328;top:328;width:18472;height: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" fillcolor="white [3201]" strokecolor="black [3200]" strokeweight="1pt">
                        <v:textbox>
                          <w:txbxContent>
                            <w:p w14:paraId="44A6EDC6" w14:textId="77777777" w:rsidR="00A8243D" w:rsidRPr="00C56BED" w:rsidRDefault="00A8243D" w:rsidP="00A8243D">
                              <w:pPr>
                                <w:spacing w:line="240" w:lineRule="auto"/>
                                <w:rPr>
                                  <w:rFonts w:cs="Times New Roman"/>
                                  <w:color w:val="000000" w:themeColor="text1"/>
                                  <w:szCs w:val="24"/>
                                </w:rPr>
                              </w:pPr>
                              <w:r w:rsidRPr="00C56BED">
                                <w:rPr>
                                  <w:rFonts w:cs="Times New Roman"/>
                                  <w:color w:val="000000" w:themeColor="text1"/>
                                  <w:szCs w:val="24"/>
                                </w:rPr>
                                <w:t xml:space="preserve">Name: </w:t>
                              </w:r>
                              <w:r>
                                <w:rPr>
                                  <w:rFonts w:cs="Times New Roman"/>
                                  <w:color w:val="000000" w:themeColor="text1"/>
                                  <w:szCs w:val="24"/>
                                </w:rPr>
                                <w:t>String</w:t>
                              </w:r>
                            </w:p>
                            <w:p w14:paraId="52FCA1EA" w14:textId="77777777" w:rsidR="00A8243D" w:rsidRPr="00C56BED" w:rsidRDefault="00A8243D" w:rsidP="00A8243D">
                              <w:pPr>
                                <w:spacing w:line="240" w:lineRule="auto"/>
                                <w:rPr>
                                  <w:rFonts w:cs="Times New Roman"/>
                                  <w:color w:val="000000" w:themeColor="text1"/>
                                  <w:szCs w:val="24"/>
                                </w:rPr>
                              </w:pPr>
                              <w:r w:rsidRPr="00C56BED">
                                <w:rPr>
                                  <w:rFonts w:cs="Times New Roman"/>
                                  <w:color w:val="000000" w:themeColor="text1"/>
                                  <w:szCs w:val="24"/>
                                </w:rPr>
                                <w:t>Email:</w:t>
                              </w:r>
                              <w:r w:rsidRPr="007B392B">
                                <w:rPr>
                                  <w:rFonts w:cs="Times New Roman"/>
                                  <w:color w:val="000000" w:themeColor="text1"/>
                                  <w:szCs w:val="24"/>
                                </w:rPr>
                                <w:t xml:space="preserve"> </w:t>
                              </w:r>
                              <w:r>
                                <w:rPr>
                                  <w:rFonts w:cs="Times New Roman"/>
                                  <w:color w:val="000000" w:themeColor="text1"/>
                                  <w:szCs w:val="24"/>
                                </w:rPr>
                                <w:t>String</w:t>
                              </w:r>
                            </w:p>
                            <w:p w14:paraId="40DC77CF" w14:textId="77777777" w:rsidR="00A8243D" w:rsidRPr="00C56BED" w:rsidRDefault="00A8243D" w:rsidP="00A8243D">
                              <w:pPr>
                                <w:spacing w:line="240" w:lineRule="auto"/>
                                <w:rPr>
                                  <w:rFonts w:cs="Times New Roman"/>
                                  <w:color w:val="000000" w:themeColor="text1"/>
                                  <w:szCs w:val="24"/>
                                </w:rPr>
                              </w:pPr>
                              <w:r w:rsidRPr="00C56BED">
                                <w:rPr>
                                  <w:rFonts w:cs="Times New Roman"/>
                                  <w:color w:val="000000" w:themeColor="text1"/>
                                  <w:szCs w:val="24"/>
                                </w:rPr>
                                <w:t>Password:</w:t>
                              </w:r>
                              <w:r w:rsidRPr="007B392B">
                                <w:rPr>
                                  <w:rFonts w:cs="Times New Roman"/>
                                  <w:color w:val="000000" w:themeColor="text1"/>
                                  <w:szCs w:val="24"/>
                                </w:rPr>
                                <w:t xml:space="preserve"> </w:t>
                              </w:r>
                              <w:r>
                                <w:rPr>
                                  <w:rFonts w:cs="Times New Roman"/>
                                  <w:color w:val="000000" w:themeColor="text1"/>
                                  <w:szCs w:val="24"/>
                                </w:rPr>
                                <w:t>String</w:t>
                              </w:r>
                            </w:p>
                            <w:p w14:paraId="64ED05F5" w14:textId="77777777" w:rsidR="00A8243D" w:rsidRPr="00C56BED" w:rsidRDefault="00A8243D" w:rsidP="00A8243D">
                              <w:pPr>
                                <w:spacing w:line="240" w:lineRule="auto"/>
                                <w:rPr>
                                  <w:rFonts w:cs="Times New Roman"/>
                                  <w:color w:val="000000" w:themeColor="text1"/>
                                  <w:szCs w:val="24"/>
                                </w:rPr>
                              </w:pPr>
                              <w:r w:rsidRPr="00C56BED">
                                <w:rPr>
                                  <w:rFonts w:cs="Times New Roman"/>
                                  <w:color w:val="000000" w:themeColor="text1"/>
                                  <w:szCs w:val="24"/>
                                </w:rPr>
                                <w:t>Allocated Thana: Address()</w:t>
                              </w:r>
                            </w:p>
                          </w:txbxContent>
                        </v:textbox>
                      </v:shape>
                      <v:shape id="Flowchart: Process 63" o:spid="_x0000_s1125" type="#_x0000_t109" style="position:absolute;left:-1328;top:2418;width:18536;height:2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" fillcolor="white [3212]" strokecolor="black [3213]" strokeweight="1pt">
                        <v:textbox>
                          <w:txbxContent>
                            <w:p w14:paraId="4DF68607" w14:textId="77777777" w:rsidR="00A8243D" w:rsidRPr="00C56BED" w:rsidRDefault="00A8243D" w:rsidP="003F3143">
                              <w:pPr>
                                <w:spacing w:line="240" w:lineRule="auto"/>
                                <w:jc w:val="left"/>
                                <w:rPr>
                                  <w:rFonts w:cs="Times New Roman"/>
                                  <w:color w:val="000000" w:themeColor="text1"/>
                                  <w:szCs w:val="24"/>
                                </w:rPr>
                              </w:pPr>
                              <w:r w:rsidRPr="00C56BED">
                                <w:rPr>
                                  <w:rFonts w:cs="Times New Roman"/>
                                  <w:color w:val="000000" w:themeColor="text1"/>
                                  <w:szCs w:val="24"/>
                                </w:rPr>
                                <w:t>Search_</w:t>
                              </w:r>
                              <w:r>
                                <w:rPr>
                                  <w:rFonts w:cs="Times New Roman"/>
                                  <w:color w:val="000000" w:themeColor="text1"/>
                                  <w:szCs w:val="24"/>
                                </w:rPr>
                                <w:t xml:space="preserve">fir &amp; </w:t>
                              </w:r>
                              <w:r w:rsidRPr="00C56BED">
                                <w:rPr>
                                  <w:rFonts w:cs="Times New Roman"/>
                                  <w:color w:val="000000" w:themeColor="text1"/>
                                  <w:szCs w:val="24"/>
                                </w:rPr>
                                <w:t>criminal_record()</w:t>
                              </w:r>
                            </w:p>
                            <w:p w14:paraId="05809788" w14:textId="77777777" w:rsidR="00A8243D" w:rsidRPr="00C56BED" w:rsidRDefault="00A8243D" w:rsidP="00687946">
                              <w:pPr>
                                <w:spacing w:line="240" w:lineRule="auto"/>
                                <w:rPr>
                                  <w:rFonts w:cs="Times New Roman"/>
                                  <w:color w:val="000000" w:themeColor="text1"/>
                                  <w:szCs w:val="24"/>
                                </w:rPr>
                              </w:pPr>
                              <w:r w:rsidRPr="00C56BED">
                                <w:rPr>
                                  <w:rFonts w:cs="Times New Roman"/>
                                  <w:color w:val="000000" w:themeColor="text1"/>
                                  <w:szCs w:val="24"/>
                                </w:rPr>
                                <w:t>View_</w:t>
                              </w:r>
                              <w:r>
                                <w:rPr>
                                  <w:rFonts w:cs="Times New Roman"/>
                                  <w:color w:val="000000" w:themeColor="text1"/>
                                  <w:szCs w:val="24"/>
                                </w:rPr>
                                <w:t xml:space="preserve">fir &amp; </w:t>
                              </w:r>
                              <w:r w:rsidRPr="00C56BED">
                                <w:rPr>
                                  <w:rFonts w:cs="Times New Roman"/>
                                  <w:color w:val="000000" w:themeColor="text1"/>
                                  <w:szCs w:val="24"/>
                                </w:rPr>
                                <w:t>criminal_record()</w:t>
                              </w:r>
                            </w:p>
                            <w:p w14:paraId="3141FFD8" w14:textId="77777777" w:rsidR="00A8243D" w:rsidRPr="00C56BED" w:rsidRDefault="00A8243D" w:rsidP="00687946">
                              <w:pPr>
                                <w:spacing w:line="240" w:lineRule="auto"/>
                                <w:rPr>
                                  <w:rFonts w:cs="Times New Roman"/>
                                  <w:color w:val="000000" w:themeColor="text1"/>
                                  <w:szCs w:val="24"/>
                                </w:rPr>
                              </w:pPr>
                              <w:r w:rsidRPr="00C56BED">
                                <w:rPr>
                                  <w:rFonts w:cs="Times New Roman"/>
                                  <w:color w:val="000000" w:themeColor="text1"/>
                                  <w:szCs w:val="24"/>
                                </w:rPr>
                                <w:t>Add_criminal_record()</w:t>
                              </w:r>
                            </w:p>
                            <w:p w14:paraId="4C00C73A" w14:textId="77777777" w:rsidR="00A8243D" w:rsidRDefault="00A8243D" w:rsidP="00687946">
                              <w:pPr>
                                <w:spacing w:line="240" w:lineRule="auto"/>
                                <w:rPr>
                                  <w:rFonts w:cs="Times New Roman"/>
                                  <w:color w:val="000000" w:themeColor="text1"/>
                                  <w:szCs w:val="24"/>
                                </w:rPr>
                              </w:pPr>
                              <w:r>
                                <w:rPr>
                                  <w:rFonts w:cs="Times New Roman"/>
                                  <w:color w:val="000000" w:themeColor="text1"/>
                                  <w:szCs w:val="24"/>
                                </w:rPr>
                                <w:t>Handle</w:t>
                              </w:r>
                              <w:r w:rsidRPr="00C56BED">
                                <w:rPr>
                                  <w:rFonts w:cs="Times New Roman"/>
                                  <w:color w:val="000000" w:themeColor="text1"/>
                                  <w:szCs w:val="24"/>
                                </w:rPr>
                                <w:t>_</w:t>
                              </w:r>
                              <w:r>
                                <w:rPr>
                                  <w:rFonts w:cs="Times New Roman"/>
                                  <w:color w:val="000000" w:themeColor="text1"/>
                                  <w:szCs w:val="24"/>
                                </w:rPr>
                                <w:t>Request</w:t>
                              </w:r>
                              <w:r w:rsidRPr="00C56BED">
                                <w:rPr>
                                  <w:rFonts w:cs="Times New Roman"/>
                                  <w:color w:val="000000" w:themeColor="text1"/>
                                  <w:szCs w:val="24"/>
                                </w:rPr>
                                <w:t>()</w:t>
                              </w:r>
                            </w:p>
                            <w:p w14:paraId="54E7DA08" w14:textId="77777777" w:rsidR="00A8243D" w:rsidRPr="00C56BED" w:rsidRDefault="00A8243D" w:rsidP="00A8243D">
                              <w:pPr>
                                <w:rPr>
                                  <w:rFonts w:cs="Times New Roman"/>
                                  <w:color w:val="000000" w:themeColor="text1"/>
                                  <w:szCs w:val="24"/>
                                </w:rPr>
                              </w:pPr>
                            </w:p>
                            <w:p w14:paraId="5DA43634" w14:textId="77777777" w:rsidR="00A8243D" w:rsidRPr="00E32998" w:rsidRDefault="00A8243D" w:rsidP="00A8243D">
                              <w:pPr>
                                <w:rPr>
                                  <w:color w:val="000000" w:themeColor="text1"/>
                                </w:rPr>
                              </w:pPr>
                            </w:p>
                          </w:txbxContent>
                        </v:textbox>
                      </v:shape>
                    </v:group>
                    <v:group id="Group 64" o:spid="_x0000_s1126" style="position:absolute;left:-75;top:65262;width:26974;height:17078" coordorigin="-47,1589" coordsize="16839,3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">
                      <v:shape id="Flowchart: Process 62" o:spid="_x0000_s1127" type="#_x0000_t109" style="position:absolute;top:1589;width:16791;height: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" fillcolor="#5b9bd5 [3204]" strokecolor="#091723 [484]" strokeweight="1pt">
                        <v:textbox>
                          <w:txbxContent>
                            <w:p w14:paraId="0E42AC4E" w14:textId="77777777" w:rsidR="00A8243D" w:rsidRPr="00C56BED" w:rsidRDefault="00A8243D" w:rsidP="00A8243D">
                              <w:pPr>
                                <w:jc w:val="center"/>
                                <w:rPr>
                                  <w:rFonts w:cs="Times New Roman"/>
                                  <w:szCs w:val="24"/>
                                </w:rPr>
                              </w:pPr>
                              <w:r>
                                <w:rPr>
                                  <w:rFonts w:cs="Times New Roman"/>
                                  <w:szCs w:val="24"/>
                                </w:rPr>
                                <w:t>Criminal Profile</w:t>
                              </w:r>
                            </w:p>
                          </w:txbxContent>
                        </v:textbox>
                      </v:shape>
                      <v:shape id="Flowchart: Process 63" o:spid="_x0000_s1128" type="#_x0000_t109" style="position:absolute;left:-47;top:2376;width:16791;height:2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" fillcolor="white [3212]" strokecolor="black [3213]" strokeweight="1pt">
                        <v:textbox>
                          <w:txbxContent>
                            <w:p w14:paraId="546D5970" w14:textId="77777777" w:rsidR="00A8243D" w:rsidRDefault="00A8243D" w:rsidP="00A8243D">
                              <w:pPr>
                                <w:spacing w:line="240" w:lineRule="auto"/>
                                <w:rPr>
                                  <w:rFonts w:cs="Times New Roman"/>
                                  <w:color w:val="000000" w:themeColor="text1"/>
                                  <w:szCs w:val="24"/>
                                </w:rPr>
                              </w:pPr>
                              <w:r>
                                <w:rPr>
                                  <w:rFonts w:cs="Times New Roman"/>
                                  <w:color w:val="000000" w:themeColor="text1"/>
                                  <w:szCs w:val="24"/>
                                </w:rPr>
                                <w:t>Criminal_image: Blob</w:t>
                              </w:r>
                            </w:p>
                            <w:p w14:paraId="020CEE64" w14:textId="77777777" w:rsidR="00A8243D" w:rsidRDefault="00A8243D" w:rsidP="00A8243D">
                              <w:pPr>
                                <w:spacing w:line="240" w:lineRule="auto"/>
                                <w:rPr>
                                  <w:rFonts w:cs="Times New Roman"/>
                                  <w:color w:val="000000" w:themeColor="text1"/>
                                  <w:szCs w:val="24"/>
                                </w:rPr>
                              </w:pPr>
                              <w:r>
                                <w:rPr>
                                  <w:rFonts w:cs="Times New Roman"/>
                                  <w:color w:val="000000" w:themeColor="text1"/>
                                  <w:szCs w:val="24"/>
                                </w:rPr>
                                <w:t>Criminal name: String</w:t>
                              </w:r>
                            </w:p>
                            <w:p w14:paraId="4522177E" w14:textId="77777777" w:rsidR="00A8243D" w:rsidRDefault="00A8243D" w:rsidP="00A8243D">
                              <w:pPr>
                                <w:spacing w:line="240" w:lineRule="auto"/>
                                <w:rPr>
                                  <w:rFonts w:cs="Times New Roman"/>
                                  <w:color w:val="000000" w:themeColor="text1"/>
                                  <w:szCs w:val="24"/>
                                </w:rPr>
                              </w:pPr>
                              <w:r>
                                <w:rPr>
                                  <w:rFonts w:cs="Times New Roman"/>
                                  <w:color w:val="000000" w:themeColor="text1"/>
                                  <w:szCs w:val="24"/>
                                </w:rPr>
                                <w:t>Criminal_personal_infos</w:t>
                              </w:r>
                            </w:p>
                            <w:p w14:paraId="47EC1A36" w14:textId="77777777" w:rsidR="00A8243D" w:rsidRPr="00C56BED" w:rsidRDefault="00A8243D" w:rsidP="00A8243D">
                              <w:pPr>
                                <w:spacing w:line="240" w:lineRule="auto"/>
                                <w:rPr>
                                  <w:rFonts w:cs="Times New Roman"/>
                                  <w:color w:val="000000" w:themeColor="text1"/>
                                  <w:szCs w:val="24"/>
                                </w:rPr>
                              </w:pPr>
                              <w:r>
                                <w:rPr>
                                  <w:rFonts w:cs="Times New Roman"/>
                                  <w:color w:val="000000" w:themeColor="text1"/>
                                  <w:szCs w:val="24"/>
                                </w:rPr>
                                <w:t>Physicial Structure: Criminal Structure()</w:t>
                              </w:r>
                            </w:p>
                          </w:txbxContent>
                        </v:textbox>
                      </v:shape>
                      <v:shape id="Flowchart: Process 63" o:spid="_x0000_s1129" type="#_x0000_t109" style="position:absolute;left:-47;top:4568;width:16839;height:8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" fillcolor="white [3212]" strokecolor="black [3213]" strokeweight="1pt">
                        <v:textbox>
                          <w:txbxContent>
                            <w:p w14:paraId="3BAD8A31" w14:textId="77777777" w:rsidR="00A8243D" w:rsidRPr="00E32998" w:rsidRDefault="00A8243D" w:rsidP="00A8243D">
                              <w:pPr>
                                <w:rPr>
                                  <w:color w:val="000000" w:themeColor="text1"/>
                                </w:rPr>
                              </w:pPr>
                              <w:r>
                                <w:rPr>
                                  <w:rFonts w:cs="Times New Roman"/>
                                  <w:color w:val="000000" w:themeColor="text1"/>
                                  <w:szCs w:val="24"/>
                                </w:rPr>
                                <w:t>Calculate_age()</w:t>
                              </w:r>
                            </w:p>
                          </w:txbxContent>
                        </v:textbox>
                      </v:shape>
                    </v:group>
                    <v:group id="Group 64" o:spid="_x0000_s1130" style="position:absolute;left:24543;top:5437;width:14939;height:30367" coordorigin="-4,95" coordsize="17085,4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">
                      <v:shape id="Flowchart: Process 62" o:spid="_x0000_s1131" type="#_x0000_t109" style="position:absolute;top:95;width:17081;height:5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" fillcolor="#5b9bd5 [3204]" strokecolor="#091723 [484]" strokeweight="1pt">
                        <v:textbox>
                          <w:txbxContent>
                            <w:p w14:paraId="61F87FD5" w14:textId="77777777" w:rsidR="00A8243D" w:rsidRPr="00C56BED" w:rsidRDefault="00A8243D" w:rsidP="00A8243D">
                              <w:pPr>
                                <w:jc w:val="center"/>
                                <w:rPr>
                                  <w:rFonts w:cs="Times New Roman"/>
                                  <w:szCs w:val="24"/>
                                </w:rPr>
                              </w:pPr>
                              <w:bookmarkStart w:id="13" w:name="_Hlk152168876"/>
                              <w:bookmarkStart w:id="14" w:name="_Hlk152168877"/>
                              <w:bookmarkStart w:id="15" w:name="_Hlk152168878"/>
                              <w:bookmarkStart w:id="16" w:name="_Hlk152168879"/>
                              <w:bookmarkStart w:id="17" w:name="_Hlk152168880"/>
                              <w:bookmarkStart w:id="18" w:name="_Hlk152168881"/>
                              <w:bookmarkStart w:id="19" w:name="_Hlk152168882"/>
                              <w:bookmarkStart w:id="20" w:name="_Hlk152168883"/>
                              <w:r>
                                <w:rPr>
                                  <w:rFonts w:cs="Times New Roman"/>
                                  <w:szCs w:val="24"/>
                                </w:rPr>
                                <w:t>Criminal Structure</w:t>
                              </w:r>
                              <w:bookmarkEnd w:id="13"/>
                              <w:bookmarkEnd w:id="14"/>
                              <w:bookmarkEnd w:id="15"/>
                              <w:bookmarkEnd w:id="16"/>
                              <w:bookmarkEnd w:id="17"/>
                              <w:bookmarkEnd w:id="18"/>
                              <w:bookmarkEnd w:id="19"/>
                              <w:bookmarkEnd w:id="20"/>
                            </w:p>
                          </w:txbxContent>
                        </v:textbox>
                      </v:shape>
                      <v:shape id="Flowchart: Process 63" o:spid="_x0000_s1132" type="#_x0000_t109" style="position:absolute;left:-4;top:639;width:17017;height:29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" fillcolor="white [3212]" strokecolor="black [3213]" strokeweight="1pt">
                        <v:textbox>
                          <w:txbxContent>
                            <w:p w14:paraId="46581145" w14:textId="011A4BCE" w:rsidR="00A8243D" w:rsidRDefault="00A8243D" w:rsidP="00A8243D">
                              <w:pPr>
                                <w:spacing w:line="240" w:lineRule="auto"/>
                                <w:rPr>
                                  <w:rFonts w:cs="Times New Roman"/>
                                  <w:color w:val="000000" w:themeColor="text1"/>
                                  <w:szCs w:val="24"/>
                                </w:rPr>
                              </w:pPr>
                              <w:r>
                                <w:rPr>
                                  <w:rFonts w:cs="Times New Roman"/>
                                  <w:color w:val="000000" w:themeColor="text1"/>
                                  <w:szCs w:val="24"/>
                                </w:rPr>
                                <w:t>Crimes</w:t>
                              </w:r>
                              <w:r w:rsidR="00F3529A">
                                <w:rPr>
                                  <w:rFonts w:cs="Times New Roman"/>
                                  <w:color w:val="000000" w:themeColor="text1"/>
                                  <w:szCs w:val="24"/>
                                </w:rPr>
                                <w:t>: String</w:t>
                              </w:r>
                            </w:p>
                            <w:p w14:paraId="3B9B5703" w14:textId="7619FFB8" w:rsidR="00A8243D" w:rsidRDefault="00A8243D" w:rsidP="00A8243D">
                              <w:pPr>
                                <w:spacing w:line="240" w:lineRule="auto"/>
                                <w:rPr>
                                  <w:rFonts w:cs="Times New Roman"/>
                                  <w:color w:val="000000" w:themeColor="text1"/>
                                  <w:szCs w:val="24"/>
                                </w:rPr>
                              </w:pPr>
                              <w:r>
                                <w:rPr>
                                  <w:rFonts w:cs="Times New Roman"/>
                                  <w:color w:val="000000" w:themeColor="text1"/>
                                  <w:szCs w:val="24"/>
                                </w:rPr>
                                <w:t>Arrest date</w:t>
                              </w:r>
                              <w:r w:rsidR="00F3529A">
                                <w:rPr>
                                  <w:rFonts w:cs="Times New Roman"/>
                                  <w:color w:val="000000" w:themeColor="text1"/>
                                  <w:szCs w:val="24"/>
                                </w:rPr>
                                <w:t>: Date</w:t>
                              </w:r>
                            </w:p>
                            <w:p w14:paraId="5165EADA" w14:textId="73A80E8D" w:rsidR="00A8243D" w:rsidRDefault="00A8243D" w:rsidP="00A8243D">
                              <w:pPr>
                                <w:spacing w:line="240" w:lineRule="auto"/>
                                <w:rPr>
                                  <w:rFonts w:cs="Times New Roman"/>
                                  <w:color w:val="000000" w:themeColor="text1"/>
                                  <w:szCs w:val="24"/>
                                </w:rPr>
                              </w:pPr>
                              <w:r>
                                <w:rPr>
                                  <w:rFonts w:cs="Times New Roman"/>
                                  <w:color w:val="000000" w:themeColor="text1"/>
                                  <w:szCs w:val="24"/>
                                </w:rPr>
                                <w:t>Gender</w:t>
                              </w:r>
                              <w:r w:rsidR="00F3529A">
                                <w:rPr>
                                  <w:rFonts w:cs="Times New Roman"/>
                                  <w:color w:val="000000" w:themeColor="text1"/>
                                  <w:szCs w:val="24"/>
                                </w:rPr>
                                <w:t>: String</w:t>
                              </w:r>
                            </w:p>
                            <w:p w14:paraId="4DEF8217" w14:textId="74DD8194" w:rsidR="00A8243D" w:rsidRDefault="00A8243D" w:rsidP="00A8243D">
                              <w:pPr>
                                <w:spacing w:line="240" w:lineRule="auto"/>
                                <w:rPr>
                                  <w:rFonts w:cs="Times New Roman"/>
                                  <w:color w:val="000000" w:themeColor="text1"/>
                                  <w:szCs w:val="24"/>
                                </w:rPr>
                              </w:pPr>
                              <w:r>
                                <w:rPr>
                                  <w:rFonts w:cs="Times New Roman"/>
                                  <w:color w:val="000000" w:themeColor="text1"/>
                                  <w:szCs w:val="24"/>
                                </w:rPr>
                                <w:t>Hair color</w:t>
                              </w:r>
                              <w:r w:rsidR="00F3529A">
                                <w:rPr>
                                  <w:rFonts w:cs="Times New Roman"/>
                                  <w:color w:val="000000" w:themeColor="text1"/>
                                  <w:szCs w:val="24"/>
                                </w:rPr>
                                <w:t>: String</w:t>
                              </w:r>
                            </w:p>
                            <w:p w14:paraId="785E7E79" w14:textId="3531077C" w:rsidR="00A8243D" w:rsidRDefault="00A8243D" w:rsidP="00A8243D">
                              <w:pPr>
                                <w:spacing w:line="240" w:lineRule="auto"/>
                                <w:rPr>
                                  <w:rFonts w:cs="Times New Roman"/>
                                  <w:color w:val="000000" w:themeColor="text1"/>
                                  <w:szCs w:val="24"/>
                                </w:rPr>
                              </w:pPr>
                              <w:r>
                                <w:rPr>
                                  <w:rFonts w:cs="Times New Roman"/>
                                  <w:color w:val="000000" w:themeColor="text1"/>
                                  <w:szCs w:val="24"/>
                                </w:rPr>
                                <w:t>Hair length</w:t>
                              </w:r>
                              <w:r w:rsidR="00F3529A">
                                <w:rPr>
                                  <w:rFonts w:cs="Times New Roman"/>
                                  <w:color w:val="000000" w:themeColor="text1"/>
                                  <w:szCs w:val="24"/>
                                </w:rPr>
                                <w:t>: String</w:t>
                              </w:r>
                            </w:p>
                            <w:p w14:paraId="5C26EB28" w14:textId="4D389AEA" w:rsidR="00A8243D" w:rsidRDefault="00A8243D" w:rsidP="00A8243D">
                              <w:pPr>
                                <w:spacing w:line="240" w:lineRule="auto"/>
                                <w:rPr>
                                  <w:rFonts w:cs="Times New Roman"/>
                                  <w:color w:val="000000" w:themeColor="text1"/>
                                  <w:szCs w:val="24"/>
                                </w:rPr>
                              </w:pPr>
                              <w:r>
                                <w:rPr>
                                  <w:rFonts w:cs="Times New Roman"/>
                                  <w:color w:val="000000" w:themeColor="text1"/>
                                  <w:szCs w:val="24"/>
                                </w:rPr>
                                <w:t>Look age</w:t>
                              </w:r>
                              <w:r w:rsidR="00F3529A">
                                <w:rPr>
                                  <w:rFonts w:cs="Times New Roman"/>
                                  <w:color w:val="000000" w:themeColor="text1"/>
                                  <w:szCs w:val="24"/>
                                </w:rPr>
                                <w:t>: String</w:t>
                              </w:r>
                            </w:p>
                            <w:p w14:paraId="5C183978" w14:textId="69FE3C4B" w:rsidR="00A8243D" w:rsidRDefault="00A8243D" w:rsidP="00A8243D">
                              <w:pPr>
                                <w:spacing w:line="240" w:lineRule="auto"/>
                                <w:rPr>
                                  <w:rFonts w:cs="Times New Roman"/>
                                  <w:color w:val="000000" w:themeColor="text1"/>
                                  <w:szCs w:val="24"/>
                                </w:rPr>
                              </w:pPr>
                              <w:r>
                                <w:rPr>
                                  <w:rFonts w:cs="Times New Roman"/>
                                  <w:color w:val="000000" w:themeColor="text1"/>
                                  <w:szCs w:val="24"/>
                                </w:rPr>
                                <w:t>Face shape</w:t>
                              </w:r>
                              <w:r w:rsidR="00F3529A">
                                <w:rPr>
                                  <w:rFonts w:cs="Times New Roman"/>
                                  <w:color w:val="000000" w:themeColor="text1"/>
                                  <w:szCs w:val="24"/>
                                </w:rPr>
                                <w:t>: String</w:t>
                              </w:r>
                            </w:p>
                            <w:p w14:paraId="28618590" w14:textId="7B50AE83" w:rsidR="00A8243D" w:rsidRDefault="00A8243D" w:rsidP="00A8243D">
                              <w:pPr>
                                <w:spacing w:line="240" w:lineRule="auto"/>
                                <w:rPr>
                                  <w:rFonts w:cs="Times New Roman"/>
                                  <w:color w:val="000000" w:themeColor="text1"/>
                                  <w:szCs w:val="24"/>
                                </w:rPr>
                              </w:pPr>
                              <w:r>
                                <w:rPr>
                                  <w:rFonts w:cs="Times New Roman"/>
                                  <w:color w:val="000000" w:themeColor="text1"/>
                                  <w:szCs w:val="24"/>
                                </w:rPr>
                                <w:t>Facial hair</w:t>
                              </w:r>
                              <w:r w:rsidR="00F3529A">
                                <w:rPr>
                                  <w:rFonts w:cs="Times New Roman"/>
                                  <w:color w:val="000000" w:themeColor="text1"/>
                                  <w:szCs w:val="24"/>
                                </w:rPr>
                                <w:t>: String</w:t>
                              </w:r>
                            </w:p>
                            <w:p w14:paraId="404DBE67" w14:textId="7125EA04" w:rsidR="00A8243D" w:rsidRDefault="00A8243D" w:rsidP="00A8243D">
                              <w:pPr>
                                <w:spacing w:line="240" w:lineRule="auto"/>
                                <w:rPr>
                                  <w:rFonts w:cs="Times New Roman"/>
                                  <w:color w:val="000000" w:themeColor="text1"/>
                                  <w:szCs w:val="24"/>
                                </w:rPr>
                              </w:pPr>
                              <w:r>
                                <w:rPr>
                                  <w:rFonts w:cs="Times New Roman"/>
                                  <w:color w:val="000000" w:themeColor="text1"/>
                                  <w:szCs w:val="24"/>
                                </w:rPr>
                                <w:t>Height</w:t>
                              </w:r>
                              <w:r w:rsidR="00F3529A">
                                <w:rPr>
                                  <w:rFonts w:cs="Times New Roman"/>
                                  <w:color w:val="000000" w:themeColor="text1"/>
                                  <w:szCs w:val="24"/>
                                </w:rPr>
                                <w:t>: Float</w:t>
                              </w:r>
                            </w:p>
                            <w:p w14:paraId="018E4E23" w14:textId="443FE004" w:rsidR="00A8243D" w:rsidRDefault="00A8243D" w:rsidP="00A8243D">
                              <w:pPr>
                                <w:spacing w:line="240" w:lineRule="auto"/>
                                <w:rPr>
                                  <w:rFonts w:cs="Times New Roman"/>
                                  <w:color w:val="000000" w:themeColor="text1"/>
                                  <w:szCs w:val="24"/>
                                </w:rPr>
                              </w:pPr>
                              <w:r>
                                <w:rPr>
                                  <w:rFonts w:cs="Times New Roman"/>
                                  <w:color w:val="000000" w:themeColor="text1"/>
                                  <w:szCs w:val="24"/>
                                </w:rPr>
                                <w:t>Weight</w:t>
                              </w:r>
                              <w:r w:rsidR="00F3529A">
                                <w:rPr>
                                  <w:rFonts w:cs="Times New Roman"/>
                                  <w:color w:val="000000" w:themeColor="text1"/>
                                  <w:szCs w:val="24"/>
                                </w:rPr>
                                <w:t>: Float</w:t>
                              </w:r>
                            </w:p>
                            <w:p w14:paraId="4B584A97" w14:textId="676C82F3" w:rsidR="00A8243D" w:rsidRDefault="00A8243D" w:rsidP="00A8243D">
                              <w:pPr>
                                <w:spacing w:line="240" w:lineRule="auto"/>
                                <w:rPr>
                                  <w:rFonts w:cs="Times New Roman"/>
                                  <w:color w:val="000000" w:themeColor="text1"/>
                                  <w:szCs w:val="24"/>
                                </w:rPr>
                              </w:pPr>
                              <w:r>
                                <w:rPr>
                                  <w:rFonts w:cs="Times New Roman"/>
                                  <w:color w:val="000000" w:themeColor="text1"/>
                                  <w:szCs w:val="24"/>
                                </w:rPr>
                                <w:t>Mark</w:t>
                              </w:r>
                              <w:r w:rsidR="00F3529A">
                                <w:rPr>
                                  <w:rFonts w:cs="Times New Roman"/>
                                  <w:color w:val="000000" w:themeColor="text1"/>
                                  <w:szCs w:val="24"/>
                                </w:rPr>
                                <w:t>: String</w:t>
                              </w:r>
                            </w:p>
                            <w:p w14:paraId="15324D57" w14:textId="77777777" w:rsidR="00A8243D" w:rsidRPr="00C56BED" w:rsidRDefault="00A8243D" w:rsidP="00A8243D">
                              <w:pPr>
                                <w:spacing w:line="240" w:lineRule="auto"/>
                                <w:rPr>
                                  <w:rFonts w:cs="Times New Roman"/>
                                  <w:color w:val="000000" w:themeColor="text1"/>
                                  <w:szCs w:val="24"/>
                                </w:rPr>
                              </w:pPr>
                            </w:p>
                          </w:txbxContent>
                        </v:textbox>
                      </v:shape>
                      <v:shape id="Flowchart: Process 63" o:spid="_x0000_s1133" type="#_x0000_t109" style="position:absolute;left:59;top:3494;width:16954;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" fillcolor="white [3212]" strokecolor="black [3213]" strokeweight="1pt">
                        <v:textbox>
                          <w:txbxContent>
                            <w:p w14:paraId="7EF1BF41" w14:textId="77777777" w:rsidR="00A8243D" w:rsidRDefault="00A8243D" w:rsidP="00A8243D">
                              <w:pPr>
                                <w:spacing w:line="240" w:lineRule="auto"/>
                                <w:rPr>
                                  <w:rFonts w:cs="Times New Roman"/>
                                  <w:color w:val="000000" w:themeColor="text1"/>
                                  <w:szCs w:val="24"/>
                                </w:rPr>
                              </w:pPr>
                              <w:r>
                                <w:rPr>
                                  <w:rFonts w:cs="Times New Roman"/>
                                  <w:color w:val="000000" w:themeColor="text1"/>
                                  <w:szCs w:val="24"/>
                                </w:rPr>
                                <w:t>Predict()</w:t>
                              </w:r>
                            </w:p>
                            <w:p w14:paraId="1B432AC9" w14:textId="77777777" w:rsidR="00A8243D" w:rsidRPr="007B392B" w:rsidRDefault="00A8243D" w:rsidP="00A8243D">
                              <w:pPr>
                                <w:spacing w:line="240" w:lineRule="auto"/>
                                <w:rPr>
                                  <w:rFonts w:cs="Times New Roman"/>
                                  <w:color w:val="000000" w:themeColor="text1"/>
                                  <w:szCs w:val="24"/>
                                </w:rPr>
                              </w:pPr>
                              <w:r>
                                <w:rPr>
                                  <w:rFonts w:cs="Times New Roman"/>
                                  <w:color w:val="000000" w:themeColor="text1"/>
                                  <w:szCs w:val="24"/>
                                </w:rPr>
                                <w:t>Load_model()</w:t>
                              </w:r>
                            </w:p>
                          </w:txbxContent>
                        </v:textbox>
                      </v:shape>
                    </v:group>
                    <v:group id="Group 64" o:spid="_x0000_s1134" style="position:absolute;left:5540;top:27476;width:12573;height:14203" coordorigin="-50852,-3051" coordsize="17193,3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">
                      <v:shape id="Flowchart: Process 62" o:spid="_x0000_s1135" type="#_x0000_t109" style="position:absolute;left:-50852;top:-3051;width:17081;height: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" fillcolor="#5b9bd5 [3204]" strokecolor="#091723 [484]" strokeweight="1pt">
                        <v:textbox>
                          <w:txbxContent>
                            <w:p w14:paraId="2847A16E" w14:textId="77777777" w:rsidR="00A8243D" w:rsidRPr="00C56BED" w:rsidRDefault="00A8243D" w:rsidP="00A8243D">
                              <w:pPr>
                                <w:jc w:val="center"/>
                                <w:rPr>
                                  <w:rFonts w:cs="Times New Roman"/>
                                  <w:szCs w:val="24"/>
                                </w:rPr>
                              </w:pPr>
                              <w:r>
                                <w:rPr>
                                  <w:rFonts w:cs="Times New Roman"/>
                                  <w:szCs w:val="24"/>
                                </w:rPr>
                                <w:t>Noti Panel</w:t>
                              </w:r>
                            </w:p>
                          </w:txbxContent>
                        </v:textbox>
                      </v:shape>
                      <v:shape id="Flowchart: Process 63" o:spid="_x0000_s1136" type="#_x0000_t109" style="position:absolute;left:-50791;top:-2239;width:17018;height:1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" fillcolor="white [3212]" strokecolor="black [3213]" strokeweight="1pt">
                        <v:textbox>
                          <w:txbxContent>
                            <w:p w14:paraId="708BD424" w14:textId="2CEA681E" w:rsidR="00A8243D" w:rsidRDefault="00A8243D" w:rsidP="00A8243D">
                              <w:pPr>
                                <w:spacing w:line="240" w:lineRule="auto"/>
                                <w:rPr>
                                  <w:rFonts w:cs="Times New Roman"/>
                                  <w:color w:val="000000" w:themeColor="text1"/>
                                  <w:szCs w:val="24"/>
                                </w:rPr>
                              </w:pPr>
                              <w:r>
                                <w:rPr>
                                  <w:rFonts w:cs="Times New Roman"/>
                                  <w:color w:val="000000" w:themeColor="text1"/>
                                  <w:szCs w:val="24"/>
                                </w:rPr>
                                <w:t>Title</w:t>
                              </w:r>
                              <w:r w:rsidR="00F3529A">
                                <w:rPr>
                                  <w:rFonts w:cs="Times New Roman"/>
                                  <w:color w:val="000000" w:themeColor="text1"/>
                                  <w:szCs w:val="24"/>
                                </w:rPr>
                                <w:t>: String</w:t>
                              </w:r>
                            </w:p>
                            <w:p w14:paraId="3F5668D5" w14:textId="74EC7DEA" w:rsidR="00A8243D" w:rsidRPr="00C56BED" w:rsidRDefault="00A8243D" w:rsidP="00A8243D">
                              <w:pPr>
                                <w:spacing w:line="240" w:lineRule="auto"/>
                                <w:rPr>
                                  <w:rFonts w:cs="Times New Roman"/>
                                  <w:color w:val="000000" w:themeColor="text1"/>
                                  <w:szCs w:val="24"/>
                                </w:rPr>
                              </w:pPr>
                              <w:r>
                                <w:rPr>
                                  <w:rFonts w:cs="Times New Roman"/>
                                  <w:color w:val="000000" w:themeColor="text1"/>
                                  <w:szCs w:val="24"/>
                                </w:rPr>
                                <w:t>Created_at</w:t>
                              </w:r>
                              <w:r w:rsidR="00F3529A">
                                <w:rPr>
                                  <w:rFonts w:cs="Times New Roman"/>
                                  <w:color w:val="000000" w:themeColor="text1"/>
                                  <w:szCs w:val="24"/>
                                </w:rPr>
                                <w:t>: Date</w:t>
                              </w:r>
                            </w:p>
                          </w:txbxContent>
                        </v:textbox>
                      </v:shape>
                      <v:shape id="Flowchart: Process 63" o:spid="_x0000_s1137" type="#_x0000_t109" style="position:absolute;left:-50789;top:-1096;width:17131;height:1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" fillcolor="white [3212]" strokecolor="black [3213]" strokeweight="1pt">
                        <v:textbox>
                          <w:txbxContent>
                            <w:p w14:paraId="3B7BC2EF" w14:textId="77777777" w:rsidR="00A8243D" w:rsidRDefault="00A8243D" w:rsidP="00A8243D">
                              <w:pPr>
                                <w:rPr>
                                  <w:rFonts w:cs="Times New Roman"/>
                                  <w:color w:val="000000" w:themeColor="text1"/>
                                  <w:szCs w:val="24"/>
                                </w:rPr>
                              </w:pPr>
                              <w:r>
                                <w:rPr>
                                  <w:rFonts w:cs="Times New Roman"/>
                                  <w:color w:val="000000" w:themeColor="text1"/>
                                  <w:szCs w:val="24"/>
                                </w:rPr>
                                <w:t>Time_expired()</w:t>
                              </w:r>
                            </w:p>
                            <w:p w14:paraId="15F212AF" w14:textId="77777777" w:rsidR="00A8243D" w:rsidRPr="00E32998" w:rsidRDefault="00A8243D" w:rsidP="00A8243D">
                              <w:pPr>
                                <w:rPr>
                                  <w:color w:val="000000" w:themeColor="text1"/>
                                </w:rPr>
                              </w:pPr>
                              <w:r>
                                <w:rPr>
                                  <w:rFonts w:cs="Times New Roman"/>
                                  <w:color w:val="000000" w:themeColor="text1"/>
                                  <w:szCs w:val="24"/>
                                </w:rPr>
                                <w:t>Destroy()</w:t>
                              </w:r>
                            </w:p>
                          </w:txbxContent>
                        </v:textbox>
                      </v:shape>
                    </v:group>
                    <v:group id="Group 64" o:spid="_x0000_s1138" style="position:absolute;left:40993;top:-70;width:14224;height:12795" coordorigin="10,-16" coordsize="17081,29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">
                      <v:shape id="Flowchart: Process 62" o:spid="_x0000_s1139" type="#_x0000_t109" style="position:absolute;left:10;top:-16;width:17081;height: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" fillcolor="#5b9bd5 [3204]" strokecolor="#091723 [484]" strokeweight="1pt">
                        <v:textbox>
                          <w:txbxContent>
                            <w:p w14:paraId="20D79298" w14:textId="77777777" w:rsidR="00A8243D" w:rsidRPr="00C56BED" w:rsidRDefault="00A8243D" w:rsidP="00A8243D">
                              <w:pPr>
                                <w:jc w:val="center"/>
                                <w:rPr>
                                  <w:rFonts w:cs="Times New Roman"/>
                                  <w:szCs w:val="24"/>
                                </w:rPr>
                              </w:pPr>
                              <w:r>
                                <w:rPr>
                                  <w:rFonts w:cs="Times New Roman"/>
                                  <w:szCs w:val="24"/>
                                </w:rPr>
                                <w:t>Request</w:t>
                              </w:r>
                            </w:p>
                          </w:txbxContent>
                        </v:textbox>
                      </v:shape>
                      <v:shape id="Flowchart: Process 63" o:spid="_x0000_s1140" type="#_x0000_t109" style="position:absolute;left:63;top:797;width:17018;height:2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" fillcolor="white [3212]" strokecolor="black [3213]" strokeweight="1pt">
                        <v:textbox>
                          <w:txbxContent>
                            <w:p w14:paraId="1B3AD1EF" w14:textId="77777777" w:rsidR="00A8243D" w:rsidRDefault="00A8243D" w:rsidP="00A8243D">
                              <w:pPr>
                                <w:spacing w:line="240" w:lineRule="auto"/>
                                <w:rPr>
                                  <w:rFonts w:cs="Times New Roman"/>
                                  <w:color w:val="000000" w:themeColor="text1"/>
                                  <w:szCs w:val="24"/>
                                </w:rPr>
                              </w:pPr>
                              <w:r>
                                <w:rPr>
                                  <w:rFonts w:cs="Times New Roman"/>
                                  <w:color w:val="000000" w:themeColor="text1"/>
                                  <w:szCs w:val="24"/>
                                </w:rPr>
                                <w:t>Description: String</w:t>
                              </w:r>
                            </w:p>
                            <w:p w14:paraId="3A947D24" w14:textId="77777777" w:rsidR="00A8243D" w:rsidRDefault="00A8243D" w:rsidP="00A8243D">
                              <w:pPr>
                                <w:spacing w:line="240" w:lineRule="auto"/>
                                <w:rPr>
                                  <w:rFonts w:cs="Times New Roman"/>
                                  <w:color w:val="000000" w:themeColor="text1"/>
                                  <w:szCs w:val="24"/>
                                </w:rPr>
                              </w:pPr>
                              <w:r>
                                <w:rPr>
                                  <w:rFonts w:cs="Times New Roman"/>
                                  <w:color w:val="000000" w:themeColor="text1"/>
                                  <w:szCs w:val="24"/>
                                </w:rPr>
                                <w:t>Complain no:</w:t>
                              </w:r>
                            </w:p>
                            <w:p w14:paraId="6D919435" w14:textId="77777777" w:rsidR="00A8243D" w:rsidRPr="00C56BED" w:rsidRDefault="00A8243D" w:rsidP="00A8243D">
                              <w:pPr>
                                <w:spacing w:line="240" w:lineRule="auto"/>
                                <w:rPr>
                                  <w:rFonts w:cs="Times New Roman"/>
                                  <w:color w:val="000000" w:themeColor="text1"/>
                                  <w:szCs w:val="24"/>
                                </w:rPr>
                              </w:pPr>
                              <w:r>
                                <w:rPr>
                                  <w:rFonts w:cs="Times New Roman"/>
                                  <w:color w:val="000000" w:themeColor="text1"/>
                                  <w:szCs w:val="24"/>
                                </w:rPr>
                                <w:t>Status: String</w:t>
                              </w:r>
                            </w:p>
                          </w:txbxContent>
                        </v:textbox>
                      </v:shape>
                    </v:group>
                    <v:group id="Group 64" o:spid="_x0000_s1141" style="position:absolute;left:34307;top:37601;width:14224;height:16757" coordorigin="-8018,5582" coordsize="17081,4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">
                      <v:shape id="Flowchart: Process 62" o:spid="_x0000_s1142" type="#_x0000_t109" style="position:absolute;left:-8018;top:5582;width:17080;height: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" fillcolor="#5b9bd5 [3204]" strokecolor="#091723 [484]" strokeweight="1pt">
                        <v:textbox>
                          <w:txbxContent>
                            <w:p w14:paraId="7B281A36" w14:textId="77777777" w:rsidR="00A8243D" w:rsidRPr="00C56BED" w:rsidRDefault="00A8243D" w:rsidP="00A8243D">
                              <w:pPr>
                                <w:jc w:val="center"/>
                                <w:rPr>
                                  <w:rFonts w:cs="Times New Roman"/>
                                  <w:szCs w:val="24"/>
                                </w:rPr>
                              </w:pPr>
                              <w:r>
                                <w:rPr>
                                  <w:rFonts w:cs="Times New Roman"/>
                                  <w:szCs w:val="24"/>
                                </w:rPr>
                                <w:t>Address</w:t>
                              </w:r>
                            </w:p>
                          </w:txbxContent>
                        </v:textbox>
                      </v:shape>
                      <v:shape id="Flowchart: Process 63" o:spid="_x0000_s1143" type="#_x0000_t109" style="position:absolute;left:-7955;top:6405;width:17017;height:2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" fillcolor="white [3212]" strokecolor="black [3213]" strokeweight="1pt">
                        <v:textbox>
                          <w:txbxContent>
                            <w:p w14:paraId="48B71A8C" w14:textId="7BF32B8F" w:rsidR="00A8243D" w:rsidRDefault="00A8243D" w:rsidP="00A8243D">
                              <w:pPr>
                                <w:spacing w:line="240" w:lineRule="auto"/>
                                <w:rPr>
                                  <w:rFonts w:cs="Times New Roman"/>
                                  <w:color w:val="000000" w:themeColor="text1"/>
                                  <w:szCs w:val="24"/>
                                </w:rPr>
                              </w:pPr>
                              <w:r>
                                <w:rPr>
                                  <w:rFonts w:cs="Times New Roman"/>
                                  <w:color w:val="000000" w:themeColor="text1"/>
                                  <w:szCs w:val="24"/>
                                </w:rPr>
                                <w:t>Division</w:t>
                              </w:r>
                              <w:r w:rsidR="00F3529A">
                                <w:rPr>
                                  <w:rFonts w:cs="Times New Roman"/>
                                  <w:color w:val="000000" w:themeColor="text1"/>
                                  <w:szCs w:val="24"/>
                                </w:rPr>
                                <w:t>: String</w:t>
                              </w:r>
                            </w:p>
                            <w:p w14:paraId="3382511D" w14:textId="6861E986" w:rsidR="00A8243D" w:rsidRDefault="00A8243D" w:rsidP="00A8243D">
                              <w:pPr>
                                <w:spacing w:line="240" w:lineRule="auto"/>
                                <w:rPr>
                                  <w:rFonts w:cs="Times New Roman"/>
                                  <w:color w:val="000000" w:themeColor="text1"/>
                                  <w:szCs w:val="24"/>
                                </w:rPr>
                              </w:pPr>
                              <w:r>
                                <w:rPr>
                                  <w:rFonts w:cs="Times New Roman"/>
                                  <w:color w:val="000000" w:themeColor="text1"/>
                                  <w:szCs w:val="24"/>
                                </w:rPr>
                                <w:t>District</w:t>
                              </w:r>
                              <w:r w:rsidR="00F3529A">
                                <w:rPr>
                                  <w:rFonts w:cs="Times New Roman"/>
                                  <w:color w:val="000000" w:themeColor="text1"/>
                                  <w:szCs w:val="24"/>
                                </w:rPr>
                                <w:t>: String</w:t>
                              </w:r>
                            </w:p>
                            <w:p w14:paraId="296EA0B9" w14:textId="56AFCA4A" w:rsidR="00A8243D" w:rsidRPr="00C56BED" w:rsidRDefault="00A8243D" w:rsidP="00A8243D">
                              <w:pPr>
                                <w:spacing w:line="240" w:lineRule="auto"/>
                                <w:rPr>
                                  <w:rFonts w:cs="Times New Roman"/>
                                  <w:color w:val="000000" w:themeColor="text1"/>
                                  <w:szCs w:val="24"/>
                                </w:rPr>
                              </w:pPr>
                              <w:r>
                                <w:rPr>
                                  <w:rFonts w:cs="Times New Roman"/>
                                  <w:color w:val="000000" w:themeColor="text1"/>
                                  <w:szCs w:val="24"/>
                                </w:rPr>
                                <w:t>Thana</w:t>
                              </w:r>
                              <w:r w:rsidR="00F3529A">
                                <w:rPr>
                                  <w:rFonts w:cs="Times New Roman"/>
                                  <w:color w:val="000000" w:themeColor="text1"/>
                                  <w:szCs w:val="24"/>
                                </w:rPr>
                                <w:t>: String</w:t>
                              </w:r>
                            </w:p>
                          </w:txbxContent>
                        </v:textbox>
                      </v:shape>
                      <v:shape id="Flowchart: Process 63" o:spid="_x0000_s1144" type="#_x0000_t109" style="position:absolute;left:-7955;top:8774;width:17017;height:18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" fillcolor="white [3212]" strokecolor="black [3213]" strokeweight="1pt">
                        <v:textbox>
                          <w:txbxContent>
                            <w:p w14:paraId="12ED0149" w14:textId="77777777" w:rsidR="00A8243D" w:rsidRDefault="00A8243D" w:rsidP="00A8243D">
                              <w:pPr>
                                <w:rPr>
                                  <w:color w:val="000000" w:themeColor="text1"/>
                                </w:rPr>
                              </w:pPr>
                              <w:r>
                                <w:rPr>
                                  <w:color w:val="000000" w:themeColor="text1"/>
                                </w:rPr>
                                <w:t>Update_dis()</w:t>
                              </w:r>
                            </w:p>
                            <w:p w14:paraId="2956FC20" w14:textId="77777777" w:rsidR="00A8243D" w:rsidRPr="00E32998" w:rsidRDefault="00A8243D" w:rsidP="00A8243D">
                              <w:pPr>
                                <w:rPr>
                                  <w:color w:val="000000" w:themeColor="text1"/>
                                </w:rPr>
                              </w:pPr>
                              <w:r>
                                <w:rPr>
                                  <w:color w:val="000000" w:themeColor="text1"/>
                                </w:rPr>
                                <w:t>Update_thana()</w:t>
                              </w:r>
                            </w:p>
                          </w:txbxContent>
                        </v:textbox>
                      </v:shape>
                    </v:group>
                    <v:group id="Group 64" o:spid="_x0000_s1145" style="position:absolute;left:4205;top:43502;width:20798;height:19796" coordorigin="685,1854" coordsize="18599,4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">
                      <v:shape id="Flowchart: Process 62" o:spid="_x0000_s1146" type="#_x0000_t109" style="position:absolute;left:685;top:1854;width:18600;height: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" fillcolor="#5b9bd5 [3204]" strokecolor="#091723 [484]" strokeweight="1pt">
                        <v:textbox>
                          <w:txbxContent>
                            <w:p w14:paraId="4040B532" w14:textId="77777777" w:rsidR="00A8243D" w:rsidRPr="00C56BED" w:rsidRDefault="00A8243D" w:rsidP="00A8243D">
                              <w:pPr>
                                <w:jc w:val="center"/>
                                <w:rPr>
                                  <w:rFonts w:cs="Times New Roman"/>
                                  <w:szCs w:val="24"/>
                                </w:rPr>
                              </w:pPr>
                              <w:r>
                                <w:rPr>
                                  <w:rFonts w:cs="Times New Roman"/>
                                  <w:szCs w:val="24"/>
                                </w:rPr>
                                <w:t>User</w:t>
                              </w:r>
                              <w:r w:rsidRPr="00C56BED">
                                <w:rPr>
                                  <w:rFonts w:cs="Times New Roman"/>
                                  <w:szCs w:val="24"/>
                                </w:rPr>
                                <w:t xml:space="preserve"> Profile</w:t>
                              </w:r>
                            </w:p>
                          </w:txbxContent>
                        </v:textbox>
                      </v:shape>
                      <v:shape id="Flowchart: Process 63" o:spid="_x0000_s1147" type="#_x0000_t109" style="position:absolute;left:685;top:2665;width:18537;height:19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" fillcolor="white [3212]" strokecolor="black [3213]" strokeweight="1pt">
                        <v:textbox>
                          <w:txbxContent>
                            <w:p w14:paraId="3A4C08E6" w14:textId="77777777" w:rsidR="00A8243D" w:rsidRPr="00C56BED" w:rsidRDefault="00A8243D" w:rsidP="00A8243D">
                              <w:pPr>
                                <w:spacing w:line="240" w:lineRule="auto"/>
                                <w:rPr>
                                  <w:rFonts w:cs="Times New Roman"/>
                                  <w:color w:val="000000" w:themeColor="text1"/>
                                  <w:szCs w:val="24"/>
                                </w:rPr>
                              </w:pPr>
                              <w:r w:rsidRPr="00C56BED">
                                <w:rPr>
                                  <w:rFonts w:cs="Times New Roman"/>
                                  <w:color w:val="000000" w:themeColor="text1"/>
                                  <w:szCs w:val="24"/>
                                </w:rPr>
                                <w:t xml:space="preserve">Name: </w:t>
                              </w:r>
                              <w:r>
                                <w:rPr>
                                  <w:rFonts w:cs="Times New Roman"/>
                                  <w:color w:val="000000" w:themeColor="text1"/>
                                  <w:szCs w:val="24"/>
                                </w:rPr>
                                <w:t>String</w:t>
                              </w:r>
                            </w:p>
                            <w:p w14:paraId="11FE282A" w14:textId="77777777" w:rsidR="00A8243D" w:rsidRPr="00C56BED" w:rsidRDefault="00A8243D" w:rsidP="00A8243D">
                              <w:pPr>
                                <w:spacing w:line="240" w:lineRule="auto"/>
                                <w:rPr>
                                  <w:rFonts w:cs="Times New Roman"/>
                                  <w:color w:val="000000" w:themeColor="text1"/>
                                  <w:szCs w:val="24"/>
                                </w:rPr>
                              </w:pPr>
                              <w:r w:rsidRPr="00C56BED">
                                <w:rPr>
                                  <w:rFonts w:cs="Times New Roman"/>
                                  <w:color w:val="000000" w:themeColor="text1"/>
                                  <w:szCs w:val="24"/>
                                </w:rPr>
                                <w:t>Email:</w:t>
                              </w:r>
                              <w:r w:rsidRPr="007B392B">
                                <w:rPr>
                                  <w:rFonts w:cs="Times New Roman"/>
                                  <w:color w:val="000000" w:themeColor="text1"/>
                                  <w:szCs w:val="24"/>
                                </w:rPr>
                                <w:t xml:space="preserve"> </w:t>
                              </w:r>
                              <w:r>
                                <w:rPr>
                                  <w:rFonts w:cs="Times New Roman"/>
                                  <w:color w:val="000000" w:themeColor="text1"/>
                                  <w:szCs w:val="24"/>
                                </w:rPr>
                                <w:t>String</w:t>
                              </w:r>
                            </w:p>
                            <w:p w14:paraId="5E57871B" w14:textId="77777777" w:rsidR="00A8243D" w:rsidRPr="00C56BED" w:rsidRDefault="00A8243D" w:rsidP="00A8243D">
                              <w:pPr>
                                <w:spacing w:line="240" w:lineRule="auto"/>
                                <w:rPr>
                                  <w:rFonts w:cs="Times New Roman"/>
                                  <w:color w:val="000000" w:themeColor="text1"/>
                                  <w:szCs w:val="24"/>
                                </w:rPr>
                              </w:pPr>
                              <w:r w:rsidRPr="00C56BED">
                                <w:rPr>
                                  <w:rFonts w:cs="Times New Roman"/>
                                  <w:color w:val="000000" w:themeColor="text1"/>
                                  <w:szCs w:val="24"/>
                                </w:rPr>
                                <w:t>Password:</w:t>
                              </w:r>
                              <w:r w:rsidRPr="007B392B">
                                <w:rPr>
                                  <w:rFonts w:cs="Times New Roman"/>
                                  <w:color w:val="000000" w:themeColor="text1"/>
                                  <w:szCs w:val="24"/>
                                </w:rPr>
                                <w:t xml:space="preserve"> </w:t>
                              </w:r>
                              <w:r>
                                <w:rPr>
                                  <w:rFonts w:cs="Times New Roman"/>
                                  <w:color w:val="000000" w:themeColor="text1"/>
                                  <w:szCs w:val="24"/>
                                </w:rPr>
                                <w:t>String</w:t>
                              </w:r>
                            </w:p>
                            <w:p w14:paraId="5EE70B52" w14:textId="6513AF2C" w:rsidR="00A8243D" w:rsidRPr="00C56BED" w:rsidRDefault="00A8243D" w:rsidP="00687946">
                              <w:pPr>
                                <w:spacing w:line="240" w:lineRule="auto"/>
                                <w:jc w:val="left"/>
                                <w:rPr>
                                  <w:rFonts w:cs="Times New Roman"/>
                                  <w:color w:val="000000" w:themeColor="text1"/>
                                  <w:szCs w:val="24"/>
                                </w:rPr>
                              </w:pPr>
                              <w:r>
                                <w:rPr>
                                  <w:rFonts w:cs="Times New Roman"/>
                                  <w:color w:val="000000" w:themeColor="text1"/>
                                  <w:szCs w:val="24"/>
                                </w:rPr>
                                <w:t>PermanentAddress</w:t>
                              </w:r>
                              <w:r w:rsidRPr="00C56BED">
                                <w:rPr>
                                  <w:rFonts w:cs="Times New Roman"/>
                                  <w:color w:val="000000" w:themeColor="text1"/>
                                  <w:szCs w:val="24"/>
                                </w:rPr>
                                <w:t>: Address()</w:t>
                              </w:r>
                            </w:p>
                          </w:txbxContent>
                        </v:textbox>
                      </v:shape>
                      <v:shape id="Flowchart: Process 63" o:spid="_x0000_s1148" type="#_x0000_t109" style="position:absolute;left:749;top:4633;width:18410;height:1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" fillcolor="white [3212]" strokecolor="black [3213]" strokeweight="1pt">
                        <v:textbox>
                          <w:txbxContent>
                            <w:p w14:paraId="7C974E48" w14:textId="77777777" w:rsidR="00A8243D" w:rsidRDefault="00A8243D" w:rsidP="00A8243D">
                              <w:pPr>
                                <w:rPr>
                                  <w:rFonts w:cs="Times New Roman"/>
                                  <w:color w:val="000000" w:themeColor="text1"/>
                                  <w:szCs w:val="24"/>
                                </w:rPr>
                              </w:pPr>
                              <w:r>
                                <w:rPr>
                                  <w:rFonts w:cs="Times New Roman"/>
                                  <w:color w:val="000000" w:themeColor="text1"/>
                                  <w:szCs w:val="24"/>
                                </w:rPr>
                                <w:t>File_new_complain()</w:t>
                              </w:r>
                            </w:p>
                            <w:p w14:paraId="53A32707" w14:textId="77777777" w:rsidR="00A8243D" w:rsidRDefault="00A8243D" w:rsidP="00A8243D">
                              <w:pPr>
                                <w:rPr>
                                  <w:rFonts w:cs="Times New Roman"/>
                                  <w:color w:val="000000" w:themeColor="text1"/>
                                  <w:szCs w:val="24"/>
                                </w:rPr>
                              </w:pPr>
                              <w:r>
                                <w:rPr>
                                  <w:rFonts w:cs="Times New Roman"/>
                                  <w:color w:val="000000" w:themeColor="text1"/>
                                  <w:szCs w:val="24"/>
                                </w:rPr>
                                <w:t>Search_View_Self_complain()</w:t>
                              </w:r>
                            </w:p>
                            <w:p w14:paraId="351D0F96" w14:textId="77777777" w:rsidR="00A8243D" w:rsidRPr="00C56BED" w:rsidRDefault="00A8243D" w:rsidP="00A8243D">
                              <w:pPr>
                                <w:rPr>
                                  <w:rFonts w:cs="Times New Roman"/>
                                  <w:color w:val="000000" w:themeColor="text1"/>
                                  <w:szCs w:val="24"/>
                                </w:rPr>
                              </w:pPr>
                            </w:p>
                            <w:p w14:paraId="36EBB161" w14:textId="77777777" w:rsidR="00A8243D" w:rsidRPr="00E32998" w:rsidRDefault="00A8243D" w:rsidP="00A8243D">
                              <w:pPr>
                                <w:rPr>
                                  <w:color w:val="000000" w:themeColor="text1"/>
                                </w:rPr>
                              </w:pPr>
                            </w:p>
                          </w:txbxContent>
                        </v:textbox>
                      </v:shape>
                    </v:group>
                    <v:group id="Group 64" o:spid="_x0000_s1149" style="position:absolute;left:29661;top:58891;width:25985;height:22884" coordorigin="-1,-46" coordsize="16839,3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">
                      <v:shape id="Flowchart: Process 62" o:spid="_x0000_s1150" type="#_x0000_t109" style="position:absolute;top:-46;width:16791;height:4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" fillcolor="#5b9bd5 [3204]" strokecolor="#091723 [484]" strokeweight="1pt">
                        <v:textbox>
                          <w:txbxContent>
                            <w:p w14:paraId="31F19DA6" w14:textId="77777777" w:rsidR="00A8243D" w:rsidRPr="00C56BED" w:rsidRDefault="00A8243D" w:rsidP="00A8243D">
                              <w:pPr>
                                <w:jc w:val="center"/>
                                <w:rPr>
                                  <w:rFonts w:cs="Times New Roman"/>
                                  <w:szCs w:val="24"/>
                                </w:rPr>
                              </w:pPr>
                              <w:r>
                                <w:rPr>
                                  <w:rFonts w:cs="Times New Roman"/>
                                  <w:szCs w:val="24"/>
                                </w:rPr>
                                <w:t>Complain</w:t>
                              </w:r>
                            </w:p>
                          </w:txbxContent>
                        </v:textbox>
                      </v:shape>
                      <v:shape id="Flowchart: Process 63" o:spid="_x0000_s1151" type="#_x0000_t109" style="position:absolute;top:391;width:16791;height:1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" fillcolor="white [3212]" strokecolor="black [3213]" strokeweight="1pt">
                        <v:textbox>
                          <w:txbxContent>
                            <w:p w14:paraId="4B0EBEFA" w14:textId="77777777" w:rsidR="00A8243D" w:rsidRDefault="00A8243D" w:rsidP="00A8243D">
                              <w:pPr>
                                <w:spacing w:line="240" w:lineRule="auto"/>
                                <w:rPr>
                                  <w:rFonts w:cs="Times New Roman"/>
                                  <w:color w:val="000000" w:themeColor="text1"/>
                                  <w:szCs w:val="24"/>
                                </w:rPr>
                              </w:pPr>
                              <w:r>
                                <w:rPr>
                                  <w:rFonts w:cs="Times New Roman"/>
                                  <w:color w:val="000000" w:themeColor="text1"/>
                                  <w:szCs w:val="24"/>
                                </w:rPr>
                                <w:t>Victim info’s: User Profile()</w:t>
                              </w:r>
                            </w:p>
                            <w:p w14:paraId="0FC1571D" w14:textId="77777777" w:rsidR="00A8243D" w:rsidRDefault="00A8243D" w:rsidP="00A8243D">
                              <w:pPr>
                                <w:spacing w:line="240" w:lineRule="auto"/>
                                <w:rPr>
                                  <w:rFonts w:cs="Times New Roman"/>
                                  <w:color w:val="000000" w:themeColor="text1"/>
                                  <w:szCs w:val="24"/>
                                </w:rPr>
                              </w:pPr>
                              <w:r>
                                <w:rPr>
                                  <w:rFonts w:cs="Times New Roman"/>
                                  <w:color w:val="000000" w:themeColor="text1"/>
                                  <w:szCs w:val="24"/>
                                </w:rPr>
                                <w:t>Occurance Date: Date()</w:t>
                              </w:r>
                            </w:p>
                            <w:p w14:paraId="0737A24B" w14:textId="77777777" w:rsidR="00A8243D" w:rsidRDefault="00A8243D" w:rsidP="00A8243D">
                              <w:pPr>
                                <w:spacing w:line="240" w:lineRule="auto"/>
                                <w:rPr>
                                  <w:rFonts w:cs="Times New Roman"/>
                                  <w:color w:val="000000" w:themeColor="text1"/>
                                  <w:szCs w:val="24"/>
                                </w:rPr>
                              </w:pPr>
                              <w:r>
                                <w:rPr>
                                  <w:rFonts w:cs="Times New Roman"/>
                                  <w:color w:val="000000" w:themeColor="text1"/>
                                  <w:szCs w:val="24"/>
                                </w:rPr>
                                <w:t>Occurance Place: Address()</w:t>
                              </w:r>
                            </w:p>
                            <w:p w14:paraId="7C59D7E8" w14:textId="77777777" w:rsidR="00A8243D" w:rsidRDefault="00A8243D" w:rsidP="00A8243D">
                              <w:pPr>
                                <w:spacing w:line="240" w:lineRule="auto"/>
                                <w:rPr>
                                  <w:rFonts w:cs="Times New Roman"/>
                                  <w:color w:val="000000" w:themeColor="text1"/>
                                  <w:szCs w:val="24"/>
                                </w:rPr>
                              </w:pPr>
                              <w:r>
                                <w:rPr>
                                  <w:rFonts w:cs="Times New Roman"/>
                                  <w:color w:val="000000" w:themeColor="text1"/>
                                  <w:szCs w:val="24"/>
                                </w:rPr>
                                <w:t>Brief_of_incident: String()</w:t>
                              </w:r>
                            </w:p>
                            <w:p w14:paraId="1DBCD61F" w14:textId="77777777" w:rsidR="00A8243D" w:rsidRPr="00272FAC" w:rsidRDefault="00A8243D" w:rsidP="00687946">
                              <w:pPr>
                                <w:spacing w:line="240" w:lineRule="auto"/>
                                <w:rPr>
                                  <w:rFonts w:cs="Times New Roman"/>
                                  <w:b/>
                                  <w:bCs/>
                                  <w:color w:val="000000" w:themeColor="text1"/>
                                  <w:szCs w:val="24"/>
                                </w:rPr>
                              </w:pPr>
                              <w:r>
                                <w:rPr>
                                  <w:rFonts w:cs="Times New Roman"/>
                                  <w:color w:val="000000" w:themeColor="text1"/>
                                  <w:szCs w:val="24"/>
                                </w:rPr>
                                <w:t xml:space="preserve">Criminal_structure_details: </w:t>
                              </w:r>
                              <w:r w:rsidRPr="00272FAC">
                                <w:rPr>
                                  <w:rFonts w:cs="Times New Roman"/>
                                  <w:color w:val="000000" w:themeColor="text1"/>
                                  <w:szCs w:val="24"/>
                                </w:rPr>
                                <w:t>Criminal</w:t>
                              </w:r>
                              <w:r w:rsidRPr="00272FAC">
                                <w:rPr>
                                  <w:rFonts w:cs="Times New Roman"/>
                                  <w:b/>
                                  <w:bCs/>
                                  <w:color w:val="000000" w:themeColor="text1"/>
                                  <w:szCs w:val="24"/>
                                </w:rPr>
                                <w:t xml:space="preserve"> </w:t>
                              </w:r>
                              <w:r w:rsidRPr="005F7EE2">
                                <w:rPr>
                                  <w:rFonts w:cs="Times New Roman"/>
                                  <w:color w:val="000000" w:themeColor="text1"/>
                                  <w:szCs w:val="24"/>
                                </w:rPr>
                                <w:t>Structure</w:t>
                              </w:r>
                              <w:r>
                                <w:rPr>
                                  <w:rFonts w:cs="Times New Roman"/>
                                  <w:color w:val="000000" w:themeColor="text1"/>
                                  <w:szCs w:val="24"/>
                                </w:rPr>
                                <w:t>()</w:t>
                              </w:r>
                            </w:p>
                            <w:p w14:paraId="706F1A08" w14:textId="77777777" w:rsidR="00A8243D" w:rsidRPr="00272FAC" w:rsidRDefault="00A8243D" w:rsidP="00A8243D">
                              <w:pPr>
                                <w:spacing w:line="240" w:lineRule="auto"/>
                                <w:rPr>
                                  <w:rFonts w:cs="Times New Roman"/>
                                  <w:b/>
                                  <w:bCs/>
                                  <w:color w:val="000000" w:themeColor="text1"/>
                                  <w:szCs w:val="24"/>
                                </w:rPr>
                              </w:pPr>
                            </w:p>
                          </w:txbxContent>
                        </v:textbox>
                      </v:shape>
                      <v:shape id="Flowchart: Process 63" o:spid="_x0000_s1152" type="#_x0000_t109" style="position:absolute;left:-1;top:2240;width:16839;height:7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" fillcolor="white [3212]" strokecolor="black [3213]" strokeweight="1pt">
                        <v:textbox>
                          <w:txbxContent>
                            <w:p w14:paraId="3CF4239C" w14:textId="77777777" w:rsidR="00A8243D" w:rsidRDefault="00A8243D" w:rsidP="00A8243D">
                              <w:pPr>
                                <w:rPr>
                                  <w:rFonts w:cs="Times New Roman"/>
                                  <w:color w:val="000000" w:themeColor="text1"/>
                                  <w:szCs w:val="24"/>
                                </w:rPr>
                              </w:pPr>
                              <w:r>
                                <w:rPr>
                                  <w:rFonts w:cs="Times New Roman"/>
                                  <w:color w:val="000000" w:themeColor="text1"/>
                                  <w:szCs w:val="24"/>
                                </w:rPr>
                                <w:t>Check_column_filling()</w:t>
                              </w:r>
                            </w:p>
                            <w:p w14:paraId="7D06DE07" w14:textId="77777777" w:rsidR="00A8243D" w:rsidRPr="008579CF" w:rsidRDefault="00A8243D" w:rsidP="00A8243D">
                              <w:pPr>
                                <w:rPr>
                                  <w:rFonts w:cs="Times New Roman"/>
                                  <w:color w:val="000000" w:themeColor="text1"/>
                                  <w:szCs w:val="24"/>
                                </w:rPr>
                              </w:pPr>
                              <w:r>
                                <w:rPr>
                                  <w:rFonts w:cs="Times New Roman"/>
                                  <w:color w:val="000000" w:themeColor="text1"/>
                                  <w:szCs w:val="24"/>
                                </w:rPr>
                                <w:t>View_summery()</w:t>
                              </w:r>
                            </w:p>
                          </w:txbxContent>
                        </v:textbox>
                      </v:shape>
                    </v:group>
                    <v:shape id="Straight Arrow Connector 10" o:spid="_x0000_s1153" type="#_x0000_t32" style="position:absolute;left:2248;top:25493;width:0;height:396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" strokecolor="black [3200]" strokeweight=".5pt">
                      <v:stroke endarrow="block" joinstyle="miter"/>
                    </v:shape>
                    <v:shape id="Straight Arrow Connector 11" o:spid="_x0000_s1154" type="#_x0000_t32" style="position:absolute;left:24862;top:60058;width:4800;height:4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" strokecolor="black [3200]" strokeweight=".5pt">
                      <v:stroke endarrow="block" joinstyle="miter"/>
                    </v:shape>
                    <v:shape id="Straight Arrow Connector 12" o:spid="_x0000_s1155" type="#_x0000_t32" style="position:absolute;left:26898;top:35804;width:5113;height:311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" strokecolor="black [3200]" strokeweight=".5pt">
                      <v:stroke endarrow="block" joinstyle="miter"/>
                    </v:shape>
                    <v:shape id="Straight Arrow Connector 13" o:spid="_x0000_s1156" type="#_x0000_t32" style="position:absolute;left:51975;top:28671;width:1761;height:298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" strokecolor="black [3200]" strokeweight=".5pt">
                      <v:stroke endarrow="block" joinstyle="miter"/>
                    </v:shape>
                    <v:shape id="Straight Arrow Connector 14" o:spid="_x0000_s1157" type="#_x0000_t32" style="position:absolute;left:11849;top:41678;width:2755;height:18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" strokecolor="black [3200]" strokeweight=".5pt">
                      <v:stroke endarrow="block" joinstyle="miter"/>
                    </v:shape>
                    <v:shape id="Straight Arrow Connector 22" o:spid="_x0000_s1158" type="#_x0000_t32" style="position:absolute;left:24933;top:51331;width:9427;height:81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" strokecolor="black [3200]" strokeweight=".5pt">
                      <v:stroke endarrow="block" joinstyle="miter"/>
                    </v:shape>
                    <v:shape id="Straight Arrow Connector 23" o:spid="_x0000_s1159" type="#_x0000_t32" style="position:absolute;left:41444;top:54357;width:1173;height:45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" strokecolor="black [3200]" strokeweight=".5pt">
                      <v:stroke endarrow="block" joinstyle="miter"/>
                    </v:shape>
                    <v:shape id="Straight Arrow Connector 24" o:spid="_x0000_s1160" type="#_x0000_t32" style="position:absolute;left:10752;top:25068;width:1033;height:240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" strokecolor="black [3200]" strokeweight=".5pt">
                      <v:stroke endarrow="block" joinstyle="miter"/>
                    </v:shape>
                    <v:shape id="Straight Arrow Connector 29" o:spid="_x0000_s1161" type="#_x0000_t32" style="position:absolute;left:21477;top:4449;width:1484;height:384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" strokecolor="black [3200]" strokeweight=".5pt">
                      <v:stroke endarrow="block" joinstyle="miter"/>
                    </v:shape>
                  </v:group>
                  <v:shape id="Straight Arrow Connector 1" o:spid="_x0000_s1162" type="#_x0000_t32" style="position:absolute;left:22513;top:1626;width:17803;height:30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" strokecolor="black [3200]" strokeweight=".5pt">
                    <v:stroke endarrow="block" joinstyle="miter"/>
                  </v:shape>
                </v:group>
                <v:line id="Straight Connector 9" o:spid="_x0000_s1163" style="position:absolute;visibility:visible;mso-wrap-style:square" from="39069,20019" to="51192,281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" strokecolor="black [3200]" strokeweight=".5pt">
                  <v:stroke joinstyle="miter"/>
                </v:line>
              </v:group>
            </w:pict>
          </mc:Fallback>
        </mc:AlternateContent>
      </w:r>
    </w:p>
    <w:p w14:paraId="0258731D" w14:textId="6201FD51" w:rsidR="005B321C" w:rsidRDefault="005B321C">
      <w:pPr>
        <w:widowControl w:val="0"/>
        <w:spacing w:after="240"/>
        <w:rPr>
          <w:szCs w:val="28"/>
        </w:rPr>
      </w:pPr>
    </w:p>
    <w:p w14:paraId="68ECF0EF" w14:textId="77777777" w:rsidR="005B321C" w:rsidRDefault="005B321C">
      <w:pPr>
        <w:widowControl w:val="0"/>
        <w:spacing w:after="240"/>
        <w:rPr>
          <w:szCs w:val="28"/>
        </w:rPr>
      </w:pPr>
    </w:p>
    <w:p w14:paraId="195EA2D9" w14:textId="77777777" w:rsidR="005B321C" w:rsidRDefault="005B321C">
      <w:pPr>
        <w:widowControl w:val="0"/>
        <w:spacing w:after="240"/>
        <w:rPr>
          <w:szCs w:val="28"/>
        </w:rPr>
      </w:pPr>
    </w:p>
    <w:p w14:paraId="599D3CC6" w14:textId="0B0E09A9" w:rsidR="005B321C" w:rsidRDefault="005B321C">
      <w:pPr>
        <w:widowControl w:val="0"/>
        <w:spacing w:after="240"/>
        <w:rPr>
          <w:szCs w:val="28"/>
        </w:rPr>
      </w:pPr>
    </w:p>
    <w:p w14:paraId="7F62A100" w14:textId="77777777" w:rsidR="005B321C" w:rsidRDefault="005B321C">
      <w:pPr>
        <w:widowControl w:val="0"/>
        <w:spacing w:after="240"/>
        <w:rPr>
          <w:szCs w:val="28"/>
        </w:rPr>
      </w:pPr>
    </w:p>
    <w:p w14:paraId="52D89FE7" w14:textId="77777777" w:rsidR="005B321C" w:rsidRDefault="005B321C">
      <w:pPr>
        <w:widowControl w:val="0"/>
        <w:spacing w:after="240"/>
        <w:rPr>
          <w:szCs w:val="28"/>
        </w:rPr>
      </w:pPr>
    </w:p>
    <w:p w14:paraId="22C3480E" w14:textId="77777777" w:rsidR="005B321C" w:rsidRDefault="005B321C">
      <w:pPr>
        <w:widowControl w:val="0"/>
        <w:spacing w:after="240"/>
        <w:rPr>
          <w:szCs w:val="28"/>
        </w:rPr>
      </w:pPr>
    </w:p>
    <w:p w14:paraId="52E1177D" w14:textId="77777777" w:rsidR="005B321C" w:rsidRDefault="005B321C">
      <w:pPr>
        <w:widowControl w:val="0"/>
        <w:spacing w:after="240"/>
        <w:rPr>
          <w:szCs w:val="28"/>
        </w:rPr>
      </w:pPr>
    </w:p>
    <w:p w14:paraId="12FE4F69" w14:textId="77777777" w:rsidR="005B321C" w:rsidRDefault="005B321C">
      <w:pPr>
        <w:widowControl w:val="0"/>
        <w:spacing w:after="240"/>
        <w:rPr>
          <w:szCs w:val="28"/>
        </w:rPr>
      </w:pPr>
    </w:p>
    <w:p w14:paraId="4ADA7DF0" w14:textId="77777777" w:rsidR="005B321C" w:rsidRDefault="005B321C">
      <w:pPr>
        <w:widowControl w:val="0"/>
        <w:spacing w:after="240"/>
        <w:rPr>
          <w:szCs w:val="28"/>
        </w:rPr>
      </w:pPr>
    </w:p>
    <w:p w14:paraId="1299453A" w14:textId="77777777" w:rsidR="005B321C" w:rsidRDefault="005B321C">
      <w:pPr>
        <w:widowControl w:val="0"/>
        <w:spacing w:after="240"/>
        <w:rPr>
          <w:szCs w:val="28"/>
        </w:rPr>
      </w:pPr>
    </w:p>
    <w:p w14:paraId="5B3576F8" w14:textId="77777777" w:rsidR="005B321C" w:rsidRDefault="005B321C">
      <w:pPr>
        <w:widowControl w:val="0"/>
        <w:spacing w:after="240"/>
        <w:rPr>
          <w:szCs w:val="28"/>
        </w:rPr>
      </w:pPr>
    </w:p>
    <w:p w14:paraId="0CAB0889" w14:textId="77777777" w:rsidR="005B321C" w:rsidRDefault="005B321C">
      <w:pPr>
        <w:widowControl w:val="0"/>
        <w:spacing w:after="240"/>
        <w:rPr>
          <w:szCs w:val="28"/>
        </w:rPr>
      </w:pPr>
    </w:p>
    <w:p w14:paraId="16078372" w14:textId="77777777" w:rsidR="005B321C" w:rsidRDefault="005B321C">
      <w:pPr>
        <w:widowControl w:val="0"/>
        <w:spacing w:after="240"/>
        <w:rPr>
          <w:szCs w:val="28"/>
        </w:rPr>
      </w:pPr>
    </w:p>
    <w:p w14:paraId="78DCB680" w14:textId="77777777" w:rsidR="005B321C" w:rsidRDefault="005B321C">
      <w:pPr>
        <w:widowControl w:val="0"/>
        <w:spacing w:after="240"/>
        <w:rPr>
          <w:szCs w:val="28"/>
        </w:rPr>
      </w:pPr>
    </w:p>
    <w:p w14:paraId="5DF68B7B" w14:textId="77777777" w:rsidR="005B321C" w:rsidRDefault="005B321C">
      <w:pPr>
        <w:widowControl w:val="0"/>
        <w:spacing w:after="240"/>
        <w:rPr>
          <w:szCs w:val="28"/>
        </w:rPr>
      </w:pPr>
    </w:p>
    <w:p w14:paraId="19C7D835" w14:textId="77777777" w:rsidR="005B321C" w:rsidRDefault="005B321C">
      <w:pPr>
        <w:widowControl w:val="0"/>
        <w:spacing w:after="240"/>
        <w:rPr>
          <w:szCs w:val="28"/>
        </w:rPr>
      </w:pPr>
    </w:p>
    <w:p w14:paraId="764C3678" w14:textId="77777777" w:rsidR="005B321C" w:rsidRDefault="005B321C">
      <w:pPr>
        <w:widowControl w:val="0"/>
        <w:spacing w:after="240"/>
        <w:rPr>
          <w:szCs w:val="28"/>
        </w:rPr>
      </w:pPr>
    </w:p>
    <w:p w14:paraId="1EE6FB33" w14:textId="42FF3CB1" w:rsidR="00CF0073" w:rsidRDefault="00CF0073">
      <w:pPr>
        <w:widowControl w:val="0"/>
        <w:spacing w:after="240"/>
        <w:rPr>
          <w:szCs w:val="28"/>
        </w:rPr>
      </w:pPr>
    </w:p>
    <w:p w14:paraId="3C0EEA97" w14:textId="18CA5764" w:rsidR="00A8243D" w:rsidRPr="00741D18" w:rsidRDefault="00A8243D" w:rsidP="00A8243D">
      <w:pPr>
        <w:jc w:val="center"/>
        <w:rPr>
          <w:rFonts w:cs="Times New Roman"/>
          <w:sz w:val="22"/>
          <w14:textOutline w14:w="9525" w14:cap="rnd" w14:cmpd="sng" w14:algn="ctr">
            <w14:noFill/>
            <w14:prstDash w14:val="solid"/>
            <w14:bevel/>
          </w14:textOutline>
        </w:rPr>
      </w:pPr>
      <w:r w:rsidRPr="00741D18">
        <w:rPr>
          <w:rFonts w:cs="Times New Roman"/>
          <w:b/>
          <w:bCs/>
          <w:sz w:val="22"/>
          <w14:textOutline w14:w="9525" w14:cap="rnd" w14:cmpd="sng" w14:algn="ctr">
            <w14:noFill/>
            <w14:prstDash w14:val="solid"/>
            <w14:bevel/>
          </w14:textOutline>
        </w:rPr>
        <w:t>Figure</w:t>
      </w:r>
      <w:r w:rsidR="00B24C02" w:rsidRPr="00741D18">
        <w:rPr>
          <w:rFonts w:cs="Times New Roman"/>
          <w:b/>
          <w:bCs/>
          <w:sz w:val="22"/>
          <w14:textOutline w14:w="9525" w14:cap="rnd" w14:cmpd="sng" w14:algn="ctr">
            <w14:noFill/>
            <w14:prstDash w14:val="solid"/>
            <w14:bevel/>
          </w14:textOutline>
        </w:rPr>
        <w:t xml:space="preserve"> 3.3</w:t>
      </w:r>
      <w:r w:rsidR="00741D18">
        <w:rPr>
          <w:rFonts w:cs="Times New Roman"/>
          <w:b/>
          <w:bCs/>
          <w:sz w:val="22"/>
          <w14:textOutline w14:w="9525" w14:cap="rnd" w14:cmpd="sng" w14:algn="ctr">
            <w14:noFill/>
            <w14:prstDash w14:val="solid"/>
            <w14:bevel/>
          </w14:textOutline>
        </w:rPr>
        <w:t>:</w:t>
      </w:r>
      <w:r w:rsidRPr="00741D18">
        <w:rPr>
          <w:rFonts w:cs="Times New Roman"/>
          <w:sz w:val="22"/>
          <w14:textOutline w14:w="9525" w14:cap="rnd" w14:cmpd="sng" w14:algn="ctr">
            <w14:noFill/>
            <w14:prstDash w14:val="solid"/>
            <w14:bevel/>
          </w14:textOutline>
        </w:rPr>
        <w:t xml:space="preserve"> Class diagram of </w:t>
      </w:r>
      <w:r w:rsidR="000F0244">
        <w:rPr>
          <w:rFonts w:cs="Times New Roman"/>
          <w:sz w:val="22"/>
          <w14:textOutline w14:w="9525" w14:cap="rnd" w14:cmpd="sng" w14:algn="ctr">
            <w14:noFill/>
            <w14:prstDash w14:val="solid"/>
            <w14:bevel/>
          </w14:textOutline>
        </w:rPr>
        <w:t>the project.</w:t>
      </w:r>
    </w:p>
    <w:p w14:paraId="6A9BD7B3" w14:textId="6B87CB9B" w:rsidR="00A8243D" w:rsidRDefault="00B24C02" w:rsidP="00A8243D">
      <w:pPr>
        <w:widowControl w:val="0"/>
        <w:spacing w:after="240"/>
        <w:jc w:val="center"/>
        <w:rPr>
          <w:szCs w:val="28"/>
        </w:rPr>
      </w:pPr>
      <w:r>
        <w:rPr>
          <w:rFonts w:cs="Times New Roman"/>
          <w:noProof/>
          <w:szCs w:val="24"/>
        </w:rPr>
        <w:lastRenderedPageBreak/>
        <mc:AlternateContent>
          <mc:Choice Requires="wpg">
            <w:drawing>
              <wp:anchor distT="0" distB="0" distL="114300" distR="114300" simplePos="0" relativeHeight="251638272" behindDoc="0" locked="0" layoutInCell="1" allowOverlap="1" wp14:anchorId="6936E157" wp14:editId="645D3578">
                <wp:simplePos x="0" y="0"/>
                <wp:positionH relativeFrom="column">
                  <wp:posOffset>3224</wp:posOffset>
                </wp:positionH>
                <wp:positionV relativeFrom="paragraph">
                  <wp:posOffset>-12895</wp:posOffset>
                </wp:positionV>
                <wp:extent cx="5501055" cy="7993344"/>
                <wp:effectExtent l="57150" t="0" r="42545" b="27305"/>
                <wp:wrapNone/>
                <wp:docPr id="1204450617" name="Group 6"/>
                <wp:cNvGraphicFramePr/>
                <a:graphic xmlns:a="http://schemas.openxmlformats.org/drawingml/2006/main">
                  <a:graphicData uri="http://schemas.microsoft.com/office/word/2010/wordprocessingGroup">
                    <wpg:wgp>
                      <wpg:cNvGrpSpPr/>
                      <wpg:grpSpPr>
                        <a:xfrm>
                          <a:off x="0" y="0"/>
                          <a:ext cx="5501055" cy="7993344"/>
                          <a:chOff x="-9458" y="-6926"/>
                          <a:chExt cx="5501055" cy="7993344"/>
                        </a:xfrm>
                      </wpg:grpSpPr>
                      <wps:wsp>
                        <wps:cNvPr id="889714664" name="Rectangle 31"/>
                        <wps:cNvSpPr/>
                        <wps:spPr>
                          <a:xfrm>
                            <a:off x="0" y="1506416"/>
                            <a:ext cx="1182370" cy="28956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15E264FD" w14:textId="77777777" w:rsidR="00B24C02" w:rsidRPr="00DA20B1" w:rsidRDefault="00B24C02" w:rsidP="00B24C02">
                              <w:pPr>
                                <w:jc w:val="center"/>
                                <w:rPr>
                                  <w:rFonts w:cs="Times New Roman"/>
                                  <w:szCs w:val="24"/>
                                </w:rPr>
                              </w:pPr>
                              <w:r w:rsidRPr="00DA20B1">
                                <w:rPr>
                                  <w:rFonts w:cs="Times New Roman"/>
                                  <w:szCs w:val="24"/>
                                </w:rPr>
                                <w:t>No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5871750" name="Rectangle 31"/>
                        <wps:cNvSpPr/>
                        <wps:spPr>
                          <a:xfrm>
                            <a:off x="1143000" y="3130062"/>
                            <a:ext cx="889000" cy="25908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6D3EE1B2" w14:textId="77777777" w:rsidR="00B24C02" w:rsidRPr="00DA20B1" w:rsidRDefault="00B24C02" w:rsidP="00B24C02">
                              <w:pPr>
                                <w:jc w:val="center"/>
                                <w:rPr>
                                  <w:rFonts w:cs="Times New Roman"/>
                                  <w:szCs w:val="24"/>
                                </w:rPr>
                              </w:pPr>
                              <w:r w:rsidRPr="00DA20B1">
                                <w:rPr>
                                  <w:rFonts w:cs="Times New Roman"/>
                                  <w:szCs w:val="24"/>
                                </w:rPr>
                                <w:t>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7434109" name="Rectangle 31"/>
                        <wps:cNvSpPr/>
                        <wps:spPr>
                          <a:xfrm>
                            <a:off x="4056185" y="4032739"/>
                            <a:ext cx="1112520" cy="31242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6CACA60D" w14:textId="77777777" w:rsidR="00B24C02" w:rsidRPr="00DA20B1" w:rsidRDefault="00B24C02" w:rsidP="00B24C02">
                              <w:pPr>
                                <w:jc w:val="center"/>
                                <w:rPr>
                                  <w:rFonts w:cs="Times New Roman"/>
                                  <w:szCs w:val="24"/>
                                </w:rPr>
                              </w:pPr>
                              <w:r w:rsidRPr="00DA20B1">
                                <w:rPr>
                                  <w:rFonts w:cs="Times New Roman"/>
                                  <w:szCs w:val="24"/>
                                </w:rPr>
                                <w:t>Compl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914315" name="Rectangle 31"/>
                        <wps:cNvSpPr/>
                        <wps:spPr>
                          <a:xfrm>
                            <a:off x="633046" y="3856893"/>
                            <a:ext cx="1060450" cy="32385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4B19BC42" w14:textId="77777777" w:rsidR="00B24C02" w:rsidRPr="00DA20B1" w:rsidRDefault="00B24C02" w:rsidP="00B24C02">
                              <w:pPr>
                                <w:jc w:val="center"/>
                                <w:rPr>
                                  <w:rFonts w:cs="Times New Roman"/>
                                  <w:szCs w:val="24"/>
                                </w:rPr>
                              </w:pPr>
                              <w:r w:rsidRPr="00DA20B1">
                                <w:rPr>
                                  <w:rFonts w:cs="Times New Roman"/>
                                  <w:szCs w:val="24"/>
                                </w:rPr>
                                <w:t>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7109540" name="Rectangle 31"/>
                        <wps:cNvSpPr/>
                        <wps:spPr>
                          <a:xfrm>
                            <a:off x="2268415" y="2602523"/>
                            <a:ext cx="914400" cy="28194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0B472214" w14:textId="77777777" w:rsidR="00B24C02" w:rsidRPr="00DA20B1" w:rsidRDefault="00B24C02" w:rsidP="00B24C02">
                              <w:pPr>
                                <w:jc w:val="center"/>
                                <w:rPr>
                                  <w:rFonts w:cs="Times New Roman"/>
                                  <w:szCs w:val="24"/>
                                </w:rPr>
                              </w:pPr>
                              <w:r w:rsidRPr="00DA20B1">
                                <w:rPr>
                                  <w:rFonts w:cs="Times New Roman"/>
                                  <w:szCs w:val="24"/>
                                </w:rPr>
                                <w:t>Crimi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4068847" name="Rectangle 31"/>
                        <wps:cNvSpPr/>
                        <wps:spPr>
                          <a:xfrm>
                            <a:off x="3118338" y="6119446"/>
                            <a:ext cx="1600200" cy="29718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0219FCBE" w14:textId="77777777" w:rsidR="00B24C02" w:rsidRPr="00DA20B1" w:rsidRDefault="00B24C02" w:rsidP="00B24C02">
                              <w:pPr>
                                <w:jc w:val="center"/>
                                <w:rPr>
                                  <w:rFonts w:cs="Times New Roman"/>
                                  <w:szCs w:val="24"/>
                                </w:rPr>
                              </w:pPr>
                              <w:r w:rsidRPr="00DA20B1">
                                <w:rPr>
                                  <w:rFonts w:cs="Times New Roman"/>
                                  <w:szCs w:val="24"/>
                                </w:rPr>
                                <w:t>Physical Struc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5416193" name="Oval 32"/>
                        <wps:cNvSpPr/>
                        <wps:spPr>
                          <a:xfrm>
                            <a:off x="3458308" y="99646"/>
                            <a:ext cx="784860" cy="3429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6F0AED" w14:textId="77777777" w:rsidR="00B24C02" w:rsidRPr="00DD521B" w:rsidRDefault="00B24C02" w:rsidP="00B24C02">
                              <w:pPr>
                                <w:jc w:val="center"/>
                                <w:rPr>
                                  <w:rFonts w:cs="Times New Roman"/>
                                </w:rPr>
                              </w:pPr>
                              <w:r w:rsidRPr="00DD521B">
                                <w:rPr>
                                  <w:rFonts w:cs="Times New Roman"/>
                                </w:rPr>
                                <w:t>N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7619117" name="Oval 32"/>
                        <wps:cNvSpPr/>
                        <wps:spPr>
                          <a:xfrm>
                            <a:off x="2531981" y="-6926"/>
                            <a:ext cx="849854" cy="349826"/>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712E113" w14:textId="77777777" w:rsidR="00B24C02" w:rsidRPr="00DD521B" w:rsidRDefault="00B24C02" w:rsidP="00B24C02">
                              <w:pPr>
                                <w:jc w:val="center"/>
                                <w:rPr>
                                  <w:rFonts w:cs="Times New Roman"/>
                                </w:rPr>
                              </w:pPr>
                              <w:r w:rsidRPr="00DD521B">
                                <w:rPr>
                                  <w:rFonts w:cs="Times New Roman"/>
                                </w:rPr>
                                <w:t>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0670854" name="Oval 32"/>
                        <wps:cNvSpPr/>
                        <wps:spPr>
                          <a:xfrm>
                            <a:off x="1535723" y="5862"/>
                            <a:ext cx="822960" cy="38862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C507637" w14:textId="77777777" w:rsidR="00B24C02" w:rsidRPr="00DD521B" w:rsidRDefault="00B24C02" w:rsidP="00B24C02">
                              <w:pPr>
                                <w:jc w:val="center"/>
                                <w:rPr>
                                  <w:rFonts w:cs="Times New Roman"/>
                                </w:rPr>
                              </w:pPr>
                              <w:r w:rsidRPr="00DD521B">
                                <w:rPr>
                                  <w:rFonts w:cs="Times New Roman"/>
                                </w:rPr>
                                <w:t>Pho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5108030" name="Oval 32"/>
                        <wps:cNvSpPr/>
                        <wps:spPr>
                          <a:xfrm>
                            <a:off x="123072" y="6909992"/>
                            <a:ext cx="817295" cy="356717"/>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968D193" w14:textId="77777777" w:rsidR="00B24C02" w:rsidRPr="00DD521B" w:rsidRDefault="00B24C02" w:rsidP="00B24C02">
                              <w:pPr>
                                <w:jc w:val="center"/>
                                <w:rPr>
                                  <w:rFonts w:cs="Times New Roman"/>
                                </w:rPr>
                              </w:pPr>
                              <w:r w:rsidRPr="00DD521B">
                                <w:rPr>
                                  <w:rFonts w:cs="Times New Roman"/>
                                </w:rPr>
                                <w:t>Ema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0263774" name="Oval 32"/>
                        <wps:cNvSpPr/>
                        <wps:spPr>
                          <a:xfrm>
                            <a:off x="849854" y="6605590"/>
                            <a:ext cx="1129614" cy="3746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B009FF" w14:textId="77777777" w:rsidR="00B24C02" w:rsidRPr="00DD521B" w:rsidRDefault="00B24C02" w:rsidP="00B24C02">
                              <w:pPr>
                                <w:jc w:val="center"/>
                                <w:rPr>
                                  <w:rFonts w:cs="Times New Roman"/>
                                </w:rPr>
                              </w:pPr>
                              <w:r w:rsidRPr="00DD521B">
                                <w:rPr>
                                  <w:rFonts w:cs="Times New Roman"/>
                                </w:rPr>
                                <w:t>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9807437" name="Oval 32"/>
                        <wps:cNvSpPr/>
                        <wps:spPr>
                          <a:xfrm>
                            <a:off x="462397" y="491800"/>
                            <a:ext cx="920118" cy="360952"/>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BE0D80" w14:textId="77777777" w:rsidR="00B24C02" w:rsidRPr="00DD521B" w:rsidRDefault="00B24C02" w:rsidP="00B24C02">
                              <w:pPr>
                                <w:jc w:val="center"/>
                                <w:rPr>
                                  <w:rFonts w:cs="Times New Roman"/>
                                </w:rPr>
                              </w:pPr>
                              <w:r w:rsidRPr="00DD521B">
                                <w:rPr>
                                  <w:rFonts w:cs="Times New Roman"/>
                                </w:rPr>
                                <w:t>Pic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3185305" name="Rectangle 31"/>
                        <wps:cNvSpPr/>
                        <wps:spPr>
                          <a:xfrm>
                            <a:off x="3352800" y="1230923"/>
                            <a:ext cx="941070" cy="25908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40C055B1" w14:textId="77777777" w:rsidR="00B24C02" w:rsidRDefault="00B24C02" w:rsidP="00B24C02">
                              <w:pPr>
                                <w:jc w:val="center"/>
                                <w:rPr>
                                  <w:rFonts w:cs="Times New Roman"/>
                                  <w:szCs w:val="24"/>
                                </w:rPr>
                              </w:pPr>
                              <w:r>
                                <w:rPr>
                                  <w:rFonts w:cs="Times New Roman"/>
                                  <w:szCs w:val="24"/>
                                </w:rPr>
                                <w:t>Address</w:t>
                              </w:r>
                            </w:p>
                            <w:p w14:paraId="2DA44FC1" w14:textId="77777777" w:rsidR="00B24C02" w:rsidRPr="00DA20B1" w:rsidRDefault="00B24C02" w:rsidP="00B24C02">
                              <w:pPr>
                                <w:rPr>
                                  <w:rFonts w:cs="Times New Roman"/>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829404" name="Oval 32"/>
                        <wps:cNvSpPr/>
                        <wps:spPr>
                          <a:xfrm>
                            <a:off x="4659109" y="1166270"/>
                            <a:ext cx="832488" cy="3937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61EED2" w14:textId="77777777" w:rsidR="00B24C02" w:rsidRPr="00DD521B" w:rsidRDefault="00B24C02" w:rsidP="00B24C02">
                              <w:pPr>
                                <w:jc w:val="center"/>
                                <w:rPr>
                                  <w:rFonts w:cs="Times New Roman"/>
                                </w:rPr>
                              </w:pPr>
                              <w:r w:rsidRPr="00DD521B">
                                <w:rPr>
                                  <w:rFonts w:cs="Times New Roman"/>
                                </w:rPr>
                                <w:t>Deta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4280692" name="Oval 32"/>
                        <wps:cNvSpPr/>
                        <wps:spPr>
                          <a:xfrm>
                            <a:off x="4308231" y="1740877"/>
                            <a:ext cx="791307" cy="3810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CA7060C" w14:textId="77777777" w:rsidR="00B24C02" w:rsidRPr="00DD521B" w:rsidRDefault="00B24C02" w:rsidP="00B24C02">
                              <w:pPr>
                                <w:jc w:val="center"/>
                                <w:rPr>
                                  <w:rFonts w:cs="Times New Roman"/>
                                </w:rPr>
                              </w:pPr>
                              <w:r w:rsidRPr="00DD521B">
                                <w:rPr>
                                  <w:rFonts w:cs="Times New Roman"/>
                                </w:rPr>
                                <w:t>Th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9823499" name="Oval 32"/>
                        <wps:cNvSpPr/>
                        <wps:spPr>
                          <a:xfrm>
                            <a:off x="4360632" y="339943"/>
                            <a:ext cx="819235" cy="6604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52C29F" w14:textId="77777777" w:rsidR="00B24C02" w:rsidRPr="00DD521B" w:rsidRDefault="00B24C02" w:rsidP="00DE1A07">
                              <w:pPr>
                                <w:spacing w:line="240" w:lineRule="auto"/>
                                <w:jc w:val="center"/>
                                <w:rPr>
                                  <w:rFonts w:cs="Times New Roman"/>
                                </w:rPr>
                              </w:pPr>
                              <w:r w:rsidRPr="00DD521B">
                                <w:rPr>
                                  <w:rFonts w:cs="Times New Roman"/>
                                </w:rPr>
                                <w:t>Long,Lat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047343" name="Rectangle 31"/>
                        <wps:cNvSpPr/>
                        <wps:spPr>
                          <a:xfrm>
                            <a:off x="269631" y="5914293"/>
                            <a:ext cx="1238250" cy="30480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502DC70C" w14:textId="77777777" w:rsidR="00B24C02" w:rsidRPr="00DA20B1" w:rsidRDefault="00B24C02" w:rsidP="00B24C02">
                              <w:pPr>
                                <w:jc w:val="center"/>
                                <w:rPr>
                                  <w:rFonts w:cs="Times New Roman"/>
                                  <w:szCs w:val="24"/>
                                </w:rPr>
                              </w:pPr>
                              <w:r>
                                <w:rPr>
                                  <w:rFonts w:cs="Times New Roman"/>
                                  <w:szCs w:val="24"/>
                                </w:rPr>
                                <w:t>Authent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732836" name="Oval 32"/>
                        <wps:cNvSpPr/>
                        <wps:spPr>
                          <a:xfrm>
                            <a:off x="310662" y="949569"/>
                            <a:ext cx="781050" cy="3683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20809D" w14:textId="77777777" w:rsidR="00B24C02" w:rsidRPr="00DD521B" w:rsidRDefault="00B24C02" w:rsidP="00B24C02">
                              <w:pPr>
                                <w:jc w:val="center"/>
                                <w:rPr>
                                  <w:rFonts w:cs="Times New Roman"/>
                                </w:rPr>
                              </w:pPr>
                              <w:r w:rsidRPr="00DD521B">
                                <w:rPr>
                                  <w:rFonts w:cs="Times New Roman"/>
                                </w:rPr>
                                <w:t>Tit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7634935" name="Oval 32"/>
                        <wps:cNvSpPr/>
                        <wps:spPr>
                          <a:xfrm>
                            <a:off x="4261338" y="4935416"/>
                            <a:ext cx="1024255" cy="64452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1BE0DA7" w14:textId="77777777" w:rsidR="00B24C02" w:rsidRPr="00DD521B" w:rsidRDefault="00B24C02" w:rsidP="00DE1A07">
                              <w:pPr>
                                <w:spacing w:line="240" w:lineRule="auto"/>
                                <w:jc w:val="center"/>
                                <w:rPr>
                                  <w:rFonts w:cs="Times New Roman"/>
                                </w:rPr>
                              </w:pPr>
                              <w:r w:rsidRPr="00DD521B">
                                <w:rPr>
                                  <w:rFonts w:cs="Times New Roman"/>
                                </w:rPr>
                                <w:t>Crime Ty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8674804" name="Oval 32"/>
                        <wps:cNvSpPr/>
                        <wps:spPr>
                          <a:xfrm>
                            <a:off x="4160575" y="3200391"/>
                            <a:ext cx="1121354" cy="632507"/>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6C8EF5A" w14:textId="77777777" w:rsidR="00B24C02" w:rsidRPr="00DD521B" w:rsidRDefault="00B24C02" w:rsidP="00DE1A07">
                              <w:pPr>
                                <w:spacing w:line="240" w:lineRule="auto"/>
                                <w:jc w:val="center"/>
                                <w:rPr>
                                  <w:rFonts w:cs="Times New Roman"/>
                                </w:rPr>
                              </w:pPr>
                              <w:r w:rsidRPr="00DD521B">
                                <w:rPr>
                                  <w:rFonts w:cs="Times New Roman"/>
                                </w:rPr>
                                <w:t>Occurre-nce D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0363394" name="Oval 32"/>
                        <wps:cNvSpPr/>
                        <wps:spPr>
                          <a:xfrm>
                            <a:off x="2914650" y="3897912"/>
                            <a:ext cx="793939" cy="422031"/>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D9360C" w14:textId="77777777" w:rsidR="00B24C02" w:rsidRPr="00DD521B" w:rsidRDefault="00B24C02" w:rsidP="00B24C02">
                              <w:pPr>
                                <w:jc w:val="center"/>
                                <w:rPr>
                                  <w:rFonts w:cs="Times New Roman"/>
                                </w:rPr>
                              </w:pPr>
                              <w:r w:rsidRPr="00DD521B">
                                <w:rPr>
                                  <w:rFonts w:cs="Times New Roman"/>
                                </w:rPr>
                                <w:t>Brie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0204847" name="Oval 32"/>
                        <wps:cNvSpPr/>
                        <wps:spPr>
                          <a:xfrm>
                            <a:off x="2777547" y="4639718"/>
                            <a:ext cx="1203903" cy="659412"/>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3C5C2A" w14:textId="77777777" w:rsidR="00B24C02" w:rsidRPr="00DD521B" w:rsidRDefault="00B24C02" w:rsidP="00DE1A07">
                              <w:pPr>
                                <w:spacing w:line="240" w:lineRule="auto"/>
                                <w:jc w:val="center"/>
                                <w:rPr>
                                  <w:rFonts w:cs="Times New Roman"/>
                                </w:rPr>
                              </w:pPr>
                              <w:r w:rsidRPr="00DD521B">
                                <w:rPr>
                                  <w:rFonts w:cs="Times New Roman"/>
                                </w:rPr>
                                <w:t>Reporting D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4369430" name="Oval 32"/>
                        <wps:cNvSpPr/>
                        <wps:spPr>
                          <a:xfrm>
                            <a:off x="843994" y="7215156"/>
                            <a:ext cx="1174750" cy="418699"/>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BA0CF5" w14:textId="77777777" w:rsidR="00B24C02" w:rsidRPr="00DD521B" w:rsidRDefault="00B24C02" w:rsidP="00B24C02">
                              <w:pPr>
                                <w:rPr>
                                  <w:rFonts w:cs="Times New Roman"/>
                                </w:rPr>
                              </w:pPr>
                              <w:r w:rsidRPr="00DD521B">
                                <w:rPr>
                                  <w:rFonts w:cs="Times New Roman"/>
                                </w:rPr>
                                <w:t>Hair Sty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4327897" name="Oval 32"/>
                        <wps:cNvSpPr/>
                        <wps:spPr>
                          <a:xfrm>
                            <a:off x="1507515" y="5237019"/>
                            <a:ext cx="1468591" cy="636087"/>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A03F14" w14:textId="4D4D672C" w:rsidR="00B24C02" w:rsidRPr="00DD521B" w:rsidRDefault="00B24C02" w:rsidP="00DE1A07">
                              <w:pPr>
                                <w:spacing w:line="240" w:lineRule="auto"/>
                                <w:jc w:val="center"/>
                                <w:rPr>
                                  <w:rFonts w:cs="Times New Roman"/>
                                </w:rPr>
                              </w:pPr>
                              <w:r w:rsidRPr="00DD521B">
                                <w:rPr>
                                  <w:rFonts w:cs="Times New Roman"/>
                                </w:rPr>
                                <w:t>Height</w:t>
                              </w:r>
                              <w:r w:rsidR="00DE1A07">
                                <w:rPr>
                                  <w:rFonts w:cs="Times New Roman"/>
                                </w:rPr>
                                <w:t xml:space="preserve"> </w:t>
                              </w:r>
                              <w:r w:rsidRPr="00DD521B">
                                <w:rPr>
                                  <w:rFonts w:cs="Times New Roman"/>
                                </w:rPr>
                                <w:t>and Weigh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9993062" name="Flowchart: Decision 33"/>
                        <wps:cNvSpPr/>
                        <wps:spPr>
                          <a:xfrm>
                            <a:off x="1663212" y="1608993"/>
                            <a:ext cx="1111250" cy="590550"/>
                          </a:xfrm>
                          <a:prstGeom prst="flowChartDecision">
                            <a:avLst/>
                          </a:prstGeom>
                          <a:ln/>
                        </wps:spPr>
                        <wps:style>
                          <a:lnRef idx="0">
                            <a:schemeClr val="accent5"/>
                          </a:lnRef>
                          <a:fillRef idx="3">
                            <a:schemeClr val="accent5"/>
                          </a:fillRef>
                          <a:effectRef idx="3">
                            <a:schemeClr val="accent5"/>
                          </a:effectRef>
                          <a:fontRef idx="minor">
                            <a:schemeClr val="lt1"/>
                          </a:fontRef>
                        </wps:style>
                        <wps:txbx>
                          <w:txbxContent>
                            <w:p w14:paraId="7829404C" w14:textId="77777777" w:rsidR="00B24C02" w:rsidRPr="000F17AF" w:rsidRDefault="00B24C02" w:rsidP="00B24C02">
                              <w:pPr>
                                <w:jc w:val="center"/>
                                <w:rPr>
                                  <w:rFonts w:cs="Times New Roman"/>
                                  <w:szCs w:val="24"/>
                                </w:rPr>
                              </w:pPr>
                              <w:r w:rsidRPr="000F17AF">
                                <w:rPr>
                                  <w:rFonts w:cs="Times New Roman"/>
                                  <w:szCs w:val="24"/>
                                </w:rPr>
                                <w:t xml:space="preserve">Has </w:t>
                              </w:r>
                              <w:r>
                                <w:rPr>
                                  <w:rFonts w:cs="Times New Roman"/>
                                  <w:szCs w:val="24"/>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8224796" name="Flowchart: Decision 33"/>
                        <wps:cNvSpPr/>
                        <wps:spPr>
                          <a:xfrm>
                            <a:off x="2782765" y="1761393"/>
                            <a:ext cx="1276350" cy="609600"/>
                          </a:xfrm>
                          <a:prstGeom prst="flowChartDecision">
                            <a:avLst/>
                          </a:prstGeom>
                        </wps:spPr>
                        <wps:style>
                          <a:lnRef idx="0">
                            <a:schemeClr val="accent5"/>
                          </a:lnRef>
                          <a:fillRef idx="3">
                            <a:schemeClr val="accent5"/>
                          </a:fillRef>
                          <a:effectRef idx="3">
                            <a:schemeClr val="accent5"/>
                          </a:effectRef>
                          <a:fontRef idx="minor">
                            <a:schemeClr val="lt1"/>
                          </a:fontRef>
                        </wps:style>
                        <wps:txbx>
                          <w:txbxContent>
                            <w:p w14:paraId="1AB41E79" w14:textId="77777777" w:rsidR="00B24C02" w:rsidRPr="000F17AF" w:rsidRDefault="00B24C02" w:rsidP="00B24C02">
                              <w:pPr>
                                <w:jc w:val="center"/>
                                <w:rPr>
                                  <w:rFonts w:cs="Times New Roman"/>
                                  <w:szCs w:val="24"/>
                                </w:rPr>
                              </w:pPr>
                              <w:r>
                                <w:rPr>
                                  <w:rFonts w:cs="Times New Roman"/>
                                  <w:szCs w:val="24"/>
                                </w:rPr>
                                <w:t>As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895046" name="Flowchart: Decision 33"/>
                        <wps:cNvSpPr/>
                        <wps:spPr>
                          <a:xfrm>
                            <a:off x="2560027" y="3320562"/>
                            <a:ext cx="1187450" cy="552450"/>
                          </a:xfrm>
                          <a:prstGeom prst="flowChartDecision">
                            <a:avLst/>
                          </a:prstGeom>
                        </wps:spPr>
                        <wps:style>
                          <a:lnRef idx="0">
                            <a:schemeClr val="accent5"/>
                          </a:lnRef>
                          <a:fillRef idx="3">
                            <a:schemeClr val="accent5"/>
                          </a:fillRef>
                          <a:effectRef idx="3">
                            <a:schemeClr val="accent5"/>
                          </a:effectRef>
                          <a:fontRef idx="minor">
                            <a:schemeClr val="lt1"/>
                          </a:fontRef>
                        </wps:style>
                        <wps:txbx>
                          <w:txbxContent>
                            <w:p w14:paraId="5D973673" w14:textId="77777777" w:rsidR="00B24C02" w:rsidRPr="000F17AF" w:rsidRDefault="00B24C02" w:rsidP="00B24C02">
                              <w:pPr>
                                <w:jc w:val="center"/>
                                <w:rPr>
                                  <w:rFonts w:cs="Times New Roman"/>
                                  <w:szCs w:val="24"/>
                                </w:rPr>
                              </w:pPr>
                              <w:r>
                                <w:rPr>
                                  <w:rFonts w:cs="Times New Roman"/>
                                  <w:szCs w:val="24"/>
                                </w:rPr>
                                <w:t>Arr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8854859" name="Flowchart: Decision 33"/>
                        <wps:cNvSpPr/>
                        <wps:spPr>
                          <a:xfrm>
                            <a:off x="-9458" y="2814870"/>
                            <a:ext cx="857250" cy="539750"/>
                          </a:xfrm>
                          <a:prstGeom prst="flowChartDecision">
                            <a:avLst/>
                          </a:prstGeom>
                        </wps:spPr>
                        <wps:style>
                          <a:lnRef idx="0">
                            <a:schemeClr val="accent5"/>
                          </a:lnRef>
                          <a:fillRef idx="3">
                            <a:schemeClr val="accent5"/>
                          </a:fillRef>
                          <a:effectRef idx="3">
                            <a:schemeClr val="accent5"/>
                          </a:effectRef>
                          <a:fontRef idx="minor">
                            <a:schemeClr val="lt1"/>
                          </a:fontRef>
                        </wps:style>
                        <wps:txbx>
                          <w:txbxContent>
                            <w:p w14:paraId="580C006F" w14:textId="77777777" w:rsidR="00B24C02" w:rsidRPr="000F17AF" w:rsidRDefault="00B24C02" w:rsidP="00B24C02">
                              <w:pPr>
                                <w:jc w:val="center"/>
                                <w:rPr>
                                  <w:rFonts w:cs="Times New Roman"/>
                                  <w:szCs w:val="24"/>
                                </w:rPr>
                              </w:pPr>
                              <w:r>
                                <w:rPr>
                                  <w:rFonts w:cs="Times New Roman"/>
                                  <w:szCs w:val="24"/>
                                </w:rPr>
                                <w:t>G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978968" name="Flowchart: Decision 33"/>
                        <wps:cNvSpPr/>
                        <wps:spPr>
                          <a:xfrm>
                            <a:off x="1669073" y="4372442"/>
                            <a:ext cx="1327150" cy="596900"/>
                          </a:xfrm>
                          <a:prstGeom prst="flowChartDecision">
                            <a:avLst/>
                          </a:prstGeom>
                        </wps:spPr>
                        <wps:style>
                          <a:lnRef idx="0">
                            <a:schemeClr val="accent5"/>
                          </a:lnRef>
                          <a:fillRef idx="3">
                            <a:schemeClr val="accent5"/>
                          </a:fillRef>
                          <a:effectRef idx="3">
                            <a:schemeClr val="accent5"/>
                          </a:effectRef>
                          <a:fontRef idx="minor">
                            <a:schemeClr val="lt1"/>
                          </a:fontRef>
                        </wps:style>
                        <wps:txbx>
                          <w:txbxContent>
                            <w:p w14:paraId="56CD58B1" w14:textId="77777777" w:rsidR="00B24C02" w:rsidRPr="000F17AF" w:rsidRDefault="00B24C02" w:rsidP="00B24C02">
                              <w:pPr>
                                <w:jc w:val="center"/>
                                <w:rPr>
                                  <w:rFonts w:cs="Times New Roman"/>
                                  <w:szCs w:val="24"/>
                                </w:rPr>
                              </w:pPr>
                              <w:r>
                                <w:rPr>
                                  <w:rFonts w:cs="Times New Roman"/>
                                  <w:szCs w:val="24"/>
                                </w:rPr>
                                <w:t>Subm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6643003" name="Oval 32"/>
                        <wps:cNvSpPr/>
                        <wps:spPr>
                          <a:xfrm>
                            <a:off x="779585" y="1887416"/>
                            <a:ext cx="855980" cy="3746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95C540E" w14:textId="77777777" w:rsidR="00B24C02" w:rsidRPr="00DD521B" w:rsidRDefault="00B24C02" w:rsidP="00B24C02">
                              <w:pPr>
                                <w:jc w:val="center"/>
                                <w:rPr>
                                  <w:rFonts w:cs="Times New Roman"/>
                                  <w:szCs w:val="24"/>
                                </w:rPr>
                              </w:pPr>
                              <w:r w:rsidRPr="00DD521B">
                                <w:rPr>
                                  <w:rFonts w:cs="Times New Roman"/>
                                  <w:szCs w:val="24"/>
                                </w:rPr>
                                <w:t>Cri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3954634" name="Oval 32"/>
                        <wps:cNvSpPr/>
                        <wps:spPr>
                          <a:xfrm>
                            <a:off x="504796" y="2361490"/>
                            <a:ext cx="1060177" cy="58953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38E3BFE" w14:textId="77777777" w:rsidR="00B24C02" w:rsidRPr="00DD521B" w:rsidRDefault="00B24C02" w:rsidP="00486A7D">
                              <w:pPr>
                                <w:spacing w:line="240" w:lineRule="auto"/>
                                <w:jc w:val="center"/>
                                <w:rPr>
                                  <w:rFonts w:cs="Times New Roman"/>
                                </w:rPr>
                              </w:pPr>
                              <w:r w:rsidRPr="00DD521B">
                                <w:rPr>
                                  <w:rFonts w:cs="Times New Roman"/>
                                </w:rPr>
                                <w:t>Arrest-D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6684435" name="Straight Connector 71"/>
                        <wps:cNvCnPr>
                          <a:stCxn id="1663954634" idx="6"/>
                        </wps:cNvCnPr>
                        <wps:spPr>
                          <a:xfrm>
                            <a:off x="1564959" y="2656056"/>
                            <a:ext cx="726884" cy="80588"/>
                          </a:xfrm>
                          <a:prstGeom prst="line">
                            <a:avLst/>
                          </a:prstGeom>
                          <a:ln/>
                        </wps:spPr>
                        <wps:style>
                          <a:lnRef idx="3">
                            <a:schemeClr val="accent3"/>
                          </a:lnRef>
                          <a:fillRef idx="0">
                            <a:schemeClr val="accent3"/>
                          </a:fillRef>
                          <a:effectRef idx="2">
                            <a:schemeClr val="accent3"/>
                          </a:effectRef>
                          <a:fontRef idx="minor">
                            <a:schemeClr val="tx1"/>
                          </a:fontRef>
                        </wps:style>
                        <wps:bodyPr/>
                      </wps:wsp>
                      <wps:wsp>
                        <wps:cNvPr id="1482289193" name="Straight Connector 73"/>
                        <wps:cNvCnPr>
                          <a:stCxn id="185895046" idx="1"/>
                          <a:endCxn id="131914315" idx="3"/>
                        </wps:cNvCnPr>
                        <wps:spPr>
                          <a:xfrm flipH="1">
                            <a:off x="1693480" y="3596518"/>
                            <a:ext cx="866524" cy="421998"/>
                          </a:xfrm>
                          <a:prstGeom prst="line">
                            <a:avLst/>
                          </a:prstGeom>
                          <a:ln/>
                        </wps:spPr>
                        <wps:style>
                          <a:lnRef idx="2">
                            <a:schemeClr val="dk1"/>
                          </a:lnRef>
                          <a:fillRef idx="0">
                            <a:schemeClr val="dk1"/>
                          </a:fillRef>
                          <a:effectRef idx="1">
                            <a:schemeClr val="dk1"/>
                          </a:effectRef>
                          <a:fontRef idx="minor">
                            <a:schemeClr val="tx1"/>
                          </a:fontRef>
                        </wps:style>
                        <wps:bodyPr/>
                      </wps:wsp>
                      <wps:wsp>
                        <wps:cNvPr id="449675634" name="Straight Connector 75"/>
                        <wps:cNvCnPr>
                          <a:stCxn id="131914315" idx="3"/>
                        </wps:cNvCnPr>
                        <wps:spPr>
                          <a:xfrm flipV="1">
                            <a:off x="1693480" y="2784556"/>
                            <a:ext cx="1738153" cy="1233960"/>
                          </a:xfrm>
                          <a:prstGeom prst="line">
                            <a:avLst/>
                          </a:prstGeom>
                          <a:ln/>
                        </wps:spPr>
                        <wps:style>
                          <a:lnRef idx="2">
                            <a:schemeClr val="dk1"/>
                          </a:lnRef>
                          <a:fillRef idx="0">
                            <a:schemeClr val="dk1"/>
                          </a:fillRef>
                          <a:effectRef idx="1">
                            <a:schemeClr val="dk1"/>
                          </a:effectRef>
                          <a:fontRef idx="minor">
                            <a:schemeClr val="tx1"/>
                          </a:fontRef>
                        </wps:style>
                        <wps:bodyPr/>
                      </wps:wsp>
                      <wps:wsp>
                        <wps:cNvPr id="1659568548" name="Straight Connector 76"/>
                        <wps:cNvCnPr>
                          <a:endCxn id="578224796" idx="2"/>
                        </wps:cNvCnPr>
                        <wps:spPr>
                          <a:xfrm flipH="1" flipV="1">
                            <a:off x="3420940" y="2370993"/>
                            <a:ext cx="10693" cy="413563"/>
                          </a:xfrm>
                          <a:prstGeom prst="line">
                            <a:avLst/>
                          </a:prstGeom>
                          <a:ln/>
                        </wps:spPr>
                        <wps:style>
                          <a:lnRef idx="2">
                            <a:schemeClr val="dk1"/>
                          </a:lnRef>
                          <a:fillRef idx="0">
                            <a:schemeClr val="dk1"/>
                          </a:fillRef>
                          <a:effectRef idx="1">
                            <a:schemeClr val="dk1"/>
                          </a:effectRef>
                          <a:fontRef idx="minor">
                            <a:schemeClr val="tx1"/>
                          </a:fontRef>
                        </wps:style>
                        <wps:bodyPr/>
                      </wps:wsp>
                      <wps:wsp>
                        <wps:cNvPr id="255139129" name="Straight Connector 78"/>
                        <wps:cNvCnPr>
                          <a:endCxn id="185895046" idx="0"/>
                        </wps:cNvCnPr>
                        <wps:spPr>
                          <a:xfrm>
                            <a:off x="2790067" y="2907105"/>
                            <a:ext cx="363657" cy="413208"/>
                          </a:xfrm>
                          <a:prstGeom prst="line">
                            <a:avLst/>
                          </a:prstGeom>
                        </wps:spPr>
                        <wps:style>
                          <a:lnRef idx="2">
                            <a:schemeClr val="dk1"/>
                          </a:lnRef>
                          <a:fillRef idx="0">
                            <a:schemeClr val="dk1"/>
                          </a:fillRef>
                          <a:effectRef idx="1">
                            <a:schemeClr val="dk1"/>
                          </a:effectRef>
                          <a:fontRef idx="minor">
                            <a:schemeClr val="tx1"/>
                          </a:fontRef>
                        </wps:style>
                        <wps:bodyPr/>
                      </wps:wsp>
                      <wps:wsp>
                        <wps:cNvPr id="1542677720" name="Flowchart: Decision 33"/>
                        <wps:cNvSpPr/>
                        <wps:spPr>
                          <a:xfrm>
                            <a:off x="4360632" y="2236177"/>
                            <a:ext cx="1111250" cy="590550"/>
                          </a:xfrm>
                          <a:prstGeom prst="flowChartDecision">
                            <a:avLst/>
                          </a:prstGeom>
                          <a:ln/>
                        </wps:spPr>
                        <wps:style>
                          <a:lnRef idx="0">
                            <a:schemeClr val="accent5"/>
                          </a:lnRef>
                          <a:fillRef idx="3">
                            <a:schemeClr val="accent5"/>
                          </a:fillRef>
                          <a:effectRef idx="3">
                            <a:schemeClr val="accent5"/>
                          </a:effectRef>
                          <a:fontRef idx="minor">
                            <a:schemeClr val="lt1"/>
                          </a:fontRef>
                        </wps:style>
                        <wps:txbx>
                          <w:txbxContent>
                            <w:p w14:paraId="590F472B" w14:textId="77777777" w:rsidR="00B24C02" w:rsidRPr="000F17AF" w:rsidRDefault="00B24C02" w:rsidP="00B24C02">
                              <w:pPr>
                                <w:jc w:val="center"/>
                                <w:rPr>
                                  <w:rFonts w:cs="Times New Roman"/>
                                  <w:szCs w:val="24"/>
                                </w:rPr>
                              </w:pPr>
                              <w:r w:rsidRPr="000F17AF">
                                <w:rPr>
                                  <w:rFonts w:cs="Times New Roman"/>
                                  <w:szCs w:val="24"/>
                                </w:rPr>
                                <w:t xml:space="preserve">Has </w:t>
                              </w:r>
                              <w:r>
                                <w:rPr>
                                  <w:rFonts w:cs="Times New Roman"/>
                                  <w:szCs w:val="24"/>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6209221" name="Straight Connector 79"/>
                        <wps:cNvCnPr>
                          <a:stCxn id="1857109540" idx="3"/>
                          <a:endCxn id="1542677720" idx="1"/>
                        </wps:cNvCnPr>
                        <wps:spPr>
                          <a:xfrm flipV="1">
                            <a:off x="3182786" y="2531262"/>
                            <a:ext cx="1177806" cy="212025"/>
                          </a:xfrm>
                          <a:prstGeom prst="line">
                            <a:avLst/>
                          </a:prstGeom>
                          <a:ln/>
                        </wps:spPr>
                        <wps:style>
                          <a:lnRef idx="2">
                            <a:schemeClr val="dk1"/>
                          </a:lnRef>
                          <a:fillRef idx="0">
                            <a:schemeClr val="dk1"/>
                          </a:fillRef>
                          <a:effectRef idx="1">
                            <a:schemeClr val="dk1"/>
                          </a:effectRef>
                          <a:fontRef idx="minor">
                            <a:schemeClr val="tx1"/>
                          </a:fontRef>
                        </wps:style>
                        <wps:bodyPr/>
                      </wps:wsp>
                      <wps:wsp>
                        <wps:cNvPr id="815335080" name="Straight Connector 80"/>
                        <wps:cNvCnPr>
                          <a:stCxn id="1542677720" idx="3"/>
                        </wps:cNvCnPr>
                        <wps:spPr>
                          <a:xfrm flipH="1">
                            <a:off x="5378499" y="2531262"/>
                            <a:ext cx="93333" cy="3688536"/>
                          </a:xfrm>
                          <a:prstGeom prst="line">
                            <a:avLst/>
                          </a:prstGeom>
                          <a:ln/>
                        </wps:spPr>
                        <wps:style>
                          <a:lnRef idx="2">
                            <a:schemeClr val="dk1"/>
                          </a:lnRef>
                          <a:fillRef idx="0">
                            <a:schemeClr val="dk1"/>
                          </a:fillRef>
                          <a:effectRef idx="1">
                            <a:schemeClr val="dk1"/>
                          </a:effectRef>
                          <a:fontRef idx="minor">
                            <a:schemeClr val="tx1"/>
                          </a:fontRef>
                        </wps:style>
                        <wps:bodyPr/>
                      </wps:wsp>
                      <wps:wsp>
                        <wps:cNvPr id="126587939" name="Flowchart: Decision 33"/>
                        <wps:cNvSpPr/>
                        <wps:spPr>
                          <a:xfrm>
                            <a:off x="10258" y="4481146"/>
                            <a:ext cx="1187450" cy="596900"/>
                          </a:xfrm>
                          <a:prstGeom prst="flowChartDecision">
                            <a:avLst/>
                          </a:prstGeom>
                        </wps:spPr>
                        <wps:style>
                          <a:lnRef idx="0">
                            <a:schemeClr val="accent5"/>
                          </a:lnRef>
                          <a:fillRef idx="3">
                            <a:schemeClr val="accent5"/>
                          </a:fillRef>
                          <a:effectRef idx="3">
                            <a:schemeClr val="accent5"/>
                          </a:effectRef>
                          <a:fontRef idx="minor">
                            <a:schemeClr val="lt1"/>
                          </a:fontRef>
                        </wps:style>
                        <wps:txbx>
                          <w:txbxContent>
                            <w:p w14:paraId="7CB7E983" w14:textId="10182A6A" w:rsidR="00B24C02" w:rsidRPr="000F17AF" w:rsidRDefault="00B24C02" w:rsidP="00B24C02">
                              <w:pPr>
                                <w:jc w:val="center"/>
                                <w:rPr>
                                  <w:rFonts w:cs="Times New Roman"/>
                                  <w:szCs w:val="24"/>
                                </w:rPr>
                              </w:pPr>
                              <w:r>
                                <w:rPr>
                                  <w:rFonts w:cs="Times New Roman"/>
                                  <w:szCs w:val="24"/>
                                </w:rPr>
                                <w:t>Sign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6177648" name="Straight Connector 82"/>
                        <wps:cNvCnPr>
                          <a:stCxn id="1595871750" idx="1"/>
                        </wps:cNvCnPr>
                        <wps:spPr>
                          <a:xfrm flipH="1">
                            <a:off x="451334" y="3259358"/>
                            <a:ext cx="691656" cy="585522"/>
                          </a:xfrm>
                          <a:prstGeom prst="line">
                            <a:avLst/>
                          </a:prstGeom>
                          <a:ln/>
                        </wps:spPr>
                        <wps:style>
                          <a:lnRef idx="2">
                            <a:schemeClr val="dk1"/>
                          </a:lnRef>
                          <a:fillRef idx="0">
                            <a:schemeClr val="dk1"/>
                          </a:fillRef>
                          <a:effectRef idx="1">
                            <a:schemeClr val="dk1"/>
                          </a:effectRef>
                          <a:fontRef idx="minor">
                            <a:schemeClr val="tx1"/>
                          </a:fontRef>
                        </wps:style>
                        <wps:bodyPr/>
                      </wps:wsp>
                      <wps:wsp>
                        <wps:cNvPr id="1275714260" name="Straight Connector 83"/>
                        <wps:cNvCnPr>
                          <a:endCxn id="126587939" idx="0"/>
                        </wps:cNvCnPr>
                        <wps:spPr>
                          <a:xfrm>
                            <a:off x="451330" y="3832870"/>
                            <a:ext cx="152648" cy="647940"/>
                          </a:xfrm>
                          <a:prstGeom prst="line">
                            <a:avLst/>
                          </a:prstGeom>
                          <a:ln/>
                        </wps:spPr>
                        <wps:style>
                          <a:lnRef idx="2">
                            <a:schemeClr val="dk1"/>
                          </a:lnRef>
                          <a:fillRef idx="0">
                            <a:schemeClr val="dk1"/>
                          </a:fillRef>
                          <a:effectRef idx="1">
                            <a:schemeClr val="dk1"/>
                          </a:effectRef>
                          <a:fontRef idx="minor">
                            <a:schemeClr val="tx1"/>
                          </a:fontRef>
                        </wps:style>
                        <wps:bodyPr/>
                      </wps:wsp>
                      <wps:wsp>
                        <wps:cNvPr id="1411240815" name="Straight Connector 84"/>
                        <wps:cNvCnPr/>
                        <wps:spPr>
                          <a:xfrm>
                            <a:off x="545123" y="5070231"/>
                            <a:ext cx="95250" cy="853342"/>
                          </a:xfrm>
                          <a:prstGeom prst="line">
                            <a:avLst/>
                          </a:prstGeom>
                        </wps:spPr>
                        <wps:style>
                          <a:lnRef idx="2">
                            <a:schemeClr val="dk1"/>
                          </a:lnRef>
                          <a:fillRef idx="0">
                            <a:schemeClr val="dk1"/>
                          </a:fillRef>
                          <a:effectRef idx="1">
                            <a:schemeClr val="dk1"/>
                          </a:effectRef>
                          <a:fontRef idx="minor">
                            <a:schemeClr val="tx1"/>
                          </a:fontRef>
                        </wps:style>
                        <wps:bodyPr/>
                      </wps:wsp>
                      <wps:wsp>
                        <wps:cNvPr id="1117446300" name="Straight Connector 85"/>
                        <wps:cNvCnPr/>
                        <wps:spPr>
                          <a:xfrm flipH="1">
                            <a:off x="750277" y="4179277"/>
                            <a:ext cx="361950" cy="387350"/>
                          </a:xfrm>
                          <a:prstGeom prst="line">
                            <a:avLst/>
                          </a:prstGeom>
                          <a:ln/>
                        </wps:spPr>
                        <wps:style>
                          <a:lnRef idx="2">
                            <a:schemeClr val="dk1"/>
                          </a:lnRef>
                          <a:fillRef idx="0">
                            <a:schemeClr val="dk1"/>
                          </a:fillRef>
                          <a:effectRef idx="1">
                            <a:schemeClr val="dk1"/>
                          </a:effectRef>
                          <a:fontRef idx="minor">
                            <a:schemeClr val="tx1"/>
                          </a:fontRef>
                        </wps:style>
                        <wps:bodyPr/>
                      </wps:wsp>
                      <wps:wsp>
                        <wps:cNvPr id="1904565244" name="Oval 32"/>
                        <wps:cNvSpPr/>
                        <wps:spPr>
                          <a:xfrm>
                            <a:off x="3780387" y="7215533"/>
                            <a:ext cx="1350990" cy="433754"/>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6F7FB45" w14:textId="77777777" w:rsidR="00B24C02" w:rsidRPr="00DD521B" w:rsidRDefault="00B24C02" w:rsidP="00DE1A07">
                              <w:pPr>
                                <w:spacing w:line="240" w:lineRule="auto"/>
                                <w:rPr>
                                  <w:rFonts w:cs="Times New Roman"/>
                                </w:rPr>
                              </w:pPr>
                              <w:r w:rsidRPr="00DD521B">
                                <w:rPr>
                                  <w:rFonts w:cs="Times New Roman"/>
                                </w:rPr>
                                <w:t>Hair Leng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1975527" name="Oval 32"/>
                        <wps:cNvSpPr/>
                        <wps:spPr>
                          <a:xfrm>
                            <a:off x="4196862" y="6693877"/>
                            <a:ext cx="1178169" cy="404446"/>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75466B9" w14:textId="77777777" w:rsidR="00B24C02" w:rsidRPr="00DD521B" w:rsidRDefault="00B24C02" w:rsidP="00B24C02">
                              <w:pPr>
                                <w:rPr>
                                  <w:rFonts w:cs="Times New Roman"/>
                                </w:rPr>
                              </w:pPr>
                              <w:r w:rsidRPr="00DD521B">
                                <w:rPr>
                                  <w:rFonts w:cs="Times New Roman"/>
                                </w:rPr>
                                <w:t>Hair col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8418849" name="Oval 32"/>
                        <wps:cNvSpPr/>
                        <wps:spPr>
                          <a:xfrm>
                            <a:off x="3036031" y="7560968"/>
                            <a:ext cx="945097" cy="4254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2879EB8" w14:textId="77777777" w:rsidR="00B24C02" w:rsidRPr="00DD521B" w:rsidRDefault="00B24C02" w:rsidP="00B24C02">
                              <w:pPr>
                                <w:rPr>
                                  <w:rFonts w:cs="Times New Roman"/>
                                </w:rPr>
                              </w:pPr>
                              <w:r w:rsidRPr="00DD521B">
                                <w:rPr>
                                  <w:rFonts w:cs="Times New Roman"/>
                                </w:rPr>
                                <w:t>Gen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5009624" name="Oval 32"/>
                        <wps:cNvSpPr/>
                        <wps:spPr>
                          <a:xfrm>
                            <a:off x="2168769" y="7080739"/>
                            <a:ext cx="920262" cy="656492"/>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19013D8" w14:textId="77777777" w:rsidR="00B24C02" w:rsidRPr="00DD521B" w:rsidRDefault="00B24C02" w:rsidP="00DE1A07">
                              <w:pPr>
                                <w:spacing w:line="240" w:lineRule="auto"/>
                                <w:rPr>
                                  <w:rFonts w:cs="Times New Roman"/>
                                </w:rPr>
                              </w:pPr>
                              <w:r w:rsidRPr="00DD521B">
                                <w:rPr>
                                  <w:rFonts w:cs="Times New Roman"/>
                                </w:rPr>
                                <w:t>Age Gro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688616" name="Oval 32"/>
                        <wps:cNvSpPr/>
                        <wps:spPr>
                          <a:xfrm>
                            <a:off x="1893124" y="5949134"/>
                            <a:ext cx="855272" cy="604066"/>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01F6EE2" w14:textId="77777777" w:rsidR="00B24C02" w:rsidRPr="00DD521B" w:rsidRDefault="00B24C02" w:rsidP="00DE1A07">
                              <w:pPr>
                                <w:spacing w:line="240" w:lineRule="auto"/>
                                <w:rPr>
                                  <w:rFonts w:cs="Times New Roman"/>
                                </w:rPr>
                              </w:pPr>
                              <w:r w:rsidRPr="00DD521B">
                                <w:rPr>
                                  <w:rFonts w:cs="Times New Roman"/>
                                </w:rPr>
                                <w:t>Skin To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956753" name="Straight Connector 87"/>
                        <wps:cNvCnPr>
                          <a:stCxn id="1604068847" idx="1"/>
                          <a:endCxn id="111688616" idx="6"/>
                        </wps:cNvCnPr>
                        <wps:spPr>
                          <a:xfrm flipH="1" flipV="1">
                            <a:off x="2748371" y="6250699"/>
                            <a:ext cx="369939" cy="16867"/>
                          </a:xfrm>
                          <a:prstGeom prst="line">
                            <a:avLst/>
                          </a:prstGeom>
                        </wps:spPr>
                        <wps:style>
                          <a:lnRef idx="3">
                            <a:schemeClr val="accent3"/>
                          </a:lnRef>
                          <a:fillRef idx="0">
                            <a:schemeClr val="accent3"/>
                          </a:fillRef>
                          <a:effectRef idx="2">
                            <a:schemeClr val="accent3"/>
                          </a:effectRef>
                          <a:fontRef idx="minor">
                            <a:schemeClr val="tx1"/>
                          </a:fontRef>
                        </wps:style>
                        <wps:bodyPr/>
                      </wps:wsp>
                      <wps:wsp>
                        <wps:cNvPr id="265738496" name="Straight Connector 88"/>
                        <wps:cNvCnPr>
                          <a:stCxn id="1604068847" idx="1"/>
                        </wps:cNvCnPr>
                        <wps:spPr>
                          <a:xfrm flipH="1">
                            <a:off x="1758446" y="6267566"/>
                            <a:ext cx="1359864" cy="984372"/>
                          </a:xfrm>
                          <a:prstGeom prst="line">
                            <a:avLst/>
                          </a:prstGeom>
                        </wps:spPr>
                        <wps:style>
                          <a:lnRef idx="3">
                            <a:schemeClr val="accent3"/>
                          </a:lnRef>
                          <a:fillRef idx="0">
                            <a:schemeClr val="accent3"/>
                          </a:fillRef>
                          <a:effectRef idx="2">
                            <a:schemeClr val="accent3"/>
                          </a:effectRef>
                          <a:fontRef idx="minor">
                            <a:schemeClr val="tx1"/>
                          </a:fontRef>
                        </wps:style>
                        <wps:bodyPr/>
                      </wps:wsp>
                      <wps:wsp>
                        <wps:cNvPr id="711282873" name="Straight Connector 89"/>
                        <wps:cNvCnPr>
                          <a:stCxn id="1604068847" idx="2"/>
                        </wps:cNvCnPr>
                        <wps:spPr>
                          <a:xfrm flipH="1">
                            <a:off x="2889712" y="6416145"/>
                            <a:ext cx="1028691" cy="716373"/>
                          </a:xfrm>
                          <a:prstGeom prst="line">
                            <a:avLst/>
                          </a:prstGeom>
                        </wps:spPr>
                        <wps:style>
                          <a:lnRef idx="3">
                            <a:schemeClr val="accent3"/>
                          </a:lnRef>
                          <a:fillRef idx="0">
                            <a:schemeClr val="accent3"/>
                          </a:fillRef>
                          <a:effectRef idx="2">
                            <a:schemeClr val="accent3"/>
                          </a:effectRef>
                          <a:fontRef idx="minor">
                            <a:schemeClr val="tx1"/>
                          </a:fontRef>
                        </wps:style>
                        <wps:bodyPr/>
                      </wps:wsp>
                      <wps:wsp>
                        <wps:cNvPr id="1732807952" name="Straight Connector 90"/>
                        <wps:cNvCnPr>
                          <a:stCxn id="1604068847" idx="2"/>
                        </wps:cNvCnPr>
                        <wps:spPr>
                          <a:xfrm flipH="1">
                            <a:off x="3382077" y="6416145"/>
                            <a:ext cx="536326" cy="1185456"/>
                          </a:xfrm>
                          <a:prstGeom prst="line">
                            <a:avLst/>
                          </a:prstGeom>
                        </wps:spPr>
                        <wps:style>
                          <a:lnRef idx="3">
                            <a:schemeClr val="accent3"/>
                          </a:lnRef>
                          <a:fillRef idx="0">
                            <a:schemeClr val="accent3"/>
                          </a:fillRef>
                          <a:effectRef idx="2">
                            <a:schemeClr val="accent3"/>
                          </a:effectRef>
                          <a:fontRef idx="minor">
                            <a:schemeClr val="tx1"/>
                          </a:fontRef>
                        </wps:style>
                        <wps:bodyPr/>
                      </wps:wsp>
                      <wps:wsp>
                        <wps:cNvPr id="1573874882" name="Straight Connector 91"/>
                        <wps:cNvCnPr>
                          <a:stCxn id="1604068847" idx="2"/>
                        </wps:cNvCnPr>
                        <wps:spPr>
                          <a:xfrm>
                            <a:off x="3918403" y="6416145"/>
                            <a:ext cx="242470" cy="812348"/>
                          </a:xfrm>
                          <a:prstGeom prst="line">
                            <a:avLst/>
                          </a:prstGeom>
                        </wps:spPr>
                        <wps:style>
                          <a:lnRef idx="3">
                            <a:schemeClr val="accent3"/>
                          </a:lnRef>
                          <a:fillRef idx="0">
                            <a:schemeClr val="accent3"/>
                          </a:fillRef>
                          <a:effectRef idx="2">
                            <a:schemeClr val="accent3"/>
                          </a:effectRef>
                          <a:fontRef idx="minor">
                            <a:schemeClr val="tx1"/>
                          </a:fontRef>
                        </wps:style>
                        <wps:bodyPr/>
                      </wps:wsp>
                      <wps:wsp>
                        <wps:cNvPr id="1188157822" name="Straight Connector 92"/>
                        <wps:cNvCnPr>
                          <a:stCxn id="1604068847" idx="2"/>
                        </wps:cNvCnPr>
                        <wps:spPr>
                          <a:xfrm>
                            <a:off x="3918403" y="6416145"/>
                            <a:ext cx="612916" cy="316255"/>
                          </a:xfrm>
                          <a:prstGeom prst="line">
                            <a:avLst/>
                          </a:prstGeom>
                        </wps:spPr>
                        <wps:style>
                          <a:lnRef idx="3">
                            <a:schemeClr val="accent3"/>
                          </a:lnRef>
                          <a:fillRef idx="0">
                            <a:schemeClr val="accent3"/>
                          </a:fillRef>
                          <a:effectRef idx="2">
                            <a:schemeClr val="accent3"/>
                          </a:effectRef>
                          <a:fontRef idx="minor">
                            <a:schemeClr val="tx1"/>
                          </a:fontRef>
                        </wps:style>
                        <wps:bodyPr/>
                      </wps:wsp>
                      <wps:wsp>
                        <wps:cNvPr id="176618606" name="Straight Connector 93"/>
                        <wps:cNvCnPr>
                          <a:stCxn id="1604068847" idx="1"/>
                          <a:endCxn id="944327897" idx="5"/>
                        </wps:cNvCnPr>
                        <wps:spPr>
                          <a:xfrm flipH="1" flipV="1">
                            <a:off x="2761011" y="5779519"/>
                            <a:ext cx="357299" cy="488047"/>
                          </a:xfrm>
                          <a:prstGeom prst="line">
                            <a:avLst/>
                          </a:prstGeom>
                        </wps:spPr>
                        <wps:style>
                          <a:lnRef idx="3">
                            <a:schemeClr val="accent3"/>
                          </a:lnRef>
                          <a:fillRef idx="0">
                            <a:schemeClr val="accent3"/>
                          </a:fillRef>
                          <a:effectRef idx="2">
                            <a:schemeClr val="accent3"/>
                          </a:effectRef>
                          <a:fontRef idx="minor">
                            <a:schemeClr val="tx1"/>
                          </a:fontRef>
                        </wps:style>
                        <wps:bodyPr/>
                      </wps:wsp>
                      <wps:wsp>
                        <wps:cNvPr id="5501366" name="Straight Connector 94"/>
                        <wps:cNvCnPr/>
                        <wps:spPr>
                          <a:xfrm flipH="1" flipV="1">
                            <a:off x="1371587" y="720914"/>
                            <a:ext cx="537143" cy="192421"/>
                          </a:xfrm>
                          <a:prstGeom prst="line">
                            <a:avLst/>
                          </a:prstGeom>
                        </wps:spPr>
                        <wps:style>
                          <a:lnRef idx="3">
                            <a:schemeClr val="accent3"/>
                          </a:lnRef>
                          <a:fillRef idx="0">
                            <a:schemeClr val="accent3"/>
                          </a:fillRef>
                          <a:effectRef idx="2">
                            <a:schemeClr val="accent3"/>
                          </a:effectRef>
                          <a:fontRef idx="minor">
                            <a:schemeClr val="tx1"/>
                          </a:fontRef>
                        </wps:style>
                        <wps:bodyPr/>
                      </wps:wsp>
                      <wps:wsp>
                        <wps:cNvPr id="163840041" name="Straight Connector 95"/>
                        <wps:cNvCnPr/>
                        <wps:spPr>
                          <a:xfrm flipH="1" flipV="1">
                            <a:off x="2157026" y="363388"/>
                            <a:ext cx="214766" cy="397547"/>
                          </a:xfrm>
                          <a:prstGeom prst="line">
                            <a:avLst/>
                          </a:prstGeom>
                        </wps:spPr>
                        <wps:style>
                          <a:lnRef idx="3">
                            <a:schemeClr val="accent3"/>
                          </a:lnRef>
                          <a:fillRef idx="0">
                            <a:schemeClr val="accent3"/>
                          </a:fillRef>
                          <a:effectRef idx="2">
                            <a:schemeClr val="accent3"/>
                          </a:effectRef>
                          <a:fontRef idx="minor">
                            <a:schemeClr val="tx1"/>
                          </a:fontRef>
                        </wps:style>
                        <wps:bodyPr/>
                      </wps:wsp>
                      <wps:wsp>
                        <wps:cNvPr id="1074824636" name="Straight Connector 96"/>
                        <wps:cNvCnPr/>
                        <wps:spPr>
                          <a:xfrm flipV="1">
                            <a:off x="2760986" y="333017"/>
                            <a:ext cx="25053" cy="416195"/>
                          </a:xfrm>
                          <a:prstGeom prst="line">
                            <a:avLst/>
                          </a:prstGeom>
                        </wps:spPr>
                        <wps:style>
                          <a:lnRef idx="3">
                            <a:schemeClr val="accent3"/>
                          </a:lnRef>
                          <a:fillRef idx="0">
                            <a:schemeClr val="accent3"/>
                          </a:fillRef>
                          <a:effectRef idx="2">
                            <a:schemeClr val="accent3"/>
                          </a:effectRef>
                          <a:fontRef idx="minor">
                            <a:schemeClr val="tx1"/>
                          </a:fontRef>
                        </wps:style>
                        <wps:bodyPr/>
                      </wps:wsp>
                      <wps:wsp>
                        <wps:cNvPr id="1675925625" name="Straight Connector 97"/>
                        <wps:cNvCnPr/>
                        <wps:spPr>
                          <a:xfrm flipV="1">
                            <a:off x="3057592" y="386832"/>
                            <a:ext cx="475837" cy="368242"/>
                          </a:xfrm>
                          <a:prstGeom prst="line">
                            <a:avLst/>
                          </a:prstGeom>
                        </wps:spPr>
                        <wps:style>
                          <a:lnRef idx="3">
                            <a:schemeClr val="accent3"/>
                          </a:lnRef>
                          <a:fillRef idx="0">
                            <a:schemeClr val="accent3"/>
                          </a:fillRef>
                          <a:effectRef idx="2">
                            <a:schemeClr val="accent3"/>
                          </a:effectRef>
                          <a:fontRef idx="minor">
                            <a:schemeClr val="tx1"/>
                          </a:fontRef>
                        </wps:style>
                        <wps:bodyPr/>
                      </wps:wsp>
                      <wps:wsp>
                        <wps:cNvPr id="1525733273" name="Straight Connector 98"/>
                        <wps:cNvCnPr>
                          <a:stCxn id="1683185305" idx="3"/>
                        </wps:cNvCnPr>
                        <wps:spPr>
                          <a:xfrm flipV="1">
                            <a:off x="4293830" y="867442"/>
                            <a:ext cx="152184" cy="492919"/>
                          </a:xfrm>
                          <a:prstGeom prst="line">
                            <a:avLst/>
                          </a:prstGeom>
                        </wps:spPr>
                        <wps:style>
                          <a:lnRef idx="3">
                            <a:schemeClr val="accent3"/>
                          </a:lnRef>
                          <a:fillRef idx="0">
                            <a:schemeClr val="accent3"/>
                          </a:fillRef>
                          <a:effectRef idx="2">
                            <a:schemeClr val="accent3"/>
                          </a:effectRef>
                          <a:fontRef idx="minor">
                            <a:schemeClr val="tx1"/>
                          </a:fontRef>
                        </wps:style>
                        <wps:bodyPr/>
                      </wps:wsp>
                      <wps:wsp>
                        <wps:cNvPr id="225052584" name="Straight Connector 99"/>
                        <wps:cNvCnPr>
                          <a:stCxn id="1683185305" idx="3"/>
                        </wps:cNvCnPr>
                        <wps:spPr>
                          <a:xfrm flipV="1">
                            <a:off x="4293830" y="1354053"/>
                            <a:ext cx="369540" cy="6308"/>
                          </a:xfrm>
                          <a:prstGeom prst="line">
                            <a:avLst/>
                          </a:prstGeom>
                        </wps:spPr>
                        <wps:style>
                          <a:lnRef idx="3">
                            <a:schemeClr val="accent3"/>
                          </a:lnRef>
                          <a:fillRef idx="0">
                            <a:schemeClr val="accent3"/>
                          </a:fillRef>
                          <a:effectRef idx="2">
                            <a:schemeClr val="accent3"/>
                          </a:effectRef>
                          <a:fontRef idx="minor">
                            <a:schemeClr val="tx1"/>
                          </a:fontRef>
                        </wps:style>
                        <wps:bodyPr/>
                      </wps:wsp>
                      <wps:wsp>
                        <wps:cNvPr id="1120400181" name="Straight Connector 100"/>
                        <wps:cNvCnPr>
                          <a:stCxn id="1683185305" idx="3"/>
                        </wps:cNvCnPr>
                        <wps:spPr>
                          <a:xfrm>
                            <a:off x="4293830" y="1360361"/>
                            <a:ext cx="219514" cy="397480"/>
                          </a:xfrm>
                          <a:prstGeom prst="line">
                            <a:avLst/>
                          </a:prstGeom>
                        </wps:spPr>
                        <wps:style>
                          <a:lnRef idx="3">
                            <a:schemeClr val="accent3"/>
                          </a:lnRef>
                          <a:fillRef idx="0">
                            <a:schemeClr val="accent3"/>
                          </a:fillRef>
                          <a:effectRef idx="2">
                            <a:schemeClr val="accent3"/>
                          </a:effectRef>
                          <a:fontRef idx="minor">
                            <a:schemeClr val="tx1"/>
                          </a:fontRef>
                        </wps:style>
                        <wps:bodyPr/>
                      </wps:wsp>
                      <wps:wsp>
                        <wps:cNvPr id="1192214525" name="Straight Connector 101"/>
                        <wps:cNvCnPr>
                          <a:stCxn id="889714664" idx="0"/>
                          <a:endCxn id="127732836" idx="4"/>
                        </wps:cNvCnPr>
                        <wps:spPr>
                          <a:xfrm flipV="1">
                            <a:off x="591180" y="1317769"/>
                            <a:ext cx="110001" cy="188534"/>
                          </a:xfrm>
                          <a:prstGeom prst="line">
                            <a:avLst/>
                          </a:prstGeom>
                        </wps:spPr>
                        <wps:style>
                          <a:lnRef idx="3">
                            <a:schemeClr val="accent3"/>
                          </a:lnRef>
                          <a:fillRef idx="0">
                            <a:schemeClr val="accent3"/>
                          </a:fillRef>
                          <a:effectRef idx="2">
                            <a:schemeClr val="accent3"/>
                          </a:effectRef>
                          <a:fontRef idx="minor">
                            <a:schemeClr val="tx1"/>
                          </a:fontRef>
                        </wps:style>
                        <wps:bodyPr/>
                      </wps:wsp>
                      <wps:wsp>
                        <wps:cNvPr id="1048320282" name="Straight Connector 102"/>
                        <wps:cNvCnPr>
                          <a:stCxn id="275047343" idx="2"/>
                        </wps:cNvCnPr>
                        <wps:spPr>
                          <a:xfrm>
                            <a:off x="888748" y="6218626"/>
                            <a:ext cx="316764" cy="394647"/>
                          </a:xfrm>
                          <a:prstGeom prst="line">
                            <a:avLst/>
                          </a:prstGeom>
                        </wps:spPr>
                        <wps:style>
                          <a:lnRef idx="3">
                            <a:schemeClr val="accent3"/>
                          </a:lnRef>
                          <a:fillRef idx="0">
                            <a:schemeClr val="accent3"/>
                          </a:fillRef>
                          <a:effectRef idx="2">
                            <a:schemeClr val="accent3"/>
                          </a:effectRef>
                          <a:fontRef idx="minor">
                            <a:schemeClr val="tx1"/>
                          </a:fontRef>
                        </wps:style>
                        <wps:bodyPr/>
                      </wps:wsp>
                      <wps:wsp>
                        <wps:cNvPr id="1478193905" name="Straight Connector 103"/>
                        <wps:cNvCnPr>
                          <a:stCxn id="275047343" idx="2"/>
                        </wps:cNvCnPr>
                        <wps:spPr>
                          <a:xfrm flipH="1">
                            <a:off x="509949" y="6218626"/>
                            <a:ext cx="378799" cy="697959"/>
                          </a:xfrm>
                          <a:prstGeom prst="line">
                            <a:avLst/>
                          </a:prstGeom>
                        </wps:spPr>
                        <wps:style>
                          <a:lnRef idx="3">
                            <a:schemeClr val="accent3"/>
                          </a:lnRef>
                          <a:fillRef idx="0">
                            <a:schemeClr val="accent3"/>
                          </a:fillRef>
                          <a:effectRef idx="2">
                            <a:schemeClr val="accent3"/>
                          </a:effectRef>
                          <a:fontRef idx="minor">
                            <a:schemeClr val="tx1"/>
                          </a:fontRef>
                        </wps:style>
                        <wps:bodyPr/>
                      </wps:wsp>
                      <wps:wsp>
                        <wps:cNvPr id="2134774255" name="Straight Connector 104"/>
                        <wps:cNvCnPr>
                          <a:stCxn id="1107434109" idx="2"/>
                          <a:endCxn id="1520204847" idx="7"/>
                        </wps:cNvCnPr>
                        <wps:spPr>
                          <a:xfrm flipH="1">
                            <a:off x="3805108" y="4344833"/>
                            <a:ext cx="807295" cy="391098"/>
                          </a:xfrm>
                          <a:prstGeom prst="line">
                            <a:avLst/>
                          </a:prstGeom>
                        </wps:spPr>
                        <wps:style>
                          <a:lnRef idx="3">
                            <a:schemeClr val="accent3"/>
                          </a:lnRef>
                          <a:fillRef idx="0">
                            <a:schemeClr val="accent3"/>
                          </a:fillRef>
                          <a:effectRef idx="2">
                            <a:schemeClr val="accent3"/>
                          </a:effectRef>
                          <a:fontRef idx="minor">
                            <a:schemeClr val="tx1"/>
                          </a:fontRef>
                        </wps:style>
                        <wps:bodyPr/>
                      </wps:wsp>
                      <wps:wsp>
                        <wps:cNvPr id="645876968" name="Straight Connector 105"/>
                        <wps:cNvCnPr>
                          <a:stCxn id="1107434109" idx="2"/>
                        </wps:cNvCnPr>
                        <wps:spPr>
                          <a:xfrm>
                            <a:off x="4612403" y="4344833"/>
                            <a:ext cx="18170" cy="618932"/>
                          </a:xfrm>
                          <a:prstGeom prst="line">
                            <a:avLst/>
                          </a:prstGeom>
                        </wps:spPr>
                        <wps:style>
                          <a:lnRef idx="3">
                            <a:schemeClr val="accent3"/>
                          </a:lnRef>
                          <a:fillRef idx="0">
                            <a:schemeClr val="accent3"/>
                          </a:fillRef>
                          <a:effectRef idx="2">
                            <a:schemeClr val="accent3"/>
                          </a:effectRef>
                          <a:fontRef idx="minor">
                            <a:schemeClr val="tx1"/>
                          </a:fontRef>
                        </wps:style>
                        <wps:bodyPr/>
                      </wps:wsp>
                      <wps:wsp>
                        <wps:cNvPr id="882652415" name="Straight Connector 106"/>
                        <wps:cNvCnPr>
                          <a:stCxn id="1107434109" idx="0"/>
                          <a:endCxn id="1628674804" idx="4"/>
                        </wps:cNvCnPr>
                        <wps:spPr>
                          <a:xfrm flipV="1">
                            <a:off x="4612403" y="3832611"/>
                            <a:ext cx="108806" cy="199825"/>
                          </a:xfrm>
                          <a:prstGeom prst="line">
                            <a:avLst/>
                          </a:prstGeom>
                        </wps:spPr>
                        <wps:style>
                          <a:lnRef idx="3">
                            <a:schemeClr val="accent3"/>
                          </a:lnRef>
                          <a:fillRef idx="0">
                            <a:schemeClr val="accent3"/>
                          </a:fillRef>
                          <a:effectRef idx="2">
                            <a:schemeClr val="accent3"/>
                          </a:effectRef>
                          <a:fontRef idx="minor">
                            <a:schemeClr val="tx1"/>
                          </a:fontRef>
                        </wps:style>
                        <wps:bodyPr/>
                      </wps:wsp>
                      <wps:wsp>
                        <wps:cNvPr id="1764154163" name="Straight Connector 107"/>
                        <wps:cNvCnPr>
                          <a:stCxn id="1107434109" idx="1"/>
                          <a:endCxn id="1350363394" idx="6"/>
                        </wps:cNvCnPr>
                        <wps:spPr>
                          <a:xfrm flipH="1" flipV="1">
                            <a:off x="3708589" y="4108928"/>
                            <a:ext cx="347596" cy="80021"/>
                          </a:xfrm>
                          <a:prstGeom prst="line">
                            <a:avLst/>
                          </a:prstGeom>
                        </wps:spPr>
                        <wps:style>
                          <a:lnRef idx="3">
                            <a:schemeClr val="accent3"/>
                          </a:lnRef>
                          <a:fillRef idx="0">
                            <a:schemeClr val="accent3"/>
                          </a:fillRef>
                          <a:effectRef idx="2">
                            <a:schemeClr val="accent3"/>
                          </a:effectRef>
                          <a:fontRef idx="minor">
                            <a:schemeClr val="tx1"/>
                          </a:fontRef>
                        </wps:style>
                        <wps:bodyPr/>
                      </wps:wsp>
                      <wps:wsp>
                        <wps:cNvPr id="1171648222" name="Straight Connector 1"/>
                        <wps:cNvCnPr>
                          <a:stCxn id="1595871750" idx="0"/>
                          <a:endCxn id="239993062" idx="2"/>
                        </wps:cNvCnPr>
                        <wps:spPr>
                          <a:xfrm flipV="1">
                            <a:off x="1587486" y="2199378"/>
                            <a:ext cx="631331" cy="930449"/>
                          </a:xfrm>
                          <a:prstGeom prst="line">
                            <a:avLst/>
                          </a:prstGeom>
                        </wps:spPr>
                        <wps:style>
                          <a:lnRef idx="2">
                            <a:schemeClr val="dk1"/>
                          </a:lnRef>
                          <a:fillRef idx="0">
                            <a:schemeClr val="dk1"/>
                          </a:fillRef>
                          <a:effectRef idx="1">
                            <a:schemeClr val="dk1"/>
                          </a:effectRef>
                          <a:fontRef idx="minor">
                            <a:schemeClr val="tx1"/>
                          </a:fontRef>
                        </wps:style>
                        <wps:bodyPr/>
                      </wps:wsp>
                      <wps:wsp>
                        <wps:cNvPr id="1353339133" name="Straight Connector 2"/>
                        <wps:cNvCnPr>
                          <a:stCxn id="239993062" idx="0"/>
                        </wps:cNvCnPr>
                        <wps:spPr>
                          <a:xfrm flipV="1">
                            <a:off x="2218817" y="1079412"/>
                            <a:ext cx="416744" cy="529460"/>
                          </a:xfrm>
                          <a:prstGeom prst="line">
                            <a:avLst/>
                          </a:prstGeom>
                        </wps:spPr>
                        <wps:style>
                          <a:lnRef idx="2">
                            <a:schemeClr val="dk1"/>
                          </a:lnRef>
                          <a:fillRef idx="0">
                            <a:schemeClr val="dk1"/>
                          </a:fillRef>
                          <a:effectRef idx="1">
                            <a:schemeClr val="dk1"/>
                          </a:effectRef>
                          <a:fontRef idx="minor">
                            <a:schemeClr val="tx1"/>
                          </a:fontRef>
                        </wps:style>
                        <wps:bodyPr/>
                      </wps:wsp>
                      <wps:wsp>
                        <wps:cNvPr id="1049394354" name="Straight Connector 3"/>
                        <wps:cNvCnPr>
                          <a:stCxn id="239993062" idx="0"/>
                          <a:endCxn id="1683185305" idx="1"/>
                        </wps:cNvCnPr>
                        <wps:spPr>
                          <a:xfrm flipV="1">
                            <a:off x="2218817" y="1360361"/>
                            <a:ext cx="1133952" cy="248511"/>
                          </a:xfrm>
                          <a:prstGeom prst="line">
                            <a:avLst/>
                          </a:prstGeom>
                        </wps:spPr>
                        <wps:style>
                          <a:lnRef idx="2">
                            <a:schemeClr val="dk1"/>
                          </a:lnRef>
                          <a:fillRef idx="0">
                            <a:schemeClr val="dk1"/>
                          </a:fillRef>
                          <a:effectRef idx="1">
                            <a:schemeClr val="dk1"/>
                          </a:effectRef>
                          <a:fontRef idx="minor">
                            <a:schemeClr val="tx1"/>
                          </a:fontRef>
                        </wps:style>
                        <wps:bodyPr/>
                      </wps:wsp>
                      <wps:wsp>
                        <wps:cNvPr id="602951926" name="Straight Connector 4"/>
                        <wps:cNvCnPr>
                          <a:stCxn id="1683185305" idx="2"/>
                          <a:endCxn id="578224796" idx="0"/>
                        </wps:cNvCnPr>
                        <wps:spPr>
                          <a:xfrm flipH="1">
                            <a:off x="3420909" y="1489891"/>
                            <a:ext cx="402391" cy="271369"/>
                          </a:xfrm>
                          <a:prstGeom prst="line">
                            <a:avLst/>
                          </a:prstGeom>
                        </wps:spPr>
                        <wps:style>
                          <a:lnRef idx="2">
                            <a:schemeClr val="dk1"/>
                          </a:lnRef>
                          <a:fillRef idx="0">
                            <a:schemeClr val="dk1"/>
                          </a:fillRef>
                          <a:effectRef idx="1">
                            <a:schemeClr val="dk1"/>
                          </a:effectRef>
                          <a:fontRef idx="minor">
                            <a:schemeClr val="tx1"/>
                          </a:fontRef>
                        </wps:style>
                        <wps:bodyPr/>
                      </wps:wsp>
                      <wps:wsp>
                        <wps:cNvPr id="429399077" name="Straight Connector 6"/>
                        <wps:cNvCnPr>
                          <a:stCxn id="1107434109" idx="1"/>
                        </wps:cNvCnPr>
                        <wps:spPr>
                          <a:xfrm flipV="1">
                            <a:off x="4056148" y="3320064"/>
                            <a:ext cx="35058" cy="868571"/>
                          </a:xfrm>
                          <a:prstGeom prst="line">
                            <a:avLst/>
                          </a:prstGeom>
                        </wps:spPr>
                        <wps:style>
                          <a:lnRef idx="2">
                            <a:schemeClr val="dk1"/>
                          </a:lnRef>
                          <a:fillRef idx="0">
                            <a:schemeClr val="dk1"/>
                          </a:fillRef>
                          <a:effectRef idx="1">
                            <a:schemeClr val="dk1"/>
                          </a:effectRef>
                          <a:fontRef idx="minor">
                            <a:schemeClr val="tx1"/>
                          </a:fontRef>
                        </wps:style>
                        <wps:bodyPr/>
                      </wps:wsp>
                      <wps:wsp>
                        <wps:cNvPr id="288552953" name="Straight Connector 7"/>
                        <wps:cNvCnPr>
                          <a:endCxn id="1683185305" idx="3"/>
                        </wps:cNvCnPr>
                        <wps:spPr>
                          <a:xfrm flipV="1">
                            <a:off x="4091280" y="1360361"/>
                            <a:ext cx="202550" cy="1402290"/>
                          </a:xfrm>
                          <a:prstGeom prst="line">
                            <a:avLst/>
                          </a:prstGeom>
                        </wps:spPr>
                        <wps:style>
                          <a:lnRef idx="2">
                            <a:schemeClr val="dk1"/>
                          </a:lnRef>
                          <a:fillRef idx="0">
                            <a:schemeClr val="dk1"/>
                          </a:fillRef>
                          <a:effectRef idx="1">
                            <a:schemeClr val="dk1"/>
                          </a:effectRef>
                          <a:fontRef idx="minor">
                            <a:schemeClr val="tx1"/>
                          </a:fontRef>
                        </wps:style>
                        <wps:bodyPr/>
                      </wps:wsp>
                      <wps:wsp>
                        <wps:cNvPr id="1844935339" name="Straight Connector 8"/>
                        <wps:cNvCnPr>
                          <a:stCxn id="889714664" idx="2"/>
                          <a:endCxn id="1468854859" idx="0"/>
                        </wps:cNvCnPr>
                        <wps:spPr>
                          <a:xfrm flipH="1">
                            <a:off x="419163" y="1795841"/>
                            <a:ext cx="172017" cy="1018818"/>
                          </a:xfrm>
                          <a:prstGeom prst="line">
                            <a:avLst/>
                          </a:prstGeom>
                        </wps:spPr>
                        <wps:style>
                          <a:lnRef idx="2">
                            <a:schemeClr val="dk1"/>
                          </a:lnRef>
                          <a:fillRef idx="0">
                            <a:schemeClr val="dk1"/>
                          </a:fillRef>
                          <a:effectRef idx="1">
                            <a:schemeClr val="dk1"/>
                          </a:effectRef>
                          <a:fontRef idx="minor">
                            <a:schemeClr val="tx1"/>
                          </a:fontRef>
                        </wps:style>
                        <wps:bodyPr/>
                      </wps:wsp>
                      <wps:wsp>
                        <wps:cNvPr id="1759197557" name="Straight Connector 9"/>
                        <wps:cNvCnPr>
                          <a:stCxn id="1595871750" idx="2"/>
                          <a:endCxn id="387978968" idx="0"/>
                        </wps:cNvCnPr>
                        <wps:spPr>
                          <a:xfrm>
                            <a:off x="1587486" y="3388888"/>
                            <a:ext cx="745141" cy="983226"/>
                          </a:xfrm>
                          <a:prstGeom prst="line">
                            <a:avLst/>
                          </a:prstGeom>
                        </wps:spPr>
                        <wps:style>
                          <a:lnRef idx="2">
                            <a:schemeClr val="dk1"/>
                          </a:lnRef>
                          <a:fillRef idx="0">
                            <a:schemeClr val="dk1"/>
                          </a:fillRef>
                          <a:effectRef idx="1">
                            <a:schemeClr val="dk1"/>
                          </a:effectRef>
                          <a:fontRef idx="minor">
                            <a:schemeClr val="tx1"/>
                          </a:fontRef>
                        </wps:style>
                        <wps:bodyPr/>
                      </wps:wsp>
                      <wps:wsp>
                        <wps:cNvPr id="1101922699" name="Straight Connector 10"/>
                        <wps:cNvCnPr>
                          <a:stCxn id="387978968" idx="3"/>
                          <a:endCxn id="1107434109" idx="1"/>
                        </wps:cNvCnPr>
                        <wps:spPr>
                          <a:xfrm flipV="1">
                            <a:off x="2996196" y="4188635"/>
                            <a:ext cx="1059952" cy="481907"/>
                          </a:xfrm>
                          <a:prstGeom prst="line">
                            <a:avLst/>
                          </a:prstGeom>
                        </wps:spPr>
                        <wps:style>
                          <a:lnRef idx="2">
                            <a:schemeClr val="dk1"/>
                          </a:lnRef>
                          <a:fillRef idx="0">
                            <a:schemeClr val="dk1"/>
                          </a:fillRef>
                          <a:effectRef idx="1">
                            <a:schemeClr val="dk1"/>
                          </a:effectRef>
                          <a:fontRef idx="minor">
                            <a:schemeClr val="tx1"/>
                          </a:fontRef>
                        </wps:style>
                        <wps:bodyPr/>
                      </wps:wsp>
                      <wps:wsp>
                        <wps:cNvPr id="1538305201" name="Straight Connector 12"/>
                        <wps:cNvCnPr>
                          <a:stCxn id="1857109540" idx="0"/>
                          <a:endCxn id="239993062" idx="2"/>
                        </wps:cNvCnPr>
                        <wps:spPr>
                          <a:xfrm flipH="1" flipV="1">
                            <a:off x="2218817" y="2199378"/>
                            <a:ext cx="506773" cy="402949"/>
                          </a:xfrm>
                          <a:prstGeom prst="line">
                            <a:avLst/>
                          </a:prstGeom>
                        </wps:spPr>
                        <wps:style>
                          <a:lnRef idx="2">
                            <a:schemeClr val="dk1"/>
                          </a:lnRef>
                          <a:fillRef idx="0">
                            <a:schemeClr val="dk1"/>
                          </a:fillRef>
                          <a:effectRef idx="1">
                            <a:schemeClr val="dk1"/>
                          </a:effectRef>
                          <a:fontRef idx="minor">
                            <a:schemeClr val="tx1"/>
                          </a:fontRef>
                        </wps:style>
                        <wps:bodyPr/>
                      </wps:wsp>
                      <wps:wsp>
                        <wps:cNvPr id="918291117" name="Flowchart: Decision 33"/>
                        <wps:cNvSpPr/>
                        <wps:spPr>
                          <a:xfrm>
                            <a:off x="3169627" y="5286522"/>
                            <a:ext cx="1325880" cy="662940"/>
                          </a:xfrm>
                          <a:prstGeom prst="flowChartDecision">
                            <a:avLst/>
                          </a:prstGeom>
                        </wps:spPr>
                        <wps:style>
                          <a:lnRef idx="0">
                            <a:schemeClr val="accent5"/>
                          </a:lnRef>
                          <a:fillRef idx="3">
                            <a:schemeClr val="accent5"/>
                          </a:fillRef>
                          <a:effectRef idx="3">
                            <a:schemeClr val="accent5"/>
                          </a:effectRef>
                          <a:fontRef idx="minor">
                            <a:schemeClr val="lt1"/>
                          </a:fontRef>
                        </wps:style>
                        <wps:txbx>
                          <w:txbxContent>
                            <w:p w14:paraId="43D3064D" w14:textId="77777777" w:rsidR="00B24C02" w:rsidRPr="000F17AF" w:rsidRDefault="00B24C02" w:rsidP="00B24C02">
                              <w:pPr>
                                <w:jc w:val="center"/>
                                <w:rPr>
                                  <w:rFonts w:cs="Times New Roman"/>
                                  <w:szCs w:val="24"/>
                                </w:rPr>
                              </w:pPr>
                              <w:r>
                                <w:rPr>
                                  <w:rFonts w:cs="Times New Roman"/>
                                  <w:szCs w:val="24"/>
                                </w:rPr>
                                <w:t>Suspe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465871" name="Straight Connector 10"/>
                        <wps:cNvCnPr>
                          <a:stCxn id="918291117" idx="0"/>
                          <a:endCxn id="1107434109" idx="2"/>
                        </wps:cNvCnPr>
                        <wps:spPr>
                          <a:xfrm flipV="1">
                            <a:off x="3832532" y="4344833"/>
                            <a:ext cx="779871" cy="941292"/>
                          </a:xfrm>
                          <a:prstGeom prst="line">
                            <a:avLst/>
                          </a:prstGeom>
                        </wps:spPr>
                        <wps:style>
                          <a:lnRef idx="2">
                            <a:schemeClr val="dk1"/>
                          </a:lnRef>
                          <a:fillRef idx="0">
                            <a:schemeClr val="dk1"/>
                          </a:fillRef>
                          <a:effectRef idx="1">
                            <a:schemeClr val="dk1"/>
                          </a:effectRef>
                          <a:fontRef idx="minor">
                            <a:schemeClr val="tx1"/>
                          </a:fontRef>
                        </wps:style>
                        <wps:bodyPr/>
                      </wps:wsp>
                      <wps:wsp>
                        <wps:cNvPr id="1498501465" name="Straight Connector 10"/>
                        <wps:cNvCnPr>
                          <a:stCxn id="1604068847" idx="0"/>
                          <a:endCxn id="918291117" idx="2"/>
                        </wps:cNvCnPr>
                        <wps:spPr>
                          <a:xfrm flipH="1" flipV="1">
                            <a:off x="3832532" y="5949015"/>
                            <a:ext cx="85871" cy="169972"/>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936E157" id="Group 6" o:spid="_x0000_s1164" style="position:absolute;left:0;text-align:left;margin-left:.25pt;margin-top:-1pt;width:433.15pt;height:629.4pt;z-index:251638272;mso-width-relative:margin;mso-height-relative:margin" coordorigin="-94,-69" coordsize="55010,799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">
                <v:rect id="_x0000_s1165" style="position:absolute;top:15064;width:11823;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" fillcolor="#5b9bd5 [3204]" strokecolor="#091723 [484]" strokeweight="1pt">
                  <v:textbox>
                    <w:txbxContent>
                      <w:p w14:paraId="15E264FD" w14:textId="77777777" w:rsidR="00B24C02" w:rsidRPr="00DA20B1" w:rsidRDefault="00B24C02" w:rsidP="00B24C02">
                        <w:pPr>
                          <w:jc w:val="center"/>
                          <w:rPr>
                            <w:rFonts w:cs="Times New Roman"/>
                            <w:szCs w:val="24"/>
                          </w:rPr>
                        </w:pPr>
                        <w:r w:rsidRPr="00DA20B1">
                          <w:rPr>
                            <w:rFonts w:cs="Times New Roman"/>
                            <w:szCs w:val="24"/>
                          </w:rPr>
                          <w:t>Notification</w:t>
                        </w:r>
                      </w:p>
                    </w:txbxContent>
                  </v:textbox>
                </v:rect>
                <v:rect id="_x0000_s1166" style="position:absolute;left:11430;top:31300;width:8890;height:25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" fillcolor="#5b9bd5 [3204]" strokecolor="#091723 [484]" strokeweight="1pt">
                  <v:textbox>
                    <w:txbxContent>
                      <w:p w14:paraId="6D3EE1B2" w14:textId="77777777" w:rsidR="00B24C02" w:rsidRPr="00DA20B1" w:rsidRDefault="00B24C02" w:rsidP="00B24C02">
                        <w:pPr>
                          <w:jc w:val="center"/>
                          <w:rPr>
                            <w:rFonts w:cs="Times New Roman"/>
                            <w:szCs w:val="24"/>
                          </w:rPr>
                        </w:pPr>
                        <w:r w:rsidRPr="00DA20B1">
                          <w:rPr>
                            <w:rFonts w:cs="Times New Roman"/>
                            <w:szCs w:val="24"/>
                          </w:rPr>
                          <w:t>User</w:t>
                        </w:r>
                      </w:p>
                    </w:txbxContent>
                  </v:textbox>
                </v:rect>
                <v:rect id="_x0000_s1167" style="position:absolute;left:40561;top:40327;width:11126;height:3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" fillcolor="#5b9bd5 [3204]" strokecolor="#091723 [484]" strokeweight="1pt">
                  <v:textbox>
                    <w:txbxContent>
                      <w:p w14:paraId="6CACA60D" w14:textId="77777777" w:rsidR="00B24C02" w:rsidRPr="00DA20B1" w:rsidRDefault="00B24C02" w:rsidP="00B24C02">
                        <w:pPr>
                          <w:jc w:val="center"/>
                          <w:rPr>
                            <w:rFonts w:cs="Times New Roman"/>
                            <w:szCs w:val="24"/>
                          </w:rPr>
                        </w:pPr>
                        <w:r w:rsidRPr="00DA20B1">
                          <w:rPr>
                            <w:rFonts w:cs="Times New Roman"/>
                            <w:szCs w:val="24"/>
                          </w:rPr>
                          <w:t>Complain</w:t>
                        </w:r>
                      </w:p>
                    </w:txbxContent>
                  </v:textbox>
                </v:rect>
                <v:rect id="_x0000_s1168" style="position:absolute;left:6330;top:38568;width:10604;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" fillcolor="#5b9bd5 [3204]" strokecolor="#091723 [484]" strokeweight="1pt">
                  <v:textbox>
                    <w:txbxContent>
                      <w:p w14:paraId="4B19BC42" w14:textId="77777777" w:rsidR="00B24C02" w:rsidRPr="00DA20B1" w:rsidRDefault="00B24C02" w:rsidP="00B24C02">
                        <w:pPr>
                          <w:jc w:val="center"/>
                          <w:rPr>
                            <w:rFonts w:cs="Times New Roman"/>
                            <w:szCs w:val="24"/>
                          </w:rPr>
                        </w:pPr>
                        <w:r w:rsidRPr="00DA20B1">
                          <w:rPr>
                            <w:rFonts w:cs="Times New Roman"/>
                            <w:szCs w:val="24"/>
                          </w:rPr>
                          <w:t>Admin</w:t>
                        </w:r>
                      </w:p>
                    </w:txbxContent>
                  </v:textbox>
                </v:rect>
                <v:rect id="_x0000_s1169" style="position:absolute;left:22684;top:26025;width:9144;height:28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" fillcolor="#5b9bd5 [3204]" strokecolor="#091723 [484]" strokeweight="1pt">
                  <v:textbox>
                    <w:txbxContent>
                      <w:p w14:paraId="0B472214" w14:textId="77777777" w:rsidR="00B24C02" w:rsidRPr="00DA20B1" w:rsidRDefault="00B24C02" w:rsidP="00B24C02">
                        <w:pPr>
                          <w:jc w:val="center"/>
                          <w:rPr>
                            <w:rFonts w:cs="Times New Roman"/>
                            <w:szCs w:val="24"/>
                          </w:rPr>
                        </w:pPr>
                        <w:r w:rsidRPr="00DA20B1">
                          <w:rPr>
                            <w:rFonts w:cs="Times New Roman"/>
                            <w:szCs w:val="24"/>
                          </w:rPr>
                          <w:t>Criminal</w:t>
                        </w:r>
                      </w:p>
                    </w:txbxContent>
                  </v:textbox>
                </v:rect>
                <v:rect id="_x0000_s1170" style="position:absolute;left:31183;top:61194;width:1600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" fillcolor="#5b9bd5 [3204]" strokecolor="#091723 [484]" strokeweight="1pt">
                  <v:textbox>
                    <w:txbxContent>
                      <w:p w14:paraId="0219FCBE" w14:textId="77777777" w:rsidR="00B24C02" w:rsidRPr="00DA20B1" w:rsidRDefault="00B24C02" w:rsidP="00B24C02">
                        <w:pPr>
                          <w:jc w:val="center"/>
                          <w:rPr>
                            <w:rFonts w:cs="Times New Roman"/>
                            <w:szCs w:val="24"/>
                          </w:rPr>
                        </w:pPr>
                        <w:r w:rsidRPr="00DA20B1">
                          <w:rPr>
                            <w:rFonts w:cs="Times New Roman"/>
                            <w:szCs w:val="24"/>
                          </w:rPr>
                          <w:t>Physical Structure</w:t>
                        </w:r>
                      </w:p>
                    </w:txbxContent>
                  </v:textbox>
                </v:rect>
                <v:oval id="Oval 32" o:spid="_x0000_s1171" style="position:absolute;left:34583;top:996;width:7848;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" fillcolor="white [3201]" strokecolor="black [3213]" strokeweight="1pt">
                  <v:stroke joinstyle="miter"/>
                  <v:textbox>
                    <w:txbxContent>
                      <w:p w14:paraId="6D6F0AED" w14:textId="77777777" w:rsidR="00B24C02" w:rsidRPr="00DD521B" w:rsidRDefault="00B24C02" w:rsidP="00B24C02">
                        <w:pPr>
                          <w:jc w:val="center"/>
                          <w:rPr>
                            <w:rFonts w:cs="Times New Roman"/>
                          </w:rPr>
                        </w:pPr>
                        <w:r w:rsidRPr="00DD521B">
                          <w:rPr>
                            <w:rFonts w:cs="Times New Roman"/>
                          </w:rPr>
                          <w:t>NID</w:t>
                        </w:r>
                      </w:p>
                    </w:txbxContent>
                  </v:textbox>
                </v:oval>
                <v:oval id="Oval 32" o:spid="_x0000_s1172" style="position:absolute;left:25319;top:-69;width:8499;height:34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" fillcolor="white [3201]" strokecolor="black [3213]" strokeweight="1pt">
                  <v:stroke joinstyle="miter"/>
                  <v:textbox>
                    <w:txbxContent>
                      <w:p w14:paraId="0712E113" w14:textId="77777777" w:rsidR="00B24C02" w:rsidRPr="00DD521B" w:rsidRDefault="00B24C02" w:rsidP="00B24C02">
                        <w:pPr>
                          <w:jc w:val="center"/>
                          <w:rPr>
                            <w:rFonts w:cs="Times New Roman"/>
                          </w:rPr>
                        </w:pPr>
                        <w:r w:rsidRPr="00DD521B">
                          <w:rPr>
                            <w:rFonts w:cs="Times New Roman"/>
                          </w:rPr>
                          <w:t>Name</w:t>
                        </w:r>
                      </w:p>
                    </w:txbxContent>
                  </v:textbox>
                </v:oval>
                <v:oval id="Oval 32" o:spid="_x0000_s1173" style="position:absolute;left:15357;top:58;width:8229;height:38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" fillcolor="white [3201]" strokecolor="black [3213]" strokeweight="1pt">
                  <v:stroke joinstyle="miter"/>
                  <v:textbox>
                    <w:txbxContent>
                      <w:p w14:paraId="1C507637" w14:textId="77777777" w:rsidR="00B24C02" w:rsidRPr="00DD521B" w:rsidRDefault="00B24C02" w:rsidP="00B24C02">
                        <w:pPr>
                          <w:jc w:val="center"/>
                          <w:rPr>
                            <w:rFonts w:cs="Times New Roman"/>
                          </w:rPr>
                        </w:pPr>
                        <w:r w:rsidRPr="00DD521B">
                          <w:rPr>
                            <w:rFonts w:cs="Times New Roman"/>
                          </w:rPr>
                          <w:t>Phone</w:t>
                        </w:r>
                      </w:p>
                    </w:txbxContent>
                  </v:textbox>
                </v:oval>
                <v:oval id="Oval 32" o:spid="_x0000_s1174" style="position:absolute;left:1230;top:69099;width:8173;height:3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" fillcolor="white [3201]" strokecolor="black [3213]" strokeweight="1pt">
                  <v:stroke joinstyle="miter"/>
                  <v:textbox>
                    <w:txbxContent>
                      <w:p w14:paraId="3968D193" w14:textId="77777777" w:rsidR="00B24C02" w:rsidRPr="00DD521B" w:rsidRDefault="00B24C02" w:rsidP="00B24C02">
                        <w:pPr>
                          <w:jc w:val="center"/>
                          <w:rPr>
                            <w:rFonts w:cs="Times New Roman"/>
                          </w:rPr>
                        </w:pPr>
                        <w:r w:rsidRPr="00DD521B">
                          <w:rPr>
                            <w:rFonts w:cs="Times New Roman"/>
                          </w:rPr>
                          <w:t>Email</w:t>
                        </w:r>
                      </w:p>
                    </w:txbxContent>
                  </v:textbox>
                </v:oval>
                <v:oval id="Oval 32" o:spid="_x0000_s1175" style="position:absolute;left:8498;top:66055;width:11296;height:37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" fillcolor="white [3201]" strokecolor="black [3213]" strokeweight="1pt">
                  <v:stroke joinstyle="miter"/>
                  <v:textbox>
                    <w:txbxContent>
                      <w:p w14:paraId="06B009FF" w14:textId="77777777" w:rsidR="00B24C02" w:rsidRPr="00DD521B" w:rsidRDefault="00B24C02" w:rsidP="00B24C02">
                        <w:pPr>
                          <w:jc w:val="center"/>
                          <w:rPr>
                            <w:rFonts w:cs="Times New Roman"/>
                          </w:rPr>
                        </w:pPr>
                        <w:r w:rsidRPr="00DD521B">
                          <w:rPr>
                            <w:rFonts w:cs="Times New Roman"/>
                          </w:rPr>
                          <w:t>Password</w:t>
                        </w:r>
                      </w:p>
                    </w:txbxContent>
                  </v:textbox>
                </v:oval>
                <v:oval id="Oval 32" o:spid="_x0000_s1176" style="position:absolute;left:4623;top:4918;width:9202;height:3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" fillcolor="white [3201]" strokecolor="black [3213]" strokeweight="1pt">
                  <v:stroke joinstyle="miter"/>
                  <v:textbox>
                    <w:txbxContent>
                      <w:p w14:paraId="77BE0D80" w14:textId="77777777" w:rsidR="00B24C02" w:rsidRPr="00DD521B" w:rsidRDefault="00B24C02" w:rsidP="00B24C02">
                        <w:pPr>
                          <w:jc w:val="center"/>
                          <w:rPr>
                            <w:rFonts w:cs="Times New Roman"/>
                          </w:rPr>
                        </w:pPr>
                        <w:r w:rsidRPr="00DD521B">
                          <w:rPr>
                            <w:rFonts w:cs="Times New Roman"/>
                          </w:rPr>
                          <w:t>Picture</w:t>
                        </w:r>
                      </w:p>
                    </w:txbxContent>
                  </v:textbox>
                </v:oval>
                <v:rect id="_x0000_s1177" style="position:absolute;left:33528;top:12309;width:9410;height:25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" fillcolor="#5b9bd5 [3204]" strokecolor="#091723 [484]" strokeweight="1pt">
                  <v:textbox>
                    <w:txbxContent>
                      <w:p w14:paraId="40C055B1" w14:textId="77777777" w:rsidR="00B24C02" w:rsidRDefault="00B24C02" w:rsidP="00B24C02">
                        <w:pPr>
                          <w:jc w:val="center"/>
                          <w:rPr>
                            <w:rFonts w:cs="Times New Roman"/>
                            <w:szCs w:val="24"/>
                          </w:rPr>
                        </w:pPr>
                        <w:r>
                          <w:rPr>
                            <w:rFonts w:cs="Times New Roman"/>
                            <w:szCs w:val="24"/>
                          </w:rPr>
                          <w:t>Address</w:t>
                        </w:r>
                      </w:p>
                      <w:p w14:paraId="2DA44FC1" w14:textId="77777777" w:rsidR="00B24C02" w:rsidRPr="00DA20B1" w:rsidRDefault="00B24C02" w:rsidP="00B24C02">
                        <w:pPr>
                          <w:rPr>
                            <w:rFonts w:cs="Times New Roman"/>
                            <w:szCs w:val="24"/>
                          </w:rPr>
                        </w:pPr>
                      </w:p>
                    </w:txbxContent>
                  </v:textbox>
                </v:rect>
                <v:oval id="Oval 32" o:spid="_x0000_s1178" style="position:absolute;left:46591;top:11662;width:8324;height:3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" fillcolor="white [3201]" strokecolor="black [3213]" strokeweight="1pt">
                  <v:stroke joinstyle="miter"/>
                  <v:textbox>
                    <w:txbxContent>
                      <w:p w14:paraId="3D61EED2" w14:textId="77777777" w:rsidR="00B24C02" w:rsidRPr="00DD521B" w:rsidRDefault="00B24C02" w:rsidP="00B24C02">
                        <w:pPr>
                          <w:jc w:val="center"/>
                          <w:rPr>
                            <w:rFonts w:cs="Times New Roman"/>
                          </w:rPr>
                        </w:pPr>
                        <w:r w:rsidRPr="00DD521B">
                          <w:rPr>
                            <w:rFonts w:cs="Times New Roman"/>
                          </w:rPr>
                          <w:t>Detail</w:t>
                        </w:r>
                      </w:p>
                    </w:txbxContent>
                  </v:textbox>
                </v:oval>
                <v:oval id="Oval 32" o:spid="_x0000_s1179" style="position:absolute;left:43082;top:17408;width:7913;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" fillcolor="white [3201]" strokecolor="black [3213]" strokeweight="1pt">
                  <v:stroke joinstyle="miter"/>
                  <v:textbox>
                    <w:txbxContent>
                      <w:p w14:paraId="1CA7060C" w14:textId="77777777" w:rsidR="00B24C02" w:rsidRPr="00DD521B" w:rsidRDefault="00B24C02" w:rsidP="00B24C02">
                        <w:pPr>
                          <w:jc w:val="center"/>
                          <w:rPr>
                            <w:rFonts w:cs="Times New Roman"/>
                          </w:rPr>
                        </w:pPr>
                        <w:r w:rsidRPr="00DD521B">
                          <w:rPr>
                            <w:rFonts w:cs="Times New Roman"/>
                          </w:rPr>
                          <w:t>Thana</w:t>
                        </w:r>
                      </w:p>
                    </w:txbxContent>
                  </v:textbox>
                </v:oval>
                <v:oval id="Oval 32" o:spid="_x0000_s1180" style="position:absolute;left:43606;top:3399;width:8192;height:6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" fillcolor="white [3201]" strokecolor="black [3213]" strokeweight="1pt">
                  <v:stroke joinstyle="miter"/>
                  <v:textbox>
                    <w:txbxContent>
                      <w:p w14:paraId="5E52C29F" w14:textId="77777777" w:rsidR="00B24C02" w:rsidRPr="00DD521B" w:rsidRDefault="00B24C02" w:rsidP="00DE1A07">
                        <w:pPr>
                          <w:spacing w:line="240" w:lineRule="auto"/>
                          <w:jc w:val="center"/>
                          <w:rPr>
                            <w:rFonts w:cs="Times New Roman"/>
                          </w:rPr>
                        </w:pPr>
                        <w:r w:rsidRPr="00DD521B">
                          <w:rPr>
                            <w:rFonts w:cs="Times New Roman"/>
                          </w:rPr>
                          <w:t>Long,Latit</w:t>
                        </w:r>
                      </w:p>
                    </w:txbxContent>
                  </v:textbox>
                </v:oval>
                <v:rect id="_x0000_s1181" style="position:absolute;left:2696;top:59142;width:12382;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" fillcolor="#5b9bd5 [3204]" strokecolor="#091723 [484]" strokeweight="1pt">
                  <v:textbox>
                    <w:txbxContent>
                      <w:p w14:paraId="502DC70C" w14:textId="77777777" w:rsidR="00B24C02" w:rsidRPr="00DA20B1" w:rsidRDefault="00B24C02" w:rsidP="00B24C02">
                        <w:pPr>
                          <w:jc w:val="center"/>
                          <w:rPr>
                            <w:rFonts w:cs="Times New Roman"/>
                            <w:szCs w:val="24"/>
                          </w:rPr>
                        </w:pPr>
                        <w:r>
                          <w:rPr>
                            <w:rFonts w:cs="Times New Roman"/>
                            <w:szCs w:val="24"/>
                          </w:rPr>
                          <w:t>Authentication</w:t>
                        </w:r>
                      </w:p>
                    </w:txbxContent>
                  </v:textbox>
                </v:rect>
                <v:oval id="Oval 32" o:spid="_x0000_s1182" style="position:absolute;left:3106;top:9495;width:7811;height:3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" fillcolor="white [3201]" strokecolor="black [3213]" strokeweight="1pt">
                  <v:stroke joinstyle="miter"/>
                  <v:textbox>
                    <w:txbxContent>
                      <w:p w14:paraId="5520809D" w14:textId="77777777" w:rsidR="00B24C02" w:rsidRPr="00DD521B" w:rsidRDefault="00B24C02" w:rsidP="00B24C02">
                        <w:pPr>
                          <w:jc w:val="center"/>
                          <w:rPr>
                            <w:rFonts w:cs="Times New Roman"/>
                          </w:rPr>
                        </w:pPr>
                        <w:r w:rsidRPr="00DD521B">
                          <w:rPr>
                            <w:rFonts w:cs="Times New Roman"/>
                          </w:rPr>
                          <w:t>Title</w:t>
                        </w:r>
                      </w:p>
                    </w:txbxContent>
                  </v:textbox>
                </v:oval>
                <v:oval id="Oval 32" o:spid="_x0000_s1183" style="position:absolute;left:42613;top:49354;width:10242;height:6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" fillcolor="white [3201]" strokecolor="black [3213]" strokeweight="1pt">
                  <v:stroke joinstyle="miter"/>
                  <v:textbox>
                    <w:txbxContent>
                      <w:p w14:paraId="31BE0DA7" w14:textId="77777777" w:rsidR="00B24C02" w:rsidRPr="00DD521B" w:rsidRDefault="00B24C02" w:rsidP="00DE1A07">
                        <w:pPr>
                          <w:spacing w:line="240" w:lineRule="auto"/>
                          <w:jc w:val="center"/>
                          <w:rPr>
                            <w:rFonts w:cs="Times New Roman"/>
                          </w:rPr>
                        </w:pPr>
                        <w:r w:rsidRPr="00DD521B">
                          <w:rPr>
                            <w:rFonts w:cs="Times New Roman"/>
                          </w:rPr>
                          <w:t>Crime Type</w:t>
                        </w:r>
                      </w:p>
                    </w:txbxContent>
                  </v:textbox>
                </v:oval>
                <v:oval id="Oval 32" o:spid="_x0000_s1184" style="position:absolute;left:41605;top:32003;width:11214;height:6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" fillcolor="white [3201]" strokecolor="black [3213]" strokeweight="1pt">
                  <v:stroke joinstyle="miter"/>
                  <v:textbox>
                    <w:txbxContent>
                      <w:p w14:paraId="26C8EF5A" w14:textId="77777777" w:rsidR="00B24C02" w:rsidRPr="00DD521B" w:rsidRDefault="00B24C02" w:rsidP="00DE1A07">
                        <w:pPr>
                          <w:spacing w:line="240" w:lineRule="auto"/>
                          <w:jc w:val="center"/>
                          <w:rPr>
                            <w:rFonts w:cs="Times New Roman"/>
                          </w:rPr>
                        </w:pPr>
                        <w:r w:rsidRPr="00DD521B">
                          <w:rPr>
                            <w:rFonts w:cs="Times New Roman"/>
                          </w:rPr>
                          <w:t>Occurre-nce Date</w:t>
                        </w:r>
                      </w:p>
                    </w:txbxContent>
                  </v:textbox>
                </v:oval>
                <v:oval id="Oval 32" o:spid="_x0000_s1185" style="position:absolute;left:29146;top:38979;width:7939;height:42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" fillcolor="white [3201]" strokecolor="black [3213]" strokeweight="1pt">
                  <v:stroke joinstyle="miter"/>
                  <v:textbox>
                    <w:txbxContent>
                      <w:p w14:paraId="74D9360C" w14:textId="77777777" w:rsidR="00B24C02" w:rsidRPr="00DD521B" w:rsidRDefault="00B24C02" w:rsidP="00B24C02">
                        <w:pPr>
                          <w:jc w:val="center"/>
                          <w:rPr>
                            <w:rFonts w:cs="Times New Roman"/>
                          </w:rPr>
                        </w:pPr>
                        <w:r w:rsidRPr="00DD521B">
                          <w:rPr>
                            <w:rFonts w:cs="Times New Roman"/>
                          </w:rPr>
                          <w:t>Brief</w:t>
                        </w:r>
                      </w:p>
                    </w:txbxContent>
                  </v:textbox>
                </v:oval>
                <v:oval id="Oval 32" o:spid="_x0000_s1186" style="position:absolute;left:27775;top:46397;width:12039;height:6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" fillcolor="white [3201]" strokecolor="black [3213]" strokeweight="1pt">
                  <v:stroke joinstyle="miter"/>
                  <v:textbox>
                    <w:txbxContent>
                      <w:p w14:paraId="083C5C2A" w14:textId="77777777" w:rsidR="00B24C02" w:rsidRPr="00DD521B" w:rsidRDefault="00B24C02" w:rsidP="00DE1A07">
                        <w:pPr>
                          <w:spacing w:line="240" w:lineRule="auto"/>
                          <w:jc w:val="center"/>
                          <w:rPr>
                            <w:rFonts w:cs="Times New Roman"/>
                          </w:rPr>
                        </w:pPr>
                        <w:r w:rsidRPr="00DD521B">
                          <w:rPr>
                            <w:rFonts w:cs="Times New Roman"/>
                          </w:rPr>
                          <w:t>Reporting Date</w:t>
                        </w:r>
                      </w:p>
                    </w:txbxContent>
                  </v:textbox>
                </v:oval>
                <v:oval id="Oval 32" o:spid="_x0000_s1187" style="position:absolute;left:8439;top:72151;width:11748;height:41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" fillcolor="white [3201]" strokecolor="black [3213]" strokeweight="1pt">
                  <v:stroke joinstyle="miter"/>
                  <v:textbox>
                    <w:txbxContent>
                      <w:p w14:paraId="6FBA0CF5" w14:textId="77777777" w:rsidR="00B24C02" w:rsidRPr="00DD521B" w:rsidRDefault="00B24C02" w:rsidP="00B24C02">
                        <w:pPr>
                          <w:rPr>
                            <w:rFonts w:cs="Times New Roman"/>
                          </w:rPr>
                        </w:pPr>
                        <w:r w:rsidRPr="00DD521B">
                          <w:rPr>
                            <w:rFonts w:cs="Times New Roman"/>
                          </w:rPr>
                          <w:t>Hair Style</w:t>
                        </w:r>
                      </w:p>
                    </w:txbxContent>
                  </v:textbox>
                </v:oval>
                <v:oval id="Oval 32" o:spid="_x0000_s1188" style="position:absolute;left:15075;top:52370;width:14686;height:6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" fillcolor="white [3201]" strokecolor="black [3213]" strokeweight="1pt">
                  <v:stroke joinstyle="miter"/>
                  <v:textbox>
                    <w:txbxContent>
                      <w:p w14:paraId="60A03F14" w14:textId="4D4D672C" w:rsidR="00B24C02" w:rsidRPr="00DD521B" w:rsidRDefault="00B24C02" w:rsidP="00DE1A07">
                        <w:pPr>
                          <w:spacing w:line="240" w:lineRule="auto"/>
                          <w:jc w:val="center"/>
                          <w:rPr>
                            <w:rFonts w:cs="Times New Roman"/>
                          </w:rPr>
                        </w:pPr>
                        <w:r w:rsidRPr="00DD521B">
                          <w:rPr>
                            <w:rFonts w:cs="Times New Roman"/>
                          </w:rPr>
                          <w:t>Height</w:t>
                        </w:r>
                        <w:r w:rsidR="00DE1A07">
                          <w:rPr>
                            <w:rFonts w:cs="Times New Roman"/>
                          </w:rPr>
                          <w:t xml:space="preserve"> </w:t>
                        </w:r>
                        <w:r w:rsidRPr="00DD521B">
                          <w:rPr>
                            <w:rFonts w:cs="Times New Roman"/>
                          </w:rPr>
                          <w:t>and Weight</w:t>
                        </w:r>
                      </w:p>
                    </w:txbxContent>
                  </v:textbox>
                </v:oval>
                <v:shapetype id="_x0000_t110" coordsize="21600,21600" o:spt="110" path="m10800,l,10800,10800,21600,21600,10800xe">
                  <v:stroke joinstyle="miter"/>
                  <v:path gradientshapeok="t" o:connecttype="rect" textboxrect="5400,5400,16200,16200"/>
                </v:shapetype>
                <v:shape id="_x0000_s1189" type="#_x0000_t110" style="position:absolute;left:16632;top:16089;width:11112;height:5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" fillcolor="#4f7ac7 [3032]" stroked="f">
                  <v:fill color2="#416fc3 [3176]" rotate="t" colors="0 #6083cb;.5 #3e70ca;1 #2e61ba" focus="100%" type="gradient">
                    <o:fill v:ext="view" type="gradientUnscaled"/>
                  </v:fill>
                  <v:shadow on="t" color="black" opacity="41287f" offset="0,1.5pt"/>
                  <v:textbox>
                    <w:txbxContent>
                      <w:p w14:paraId="7829404C" w14:textId="77777777" w:rsidR="00B24C02" w:rsidRPr="000F17AF" w:rsidRDefault="00B24C02" w:rsidP="00B24C02">
                        <w:pPr>
                          <w:jc w:val="center"/>
                          <w:rPr>
                            <w:rFonts w:cs="Times New Roman"/>
                            <w:szCs w:val="24"/>
                          </w:rPr>
                        </w:pPr>
                        <w:r w:rsidRPr="000F17AF">
                          <w:rPr>
                            <w:rFonts w:cs="Times New Roman"/>
                            <w:szCs w:val="24"/>
                          </w:rPr>
                          <w:t xml:space="preserve">Has </w:t>
                        </w:r>
                        <w:r>
                          <w:rPr>
                            <w:rFonts w:cs="Times New Roman"/>
                            <w:szCs w:val="24"/>
                          </w:rPr>
                          <w:t>a</w:t>
                        </w:r>
                      </w:p>
                    </w:txbxContent>
                  </v:textbox>
                </v:shape>
                <v:shape id="_x0000_s1190" type="#_x0000_t110" style="position:absolute;left:27827;top:17613;width:12764;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" fillcolor="#4f7ac7 [3032]" stroked="f">
                  <v:fill color2="#416fc3 [3176]" rotate="t" colors="0 #6083cb;.5 #3e70ca;1 #2e61ba" focus="100%" type="gradient">
                    <o:fill v:ext="view" type="gradientUnscaled"/>
                  </v:fill>
                  <v:shadow on="t" color="black" opacity="41287f" offset="0,1.5pt"/>
                  <v:textbox>
                    <w:txbxContent>
                      <w:p w14:paraId="1AB41E79" w14:textId="77777777" w:rsidR="00B24C02" w:rsidRPr="000F17AF" w:rsidRDefault="00B24C02" w:rsidP="00B24C02">
                        <w:pPr>
                          <w:jc w:val="center"/>
                          <w:rPr>
                            <w:rFonts w:cs="Times New Roman"/>
                            <w:szCs w:val="24"/>
                          </w:rPr>
                        </w:pPr>
                        <w:r>
                          <w:rPr>
                            <w:rFonts w:cs="Times New Roman"/>
                            <w:szCs w:val="24"/>
                          </w:rPr>
                          <w:t>Assign</w:t>
                        </w:r>
                      </w:p>
                    </w:txbxContent>
                  </v:textbox>
                </v:shape>
                <v:shape id="_x0000_s1191" type="#_x0000_t110" style="position:absolute;left:25600;top:33205;width:11874;height:5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" fillcolor="#4f7ac7 [3032]" stroked="f">
                  <v:fill color2="#416fc3 [3176]" rotate="t" colors="0 #6083cb;.5 #3e70ca;1 #2e61ba" focus="100%" type="gradient">
                    <o:fill v:ext="view" type="gradientUnscaled"/>
                  </v:fill>
                  <v:shadow on="t" color="black" opacity="41287f" offset="0,1.5pt"/>
                  <v:textbox>
                    <w:txbxContent>
                      <w:p w14:paraId="5D973673" w14:textId="77777777" w:rsidR="00B24C02" w:rsidRPr="000F17AF" w:rsidRDefault="00B24C02" w:rsidP="00B24C02">
                        <w:pPr>
                          <w:jc w:val="center"/>
                          <w:rPr>
                            <w:rFonts w:cs="Times New Roman"/>
                            <w:szCs w:val="24"/>
                          </w:rPr>
                        </w:pPr>
                        <w:r>
                          <w:rPr>
                            <w:rFonts w:cs="Times New Roman"/>
                            <w:szCs w:val="24"/>
                          </w:rPr>
                          <w:t>Arrest</w:t>
                        </w:r>
                      </w:p>
                    </w:txbxContent>
                  </v:textbox>
                </v:shape>
                <v:shape id="_x0000_s1192" type="#_x0000_t110" style="position:absolute;left:-94;top:28148;width:8571;height:5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" fillcolor="#4f7ac7 [3032]" stroked="f">
                  <v:fill color2="#416fc3 [3176]" rotate="t" colors="0 #6083cb;.5 #3e70ca;1 #2e61ba" focus="100%" type="gradient">
                    <o:fill v:ext="view" type="gradientUnscaled"/>
                  </v:fill>
                  <v:shadow on="t" color="black" opacity="41287f" offset="0,1.5pt"/>
                  <v:textbox>
                    <w:txbxContent>
                      <w:p w14:paraId="580C006F" w14:textId="77777777" w:rsidR="00B24C02" w:rsidRPr="000F17AF" w:rsidRDefault="00B24C02" w:rsidP="00B24C02">
                        <w:pPr>
                          <w:jc w:val="center"/>
                          <w:rPr>
                            <w:rFonts w:cs="Times New Roman"/>
                            <w:szCs w:val="24"/>
                          </w:rPr>
                        </w:pPr>
                        <w:r>
                          <w:rPr>
                            <w:rFonts w:cs="Times New Roman"/>
                            <w:szCs w:val="24"/>
                          </w:rPr>
                          <w:t>Get</w:t>
                        </w:r>
                      </w:p>
                    </w:txbxContent>
                  </v:textbox>
                </v:shape>
                <v:shape id="_x0000_s1193" type="#_x0000_t110" style="position:absolute;left:16690;top:43724;width:13272;height:5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" fillcolor="#4f7ac7 [3032]" stroked="f">
                  <v:fill color2="#416fc3 [3176]" rotate="t" colors="0 #6083cb;.5 #3e70ca;1 #2e61ba" focus="100%" type="gradient">
                    <o:fill v:ext="view" type="gradientUnscaled"/>
                  </v:fill>
                  <v:shadow on="t" color="black" opacity="41287f" offset="0,1.5pt"/>
                  <v:textbox>
                    <w:txbxContent>
                      <w:p w14:paraId="56CD58B1" w14:textId="77777777" w:rsidR="00B24C02" w:rsidRPr="000F17AF" w:rsidRDefault="00B24C02" w:rsidP="00B24C02">
                        <w:pPr>
                          <w:jc w:val="center"/>
                          <w:rPr>
                            <w:rFonts w:cs="Times New Roman"/>
                            <w:szCs w:val="24"/>
                          </w:rPr>
                        </w:pPr>
                        <w:r>
                          <w:rPr>
                            <w:rFonts w:cs="Times New Roman"/>
                            <w:szCs w:val="24"/>
                          </w:rPr>
                          <w:t>Submit</w:t>
                        </w:r>
                      </w:p>
                    </w:txbxContent>
                  </v:textbox>
                </v:shape>
                <v:oval id="Oval 32" o:spid="_x0000_s1194" style="position:absolute;left:7795;top:18874;width:8560;height:37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" fillcolor="white [3201]" strokecolor="black [3213]" strokeweight="1pt">
                  <v:stroke joinstyle="miter"/>
                  <v:textbox>
                    <w:txbxContent>
                      <w:p w14:paraId="395C540E" w14:textId="77777777" w:rsidR="00B24C02" w:rsidRPr="00DD521B" w:rsidRDefault="00B24C02" w:rsidP="00B24C02">
                        <w:pPr>
                          <w:jc w:val="center"/>
                          <w:rPr>
                            <w:rFonts w:cs="Times New Roman"/>
                            <w:szCs w:val="24"/>
                          </w:rPr>
                        </w:pPr>
                        <w:r w:rsidRPr="00DD521B">
                          <w:rPr>
                            <w:rFonts w:cs="Times New Roman"/>
                            <w:szCs w:val="24"/>
                          </w:rPr>
                          <w:t>Crime</w:t>
                        </w:r>
                      </w:p>
                    </w:txbxContent>
                  </v:textbox>
                </v:oval>
                <v:oval id="Oval 32" o:spid="_x0000_s1195" style="position:absolute;left:5047;top:23614;width:10602;height:5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" fillcolor="white [3201]" strokecolor="black [3213]" strokeweight="1pt">
                  <v:stroke joinstyle="miter"/>
                  <v:textbox>
                    <w:txbxContent>
                      <w:p w14:paraId="038E3BFE" w14:textId="77777777" w:rsidR="00B24C02" w:rsidRPr="00DD521B" w:rsidRDefault="00B24C02" w:rsidP="00486A7D">
                        <w:pPr>
                          <w:spacing w:line="240" w:lineRule="auto"/>
                          <w:jc w:val="center"/>
                          <w:rPr>
                            <w:rFonts w:cs="Times New Roman"/>
                          </w:rPr>
                        </w:pPr>
                        <w:r w:rsidRPr="00DD521B">
                          <w:rPr>
                            <w:rFonts w:cs="Times New Roman"/>
                          </w:rPr>
                          <w:t>Arrest-Date</w:t>
                        </w:r>
                      </w:p>
                    </w:txbxContent>
                  </v:textbox>
                </v:oval>
                <v:line id="Straight Connector 71" o:spid="_x0000_s1196" style="position:absolute;visibility:visible;mso-wrap-style:square" from="15649,26560" to="22918,273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" strokecolor="#a5a5a5 [3206]" strokeweight="1.5pt">
                  <v:stroke joinstyle="miter"/>
                </v:line>
                <v:line id="Straight Connector 73" o:spid="_x0000_s1197" style="position:absolute;flip:x;visibility:visible;mso-wrap-style:square" from="16934,35965" to="25600,401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" strokecolor="black [3200]" strokeweight="1pt">
                  <v:stroke joinstyle="miter"/>
                </v:line>
                <v:line id="Straight Connector 75" o:spid="_x0000_s1198" style="position:absolute;flip:y;visibility:visible;mso-wrap-style:square" from="16934,27845" to="34316,401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" strokecolor="black [3200]" strokeweight="1pt">
                  <v:stroke joinstyle="miter"/>
                </v:line>
                <v:line id="Straight Connector 76" o:spid="_x0000_s1199" style="position:absolute;flip:x y;visibility:visible;mso-wrap-style:square" from="34209,23709" to="34316,278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" strokecolor="black [3200]" strokeweight="1pt">
                  <v:stroke joinstyle="miter"/>
                </v:line>
                <v:line id="Straight Connector 78" o:spid="_x0000_s1200" style="position:absolute;visibility:visible;mso-wrap-style:square" from="27900,29071" to="31537,332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" strokecolor="black [3200]" strokeweight="1pt">
                  <v:stroke joinstyle="miter"/>
                </v:line>
                <v:shape id="_x0000_s1201" type="#_x0000_t110" style="position:absolute;left:43606;top:22361;width:11112;height:5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" fillcolor="#4f7ac7 [3032]" stroked="f">
                  <v:fill color2="#416fc3 [3176]" rotate="t" colors="0 #6083cb;.5 #3e70ca;1 #2e61ba" focus="100%" type="gradient">
                    <o:fill v:ext="view" type="gradientUnscaled"/>
                  </v:fill>
                  <v:shadow on="t" color="black" opacity="41287f" offset="0,1.5pt"/>
                  <v:textbox>
                    <w:txbxContent>
                      <w:p w14:paraId="590F472B" w14:textId="77777777" w:rsidR="00B24C02" w:rsidRPr="000F17AF" w:rsidRDefault="00B24C02" w:rsidP="00B24C02">
                        <w:pPr>
                          <w:jc w:val="center"/>
                          <w:rPr>
                            <w:rFonts w:cs="Times New Roman"/>
                            <w:szCs w:val="24"/>
                          </w:rPr>
                        </w:pPr>
                        <w:r w:rsidRPr="000F17AF">
                          <w:rPr>
                            <w:rFonts w:cs="Times New Roman"/>
                            <w:szCs w:val="24"/>
                          </w:rPr>
                          <w:t xml:space="preserve">Has </w:t>
                        </w:r>
                        <w:r>
                          <w:rPr>
                            <w:rFonts w:cs="Times New Roman"/>
                            <w:szCs w:val="24"/>
                          </w:rPr>
                          <w:t>a</w:t>
                        </w:r>
                      </w:p>
                    </w:txbxContent>
                  </v:textbox>
                </v:shape>
                <v:line id="Straight Connector 79" o:spid="_x0000_s1202" style="position:absolute;flip:y;visibility:visible;mso-wrap-style:square" from="31827,25312" to="43605,27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" strokecolor="black [3200]" strokeweight="1pt">
                  <v:stroke joinstyle="miter"/>
                </v:line>
                <v:line id="Straight Connector 80" o:spid="_x0000_s1203" style="position:absolute;flip:x;visibility:visible;mso-wrap-style:square" from="53784,25312" to="54718,62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" strokecolor="black [3200]" strokeweight="1pt">
                  <v:stroke joinstyle="miter"/>
                </v:line>
                <v:shape id="_x0000_s1204" type="#_x0000_t110" style="position:absolute;left:102;top:44811;width:11875;height:5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" fillcolor="#4f7ac7 [3032]" stroked="f">
                  <v:fill color2="#416fc3 [3176]" rotate="t" colors="0 #6083cb;.5 #3e70ca;1 #2e61ba" focus="100%" type="gradient">
                    <o:fill v:ext="view" type="gradientUnscaled"/>
                  </v:fill>
                  <v:shadow on="t" color="black" opacity="41287f" offset="0,1.5pt"/>
                  <v:textbox>
                    <w:txbxContent>
                      <w:p w14:paraId="7CB7E983" w14:textId="10182A6A" w:rsidR="00B24C02" w:rsidRPr="000F17AF" w:rsidRDefault="00B24C02" w:rsidP="00B24C02">
                        <w:pPr>
                          <w:jc w:val="center"/>
                          <w:rPr>
                            <w:rFonts w:cs="Times New Roman"/>
                            <w:szCs w:val="24"/>
                          </w:rPr>
                        </w:pPr>
                        <w:r>
                          <w:rPr>
                            <w:rFonts w:cs="Times New Roman"/>
                            <w:szCs w:val="24"/>
                          </w:rPr>
                          <w:t>Signin</w:t>
                        </w:r>
                      </w:p>
                    </w:txbxContent>
                  </v:textbox>
                </v:shape>
                <v:line id="Straight Connector 82" o:spid="_x0000_s1205" style="position:absolute;flip:x;visibility:visible;mso-wrap-style:square" from="4513,32593" to="11429,384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" strokecolor="black [3200]" strokeweight="1pt">
                  <v:stroke joinstyle="miter"/>
                </v:line>
                <v:line id="Straight Connector 83" o:spid="_x0000_s1206" style="position:absolute;visibility:visible;mso-wrap-style:square" from="4513,38328" to="6039,448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" strokecolor="black [3200]" strokeweight="1pt">
                  <v:stroke joinstyle="miter"/>
                </v:line>
                <v:line id="Straight Connector 84" o:spid="_x0000_s1207" style="position:absolute;visibility:visible;mso-wrap-style:square" from="5451,50702" to="6403,59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" strokecolor="black [3200]" strokeweight="1pt">
                  <v:stroke joinstyle="miter"/>
                </v:line>
                <v:line id="Straight Connector 85" o:spid="_x0000_s1208" style="position:absolute;flip:x;visibility:visible;mso-wrap-style:square" from="7502,41792" to="11122,45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" strokecolor="black [3200]" strokeweight="1pt">
                  <v:stroke joinstyle="miter"/>
                </v:line>
                <v:oval id="Oval 32" o:spid="_x0000_s1209" style="position:absolute;left:37803;top:72155;width:13510;height:4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" fillcolor="white [3201]" strokecolor="black [3213]" strokeweight="1pt">
                  <v:stroke joinstyle="miter"/>
                  <v:textbox>
                    <w:txbxContent>
                      <w:p w14:paraId="56F7FB45" w14:textId="77777777" w:rsidR="00B24C02" w:rsidRPr="00DD521B" w:rsidRDefault="00B24C02" w:rsidP="00DE1A07">
                        <w:pPr>
                          <w:spacing w:line="240" w:lineRule="auto"/>
                          <w:rPr>
                            <w:rFonts w:cs="Times New Roman"/>
                          </w:rPr>
                        </w:pPr>
                        <w:r w:rsidRPr="00DD521B">
                          <w:rPr>
                            <w:rFonts w:cs="Times New Roman"/>
                          </w:rPr>
                          <w:t>Hair Length</w:t>
                        </w:r>
                      </w:p>
                    </w:txbxContent>
                  </v:textbox>
                </v:oval>
                <v:oval id="Oval 32" o:spid="_x0000_s1210" style="position:absolute;left:41968;top:66938;width:11782;height:40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" fillcolor="white [3201]" strokecolor="black [3213]" strokeweight="1pt">
                  <v:stroke joinstyle="miter"/>
                  <v:textbox>
                    <w:txbxContent>
                      <w:p w14:paraId="075466B9" w14:textId="77777777" w:rsidR="00B24C02" w:rsidRPr="00DD521B" w:rsidRDefault="00B24C02" w:rsidP="00B24C02">
                        <w:pPr>
                          <w:rPr>
                            <w:rFonts w:cs="Times New Roman"/>
                          </w:rPr>
                        </w:pPr>
                        <w:r w:rsidRPr="00DD521B">
                          <w:rPr>
                            <w:rFonts w:cs="Times New Roman"/>
                          </w:rPr>
                          <w:t>Hair color</w:t>
                        </w:r>
                      </w:p>
                    </w:txbxContent>
                  </v:textbox>
                </v:oval>
                <v:oval id="Oval 32" o:spid="_x0000_s1211" style="position:absolute;left:30360;top:75609;width:9451;height:42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" fillcolor="white [3201]" strokecolor="black [3213]" strokeweight="1pt">
                  <v:stroke joinstyle="miter"/>
                  <v:textbox>
                    <w:txbxContent>
                      <w:p w14:paraId="22879EB8" w14:textId="77777777" w:rsidR="00B24C02" w:rsidRPr="00DD521B" w:rsidRDefault="00B24C02" w:rsidP="00B24C02">
                        <w:pPr>
                          <w:rPr>
                            <w:rFonts w:cs="Times New Roman"/>
                          </w:rPr>
                        </w:pPr>
                        <w:r w:rsidRPr="00DD521B">
                          <w:rPr>
                            <w:rFonts w:cs="Times New Roman"/>
                          </w:rPr>
                          <w:t>Gender</w:t>
                        </w:r>
                      </w:p>
                    </w:txbxContent>
                  </v:textbox>
                </v:oval>
                <v:oval id="Oval 32" o:spid="_x0000_s1212" style="position:absolute;left:21687;top:70807;width:9203;height:6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" fillcolor="white [3201]" strokecolor="black [3213]" strokeweight="1pt">
                  <v:stroke joinstyle="miter"/>
                  <v:textbox>
                    <w:txbxContent>
                      <w:p w14:paraId="119013D8" w14:textId="77777777" w:rsidR="00B24C02" w:rsidRPr="00DD521B" w:rsidRDefault="00B24C02" w:rsidP="00DE1A07">
                        <w:pPr>
                          <w:spacing w:line="240" w:lineRule="auto"/>
                          <w:rPr>
                            <w:rFonts w:cs="Times New Roman"/>
                          </w:rPr>
                        </w:pPr>
                        <w:r w:rsidRPr="00DD521B">
                          <w:rPr>
                            <w:rFonts w:cs="Times New Roman"/>
                          </w:rPr>
                          <w:t>Age Group</w:t>
                        </w:r>
                      </w:p>
                    </w:txbxContent>
                  </v:textbox>
                </v:oval>
                <v:oval id="Oval 32" o:spid="_x0000_s1213" style="position:absolute;left:18931;top:59491;width:8552;height:60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" fillcolor="white [3201]" strokecolor="black [3213]" strokeweight="1pt">
                  <v:stroke joinstyle="miter"/>
                  <v:textbox>
                    <w:txbxContent>
                      <w:p w14:paraId="001F6EE2" w14:textId="77777777" w:rsidR="00B24C02" w:rsidRPr="00DD521B" w:rsidRDefault="00B24C02" w:rsidP="00DE1A07">
                        <w:pPr>
                          <w:spacing w:line="240" w:lineRule="auto"/>
                          <w:rPr>
                            <w:rFonts w:cs="Times New Roman"/>
                          </w:rPr>
                        </w:pPr>
                        <w:r w:rsidRPr="00DD521B">
                          <w:rPr>
                            <w:rFonts w:cs="Times New Roman"/>
                          </w:rPr>
                          <w:t>Skin Tone</w:t>
                        </w:r>
                      </w:p>
                    </w:txbxContent>
                  </v:textbox>
                </v:oval>
                <v:line id="Straight Connector 87" o:spid="_x0000_s1214" style="position:absolute;flip:x y;visibility:visible;mso-wrap-style:square" from="27483,62506" to="31183,626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" strokecolor="#a5a5a5 [3206]" strokeweight="1.5pt">
                  <v:stroke joinstyle="miter"/>
                </v:line>
                <v:line id="Straight Connector 88" o:spid="_x0000_s1215" style="position:absolute;flip:x;visibility:visible;mso-wrap-style:square" from="17584,62675" to="31183,72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" strokecolor="#a5a5a5 [3206]" strokeweight="1.5pt">
                  <v:stroke joinstyle="miter"/>
                </v:line>
                <v:line id="Straight Connector 89" o:spid="_x0000_s1216" style="position:absolute;flip:x;visibility:visible;mso-wrap-style:square" from="28897,64161" to="39184,71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" strokecolor="#a5a5a5 [3206]" strokeweight="1.5pt">
                  <v:stroke joinstyle="miter"/>
                </v:line>
                <v:line id="Straight Connector 90" o:spid="_x0000_s1217" style="position:absolute;flip:x;visibility:visible;mso-wrap-style:square" from="33820,64161" to="39184,760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" strokecolor="#a5a5a5 [3206]" strokeweight="1.5pt">
                  <v:stroke joinstyle="miter"/>
                </v:line>
                <v:line id="Straight Connector 91" o:spid="_x0000_s1218" style="position:absolute;visibility:visible;mso-wrap-style:square" from="39184,64161" to="41608,722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" strokecolor="#a5a5a5 [3206]" strokeweight="1.5pt">
                  <v:stroke joinstyle="miter"/>
                </v:line>
                <v:line id="Straight Connector 92" o:spid="_x0000_s1219" style="position:absolute;visibility:visible;mso-wrap-style:square" from="39184,64161" to="45313,673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" strokecolor="#a5a5a5 [3206]" strokeweight="1.5pt">
                  <v:stroke joinstyle="miter"/>
                </v:line>
                <v:line id="Straight Connector 93" o:spid="_x0000_s1220" style="position:absolute;flip:x y;visibility:visible;mso-wrap-style:square" from="27610,57795" to="31183,626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" strokecolor="#a5a5a5 [3206]" strokeweight="1.5pt">
                  <v:stroke joinstyle="miter"/>
                </v:line>
                <v:line id="Straight Connector 94" o:spid="_x0000_s1221" style="position:absolute;flip:x y;visibility:visible;mso-wrap-style:square" from="13715,7209" to="19087,91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" strokecolor="#a5a5a5 [3206]" strokeweight="1.5pt">
                  <v:stroke joinstyle="miter"/>
                </v:line>
                <v:line id="Straight Connector 95" o:spid="_x0000_s1222" style="position:absolute;flip:x y;visibility:visible;mso-wrap-style:square" from="21570,3633" to="23717,76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" strokecolor="#a5a5a5 [3206]" strokeweight="1.5pt">
                  <v:stroke joinstyle="miter"/>
                </v:line>
                <v:line id="Straight Connector 96" o:spid="_x0000_s1223" style="position:absolute;flip:y;visibility:visible;mso-wrap-style:square" from="27609,3330" to="27860,74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" strokecolor="#a5a5a5 [3206]" strokeweight="1.5pt">
                  <v:stroke joinstyle="miter"/>
                </v:line>
                <v:line id="Straight Connector 97" o:spid="_x0000_s1224" style="position:absolute;flip:y;visibility:visible;mso-wrap-style:square" from="30575,3868" to="35334,75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" strokecolor="#a5a5a5 [3206]" strokeweight="1.5pt">
                  <v:stroke joinstyle="miter"/>
                </v:line>
                <v:line id="Straight Connector 98" o:spid="_x0000_s1225" style="position:absolute;flip:y;visibility:visible;mso-wrap-style:square" from="42938,8674" to="44460,136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" strokecolor="#a5a5a5 [3206]" strokeweight="1.5pt">
                  <v:stroke joinstyle="miter"/>
                </v:line>
                <v:line id="Straight Connector 99" o:spid="_x0000_s1226" style="position:absolute;flip:y;visibility:visible;mso-wrap-style:square" from="42938,13540" to="46633,136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" strokecolor="#a5a5a5 [3206]" strokeweight="1.5pt">
                  <v:stroke joinstyle="miter"/>
                </v:line>
                <v:line id="Straight Connector 100" o:spid="_x0000_s1227" style="position:absolute;visibility:visible;mso-wrap-style:square" from="42938,13603" to="45133,175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" strokecolor="#a5a5a5 [3206]" strokeweight="1.5pt">
                  <v:stroke joinstyle="miter"/>
                </v:line>
                <v:line id="Straight Connector 101" o:spid="_x0000_s1228" style="position:absolute;flip:y;visibility:visible;mso-wrap-style:square" from="5911,13177" to="7011,150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" strokecolor="#a5a5a5 [3206]" strokeweight="1.5pt">
                  <v:stroke joinstyle="miter"/>
                </v:line>
                <v:line id="Straight Connector 102" o:spid="_x0000_s1229" style="position:absolute;visibility:visible;mso-wrap-style:square" from="8887,62186" to="12055,661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" strokecolor="#a5a5a5 [3206]" strokeweight="1.5pt">
                  <v:stroke joinstyle="miter"/>
                </v:line>
                <v:line id="Straight Connector 103" o:spid="_x0000_s1230" style="position:absolute;flip:x;visibility:visible;mso-wrap-style:square" from="5099,62186" to="8887,691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" strokecolor="#a5a5a5 [3206]" strokeweight="1.5pt">
                  <v:stroke joinstyle="miter"/>
                </v:line>
                <v:line id="Straight Connector 104" o:spid="_x0000_s1231" style="position:absolute;flip:x;visibility:visible;mso-wrap-style:square" from="38051,43448" to="46124,47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" strokecolor="#a5a5a5 [3206]" strokeweight="1.5pt">
                  <v:stroke joinstyle="miter"/>
                </v:line>
                <v:line id="Straight Connector 105" o:spid="_x0000_s1232" style="position:absolute;visibility:visible;mso-wrap-style:square" from="46124,43448" to="46305,496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" strokecolor="#a5a5a5 [3206]" strokeweight="1.5pt">
                  <v:stroke joinstyle="miter"/>
                </v:line>
                <v:line id="Straight Connector 106" o:spid="_x0000_s1233" style="position:absolute;flip:y;visibility:visible;mso-wrap-style:square" from="46124,38326" to="47212,403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" strokecolor="#a5a5a5 [3206]" strokeweight="1.5pt">
                  <v:stroke joinstyle="miter"/>
                </v:line>
                <v:line id="Straight Connector 107" o:spid="_x0000_s1234" style="position:absolute;flip:x y;visibility:visible;mso-wrap-style:square" from="37085,41089" to="40561,418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" strokecolor="#a5a5a5 [3206]" strokeweight="1.5pt">
                  <v:stroke joinstyle="miter"/>
                </v:line>
                <v:line id="Straight Connector 1" o:spid="_x0000_s1235" style="position:absolute;flip:y;visibility:visible;mso-wrap-style:square" from="15874,21993" to="22188,312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" strokecolor="black [3200]" strokeweight="1pt">
                  <v:stroke joinstyle="miter"/>
                </v:line>
                <v:line id="Straight Connector 2" o:spid="_x0000_s1236" style="position:absolute;flip:y;visibility:visible;mso-wrap-style:square" from="22188,10794" to="26355,160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" strokecolor="black [3200]" strokeweight="1pt">
                  <v:stroke joinstyle="miter"/>
                </v:line>
                <v:line id="Straight Connector 3" o:spid="_x0000_s1237" style="position:absolute;flip:y;visibility:visible;mso-wrap-style:square" from="22188,13603" to="33527,160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" strokecolor="black [3200]" strokeweight="1pt">
                  <v:stroke joinstyle="miter"/>
                </v:line>
                <v:line id="Straight Connector 4" o:spid="_x0000_s1238" style="position:absolute;flip:x;visibility:visible;mso-wrap-style:square" from="34209,14898" to="38233,176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" strokecolor="black [3200]" strokeweight="1pt">
                  <v:stroke joinstyle="miter"/>
                </v:line>
                <v:line id="Straight Connector 6" o:spid="_x0000_s1239" style="position:absolute;flip:y;visibility:visible;mso-wrap-style:square" from="40561,33200" to="40912,418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" strokecolor="black [3200]" strokeweight="1pt">
                  <v:stroke joinstyle="miter"/>
                </v:line>
                <v:line id="Straight Connector 7" o:spid="_x0000_s1240" style="position:absolute;flip:y;visibility:visible;mso-wrap-style:square" from="40912,13603" to="42938,276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" strokecolor="black [3200]" strokeweight="1pt">
                  <v:stroke joinstyle="miter"/>
                </v:line>
                <v:line id="Straight Connector 8" o:spid="_x0000_s1241" style="position:absolute;flip:x;visibility:visible;mso-wrap-style:square" from="4191,17958" to="5911,281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" strokecolor="black [3200]" strokeweight="1pt">
                  <v:stroke joinstyle="miter"/>
                </v:line>
                <v:line id="Straight Connector 9" o:spid="_x0000_s1242" style="position:absolute;visibility:visible;mso-wrap-style:square" from="15874,33888" to="23326,437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" strokecolor="black [3200]" strokeweight="1pt">
                  <v:stroke joinstyle="miter"/>
                </v:line>
                <v:line id="Straight Connector 10" o:spid="_x0000_s1243" style="position:absolute;flip:y;visibility:visible;mso-wrap-style:square" from="29961,41886" to="40561,46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" strokecolor="black [3200]" strokeweight="1pt">
                  <v:stroke joinstyle="miter"/>
                </v:line>
                <v:line id="Straight Connector 12" o:spid="_x0000_s1244" style="position:absolute;flip:x y;visibility:visible;mso-wrap-style:square" from="22188,21993" to="27255,260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" strokecolor="black [3200]" strokeweight="1pt">
                  <v:stroke joinstyle="miter"/>
                </v:line>
                <v:shape id="_x0000_s1245" type="#_x0000_t110" style="position:absolute;left:31696;top:52865;width:13259;height:6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" fillcolor="#4f7ac7 [3032]" stroked="f">
                  <v:fill color2="#416fc3 [3176]" rotate="t" colors="0 #6083cb;.5 #3e70ca;1 #2e61ba" focus="100%" type="gradient">
                    <o:fill v:ext="view" type="gradientUnscaled"/>
                  </v:fill>
                  <v:shadow on="t" color="black" opacity="41287f" offset="0,1.5pt"/>
                  <v:textbox>
                    <w:txbxContent>
                      <w:p w14:paraId="43D3064D" w14:textId="77777777" w:rsidR="00B24C02" w:rsidRPr="000F17AF" w:rsidRDefault="00B24C02" w:rsidP="00B24C02">
                        <w:pPr>
                          <w:jc w:val="center"/>
                          <w:rPr>
                            <w:rFonts w:cs="Times New Roman"/>
                            <w:szCs w:val="24"/>
                          </w:rPr>
                        </w:pPr>
                        <w:r>
                          <w:rPr>
                            <w:rFonts w:cs="Times New Roman"/>
                            <w:szCs w:val="24"/>
                          </w:rPr>
                          <w:t>Suspect</w:t>
                        </w:r>
                      </w:p>
                    </w:txbxContent>
                  </v:textbox>
                </v:shape>
                <v:line id="Straight Connector 10" o:spid="_x0000_s1246" style="position:absolute;flip:y;visibility:visible;mso-wrap-style:square" from="38325,43448" to="46124,528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" strokecolor="black [3200]" strokeweight="1pt">
                  <v:stroke joinstyle="miter"/>
                </v:line>
                <v:line id="Straight Connector 10" o:spid="_x0000_s1247" style="position:absolute;flip:x y;visibility:visible;mso-wrap-style:square" from="38325,59490" to="39184,611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" strokecolor="black [3200]" strokeweight="1pt">
                  <v:stroke joinstyle="miter"/>
                </v:line>
              </v:group>
            </w:pict>
          </mc:Fallback>
        </mc:AlternateContent>
      </w:r>
    </w:p>
    <w:p w14:paraId="47070767" w14:textId="0E072F21" w:rsidR="00A8243D" w:rsidRDefault="00B24C02" w:rsidP="00A8243D">
      <w:pPr>
        <w:widowControl w:val="0"/>
        <w:spacing w:after="240"/>
        <w:jc w:val="center"/>
        <w:rPr>
          <w:szCs w:val="28"/>
        </w:rPr>
      </w:pPr>
      <w:r>
        <w:rPr>
          <w:rFonts w:cs="Times New Roman"/>
          <w:noProof/>
          <w:szCs w:val="24"/>
        </w:rPr>
        <mc:AlternateContent>
          <mc:Choice Requires="wps">
            <w:drawing>
              <wp:anchor distT="0" distB="0" distL="114300" distR="114300" simplePos="0" relativeHeight="251639296" behindDoc="0" locked="0" layoutInCell="1" allowOverlap="1" wp14:anchorId="4956B7EE" wp14:editId="66D92DF5">
                <wp:simplePos x="0" y="0"/>
                <wp:positionH relativeFrom="page">
                  <wp:align>center</wp:align>
                </wp:positionH>
                <wp:positionV relativeFrom="paragraph">
                  <wp:posOffset>325323</wp:posOffset>
                </wp:positionV>
                <wp:extent cx="1473200" cy="330200"/>
                <wp:effectExtent l="0" t="0" r="12700" b="12700"/>
                <wp:wrapNone/>
                <wp:docPr id="672723566" name="Rectangle 31"/>
                <wp:cNvGraphicFramePr/>
                <a:graphic xmlns:a="http://schemas.openxmlformats.org/drawingml/2006/main">
                  <a:graphicData uri="http://schemas.microsoft.com/office/word/2010/wordprocessingShape">
                    <wps:wsp>
                      <wps:cNvSpPr/>
                      <wps:spPr>
                        <a:xfrm>
                          <a:off x="0" y="0"/>
                          <a:ext cx="1473200" cy="33020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1AF6DB15" w14:textId="77777777" w:rsidR="00B24C02" w:rsidRPr="00DA20B1" w:rsidRDefault="00B24C02" w:rsidP="00B24C02">
                            <w:pPr>
                              <w:jc w:val="center"/>
                              <w:rPr>
                                <w:rFonts w:cs="Times New Roman"/>
                                <w:szCs w:val="24"/>
                              </w:rPr>
                            </w:pPr>
                            <w:r w:rsidRPr="00DA20B1">
                              <w:rPr>
                                <w:rFonts w:cs="Times New Roman"/>
                                <w:szCs w:val="24"/>
                              </w:rPr>
                              <w:t>Info</w:t>
                            </w:r>
                            <w:r>
                              <w:rPr>
                                <w:rFonts w:cs="Times New Roman"/>
                                <w:szCs w:val="24"/>
                              </w:rPr>
                              <w:t>r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56B7EE" id="Rectangle 31" o:spid="_x0000_s1248" style="position:absolute;left:0;text-align:left;margin-left:0;margin-top:25.6pt;width:116pt;height:26pt;z-index:25163929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" fillcolor="#5b9bd5 [3204]" strokecolor="#091723 [484]" strokeweight="1pt">
                <v:textbox>
                  <w:txbxContent>
                    <w:p w14:paraId="1AF6DB15" w14:textId="77777777" w:rsidR="00B24C02" w:rsidRPr="00DA20B1" w:rsidRDefault="00B24C02" w:rsidP="00B24C02">
                      <w:pPr>
                        <w:jc w:val="center"/>
                        <w:rPr>
                          <w:rFonts w:cs="Times New Roman"/>
                          <w:szCs w:val="24"/>
                        </w:rPr>
                      </w:pPr>
                      <w:r w:rsidRPr="00DA20B1">
                        <w:rPr>
                          <w:rFonts w:cs="Times New Roman"/>
                          <w:szCs w:val="24"/>
                        </w:rPr>
                        <w:t>Info</w:t>
                      </w:r>
                      <w:r>
                        <w:rPr>
                          <w:rFonts w:cs="Times New Roman"/>
                          <w:szCs w:val="24"/>
                        </w:rPr>
                        <w:t>rmation</w:t>
                      </w:r>
                    </w:p>
                  </w:txbxContent>
                </v:textbox>
                <w10:wrap anchorx="page"/>
              </v:rect>
            </w:pict>
          </mc:Fallback>
        </mc:AlternateContent>
      </w:r>
    </w:p>
    <w:p w14:paraId="45CF60C0" w14:textId="45841D57" w:rsidR="00A8243D" w:rsidRDefault="007062DE">
      <w:pPr>
        <w:widowControl w:val="0"/>
        <w:spacing w:after="240"/>
        <w:rPr>
          <w:szCs w:val="28"/>
        </w:rPr>
      </w:pPr>
      <w:r>
        <w:rPr>
          <w:noProof/>
          <w:szCs w:val="28"/>
        </w:rPr>
        <mc:AlternateContent>
          <mc:Choice Requires="wps">
            <w:drawing>
              <wp:anchor distT="0" distB="0" distL="114300" distR="114300" simplePos="0" relativeHeight="251647488" behindDoc="0" locked="0" layoutInCell="1" allowOverlap="1" wp14:anchorId="37382940" wp14:editId="670864C0">
                <wp:simplePos x="0" y="0"/>
                <wp:positionH relativeFrom="column">
                  <wp:posOffset>3176270</wp:posOffset>
                </wp:positionH>
                <wp:positionV relativeFrom="paragraph">
                  <wp:posOffset>311843</wp:posOffset>
                </wp:positionV>
                <wp:extent cx="288925" cy="279400"/>
                <wp:effectExtent l="0" t="0" r="0" b="6350"/>
                <wp:wrapSquare wrapText="bothSides"/>
                <wp:docPr id="1537513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8925" cy="279400"/>
                        </a:xfrm>
                        <a:prstGeom prst="rect">
                          <a:avLst/>
                        </a:prstGeom>
                        <a:noFill/>
                        <a:ln w="9525">
                          <a:noFill/>
                          <a:miter lim="800000"/>
                          <a:headEnd/>
                          <a:tailEnd/>
                        </a:ln>
                      </wps:spPr>
                      <wps:txbx>
                        <w:txbxContent>
                          <w:p w14:paraId="7EE08B29" w14:textId="77777777" w:rsidR="007062DE" w:rsidRPr="00A61005" w:rsidRDefault="007062DE" w:rsidP="007062DE">
                            <w:r>
                              <w:t>1</w:t>
                            </w:r>
                          </w:p>
                        </w:txbxContent>
                      </wps:txbx>
                      <wps:bodyPr rot="0" vert="horz" wrap="square" lIns="91440" tIns="45720" rIns="91440" bIns="45720" anchor="t" anchorCtr="0">
                        <a:noAutofit/>
                      </wps:bodyPr>
                    </wps:wsp>
                  </a:graphicData>
                </a:graphic>
              </wp:anchor>
            </w:drawing>
          </mc:Choice>
          <mc:Fallback>
            <w:pict>
              <v:shape w14:anchorId="37382940" id="_x0000_s1249" type="#_x0000_t202" style="position:absolute;left:0;text-align:left;margin-left:250.1pt;margin-top:24.55pt;width:22.75pt;height:22pt;flip:x;z-index:251647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" filled="f" stroked="f">
                <v:textbox>
                  <w:txbxContent>
                    <w:p w14:paraId="7EE08B29" w14:textId="77777777" w:rsidR="007062DE" w:rsidRPr="00A61005" w:rsidRDefault="007062DE" w:rsidP="007062DE">
                      <w:r>
                        <w:t>1</w:t>
                      </w:r>
                    </w:p>
                  </w:txbxContent>
                </v:textbox>
                <w10:wrap type="square"/>
              </v:shape>
            </w:pict>
          </mc:Fallback>
        </mc:AlternateContent>
      </w:r>
      <w:r>
        <w:rPr>
          <w:noProof/>
          <w:szCs w:val="28"/>
        </w:rPr>
        <mc:AlternateContent>
          <mc:Choice Requires="wps">
            <w:drawing>
              <wp:anchor distT="0" distB="0" distL="114300" distR="114300" simplePos="0" relativeHeight="251648512" behindDoc="0" locked="0" layoutInCell="1" allowOverlap="1" wp14:anchorId="2C1CED24" wp14:editId="480DFE27">
                <wp:simplePos x="0" y="0"/>
                <wp:positionH relativeFrom="column">
                  <wp:posOffset>198755</wp:posOffset>
                </wp:positionH>
                <wp:positionV relativeFrom="paragraph">
                  <wp:posOffset>904875</wp:posOffset>
                </wp:positionV>
                <wp:extent cx="288925" cy="279400"/>
                <wp:effectExtent l="0" t="0" r="0" b="6350"/>
                <wp:wrapSquare wrapText="bothSides"/>
                <wp:docPr id="19037805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8925" cy="279400"/>
                        </a:xfrm>
                        <a:prstGeom prst="rect">
                          <a:avLst/>
                        </a:prstGeom>
                        <a:noFill/>
                        <a:ln w="9525">
                          <a:noFill/>
                          <a:miter lim="800000"/>
                          <a:headEnd/>
                          <a:tailEnd/>
                        </a:ln>
                      </wps:spPr>
                      <wps:txbx>
                        <w:txbxContent>
                          <w:p w14:paraId="63E4D404" w14:textId="77777777" w:rsidR="007062DE" w:rsidRPr="00A61005" w:rsidRDefault="007062DE" w:rsidP="007062DE">
                            <w:r>
                              <w:t>M</w:t>
                            </w:r>
                          </w:p>
                        </w:txbxContent>
                      </wps:txbx>
                      <wps:bodyPr rot="0" vert="horz" wrap="square" lIns="91440" tIns="45720" rIns="91440" bIns="45720" anchor="t" anchorCtr="0">
                        <a:noAutofit/>
                      </wps:bodyPr>
                    </wps:wsp>
                  </a:graphicData>
                </a:graphic>
              </wp:anchor>
            </w:drawing>
          </mc:Choice>
          <mc:Fallback>
            <w:pict>
              <v:shape w14:anchorId="2C1CED24" id="_x0000_s1250" type="#_x0000_t202" style="position:absolute;left:0;text-align:left;margin-left:15.65pt;margin-top:71.25pt;width:22.75pt;height:22pt;flip:x;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" filled="f" stroked="f">
                <v:textbox>
                  <w:txbxContent>
                    <w:p w14:paraId="63E4D404" w14:textId="77777777" w:rsidR="007062DE" w:rsidRPr="00A61005" w:rsidRDefault="007062DE" w:rsidP="007062DE">
                      <w:r>
                        <w:t>M</w:t>
                      </w:r>
                    </w:p>
                  </w:txbxContent>
                </v:textbox>
                <w10:wrap type="square"/>
              </v:shape>
            </w:pict>
          </mc:Fallback>
        </mc:AlternateContent>
      </w:r>
      <w:r>
        <w:rPr>
          <w:noProof/>
          <w:szCs w:val="28"/>
        </w:rPr>
        <mc:AlternateContent>
          <mc:Choice Requires="wps">
            <w:drawing>
              <wp:anchor distT="0" distB="0" distL="114300" distR="114300" simplePos="0" relativeHeight="251646464" behindDoc="0" locked="0" layoutInCell="1" allowOverlap="1" wp14:anchorId="6FF9281A" wp14:editId="57655F5D">
                <wp:simplePos x="0" y="0"/>
                <wp:positionH relativeFrom="column">
                  <wp:posOffset>2372995</wp:posOffset>
                </wp:positionH>
                <wp:positionV relativeFrom="paragraph">
                  <wp:posOffset>177165</wp:posOffset>
                </wp:positionV>
                <wp:extent cx="288925" cy="279400"/>
                <wp:effectExtent l="0" t="0" r="0" b="6350"/>
                <wp:wrapSquare wrapText="bothSides"/>
                <wp:docPr id="619612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8925" cy="279400"/>
                        </a:xfrm>
                        <a:prstGeom prst="rect">
                          <a:avLst/>
                        </a:prstGeom>
                        <a:noFill/>
                        <a:ln w="9525">
                          <a:noFill/>
                          <a:miter lim="800000"/>
                          <a:headEnd/>
                          <a:tailEnd/>
                        </a:ln>
                      </wps:spPr>
                      <wps:txbx>
                        <w:txbxContent>
                          <w:p w14:paraId="7EC263CA" w14:textId="77777777" w:rsidR="007062DE" w:rsidRPr="00A61005" w:rsidRDefault="007062DE" w:rsidP="007062DE">
                            <w:r>
                              <w:t>1</w:t>
                            </w:r>
                          </w:p>
                        </w:txbxContent>
                      </wps:txbx>
                      <wps:bodyPr rot="0" vert="horz" wrap="square" lIns="91440" tIns="45720" rIns="91440" bIns="45720" anchor="t" anchorCtr="0">
                        <a:noAutofit/>
                      </wps:bodyPr>
                    </wps:wsp>
                  </a:graphicData>
                </a:graphic>
              </wp:anchor>
            </w:drawing>
          </mc:Choice>
          <mc:Fallback>
            <w:pict>
              <v:shape w14:anchorId="6FF9281A" id="_x0000_s1251" type="#_x0000_t202" style="position:absolute;left:0;text-align:left;margin-left:186.85pt;margin-top:13.95pt;width:22.75pt;height:22pt;flip:x;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" filled="f" stroked="f">
                <v:textbox>
                  <w:txbxContent>
                    <w:p w14:paraId="7EC263CA" w14:textId="77777777" w:rsidR="007062DE" w:rsidRPr="00A61005" w:rsidRDefault="007062DE" w:rsidP="007062DE">
                      <w:r>
                        <w:t>1</w:t>
                      </w:r>
                    </w:p>
                  </w:txbxContent>
                </v:textbox>
                <w10:wrap type="square"/>
              </v:shape>
            </w:pict>
          </mc:Fallback>
        </mc:AlternateContent>
      </w:r>
      <w:r>
        <w:rPr>
          <w:noProof/>
          <w:szCs w:val="28"/>
        </w:rPr>
        <mc:AlternateContent>
          <mc:Choice Requires="wps">
            <w:drawing>
              <wp:anchor distT="0" distB="0" distL="114300" distR="114300" simplePos="0" relativeHeight="251651584" behindDoc="0" locked="0" layoutInCell="1" allowOverlap="1" wp14:anchorId="1B44773D" wp14:editId="4F3E2224">
                <wp:simplePos x="0" y="0"/>
                <wp:positionH relativeFrom="column">
                  <wp:posOffset>4090670</wp:posOffset>
                </wp:positionH>
                <wp:positionV relativeFrom="paragraph">
                  <wp:posOffset>586740</wp:posOffset>
                </wp:positionV>
                <wp:extent cx="288925" cy="279400"/>
                <wp:effectExtent l="0" t="0" r="0" b="6350"/>
                <wp:wrapSquare wrapText="bothSides"/>
                <wp:docPr id="3398704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8925" cy="279400"/>
                        </a:xfrm>
                        <a:prstGeom prst="rect">
                          <a:avLst/>
                        </a:prstGeom>
                        <a:noFill/>
                        <a:ln w="9525">
                          <a:noFill/>
                          <a:miter lim="800000"/>
                          <a:headEnd/>
                          <a:tailEnd/>
                        </a:ln>
                      </wps:spPr>
                      <wps:txbx>
                        <w:txbxContent>
                          <w:p w14:paraId="72B05819" w14:textId="77777777" w:rsidR="007062DE" w:rsidRPr="00A61005" w:rsidRDefault="007062DE" w:rsidP="007062DE">
                            <w:r>
                              <w:t>1</w:t>
                            </w:r>
                          </w:p>
                        </w:txbxContent>
                      </wps:txbx>
                      <wps:bodyPr rot="0" vert="horz" wrap="square" lIns="91440" tIns="45720" rIns="91440" bIns="45720" anchor="t" anchorCtr="0">
                        <a:noAutofit/>
                      </wps:bodyPr>
                    </wps:wsp>
                  </a:graphicData>
                </a:graphic>
              </wp:anchor>
            </w:drawing>
          </mc:Choice>
          <mc:Fallback>
            <w:pict>
              <v:shape w14:anchorId="1B44773D" id="_x0000_s1252" type="#_x0000_t202" style="position:absolute;left:0;text-align:left;margin-left:322.1pt;margin-top:46.2pt;width:22.75pt;height:22pt;flip:x;z-index:251651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" filled="f" stroked="f">
                <v:textbox>
                  <w:txbxContent>
                    <w:p w14:paraId="72B05819" w14:textId="77777777" w:rsidR="007062DE" w:rsidRPr="00A61005" w:rsidRDefault="007062DE" w:rsidP="007062DE">
                      <w:r>
                        <w:t>1</w:t>
                      </w:r>
                    </w:p>
                  </w:txbxContent>
                </v:textbox>
                <w10:wrap type="square"/>
              </v:shape>
            </w:pict>
          </mc:Fallback>
        </mc:AlternateContent>
      </w:r>
      <w:r>
        <w:rPr>
          <w:noProof/>
          <w:szCs w:val="28"/>
        </w:rPr>
        <mc:AlternateContent>
          <mc:Choice Requires="wps">
            <w:drawing>
              <wp:anchor distT="0" distB="0" distL="114300" distR="114300" simplePos="0" relativeHeight="251657728" behindDoc="0" locked="0" layoutInCell="1" allowOverlap="1" wp14:anchorId="3172025F" wp14:editId="2D5C8C71">
                <wp:simplePos x="0" y="0"/>
                <wp:positionH relativeFrom="column">
                  <wp:posOffset>1743075</wp:posOffset>
                </wp:positionH>
                <wp:positionV relativeFrom="paragraph">
                  <wp:posOffset>3030855</wp:posOffset>
                </wp:positionV>
                <wp:extent cx="288925" cy="279400"/>
                <wp:effectExtent l="0" t="0" r="0" b="6350"/>
                <wp:wrapSquare wrapText="bothSides"/>
                <wp:docPr id="11523205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8925" cy="279400"/>
                        </a:xfrm>
                        <a:prstGeom prst="rect">
                          <a:avLst/>
                        </a:prstGeom>
                        <a:noFill/>
                        <a:ln w="9525">
                          <a:noFill/>
                          <a:miter lim="800000"/>
                          <a:headEnd/>
                          <a:tailEnd/>
                        </a:ln>
                      </wps:spPr>
                      <wps:txbx>
                        <w:txbxContent>
                          <w:p w14:paraId="5197B739" w14:textId="77777777" w:rsidR="007062DE" w:rsidRPr="00A61005" w:rsidRDefault="007062DE" w:rsidP="007062DE">
                            <w:r>
                              <w:t>1</w:t>
                            </w:r>
                          </w:p>
                        </w:txbxContent>
                      </wps:txbx>
                      <wps:bodyPr rot="0" vert="horz" wrap="square" lIns="91440" tIns="45720" rIns="91440" bIns="45720" anchor="t" anchorCtr="0">
                        <a:noAutofit/>
                      </wps:bodyPr>
                    </wps:wsp>
                  </a:graphicData>
                </a:graphic>
              </wp:anchor>
            </w:drawing>
          </mc:Choice>
          <mc:Fallback>
            <w:pict>
              <v:shape w14:anchorId="3172025F" id="_x0000_s1253" type="#_x0000_t202" style="position:absolute;left:0;text-align:left;margin-left:137.25pt;margin-top:238.65pt;width:22.75pt;height:22pt;flip:x;z-index:251657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" filled="f" stroked="f">
                <v:textbox>
                  <w:txbxContent>
                    <w:p w14:paraId="5197B739" w14:textId="77777777" w:rsidR="007062DE" w:rsidRPr="00A61005" w:rsidRDefault="007062DE" w:rsidP="007062DE">
                      <w:r>
                        <w:t>1</w:t>
                      </w:r>
                    </w:p>
                  </w:txbxContent>
                </v:textbox>
                <w10:wrap type="square"/>
              </v:shape>
            </w:pict>
          </mc:Fallback>
        </mc:AlternateContent>
      </w:r>
      <w:r>
        <w:rPr>
          <w:noProof/>
          <w:szCs w:val="28"/>
        </w:rPr>
        <mc:AlternateContent>
          <mc:Choice Requires="wps">
            <w:drawing>
              <wp:anchor distT="0" distB="0" distL="114300" distR="114300" simplePos="0" relativeHeight="251658752" behindDoc="0" locked="0" layoutInCell="1" allowOverlap="1" wp14:anchorId="32196DFF" wp14:editId="52848EA3">
                <wp:simplePos x="0" y="0"/>
                <wp:positionH relativeFrom="column">
                  <wp:posOffset>4021455</wp:posOffset>
                </wp:positionH>
                <wp:positionV relativeFrom="paragraph">
                  <wp:posOffset>2981325</wp:posOffset>
                </wp:positionV>
                <wp:extent cx="296545" cy="263525"/>
                <wp:effectExtent l="0" t="0" r="0" b="3175"/>
                <wp:wrapSquare wrapText="bothSides"/>
                <wp:docPr id="7764135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96545" cy="263525"/>
                        </a:xfrm>
                        <a:prstGeom prst="rect">
                          <a:avLst/>
                        </a:prstGeom>
                        <a:noFill/>
                        <a:ln w="9525">
                          <a:noFill/>
                          <a:miter lim="800000"/>
                          <a:headEnd/>
                          <a:tailEnd/>
                        </a:ln>
                      </wps:spPr>
                      <wps:txbx>
                        <w:txbxContent>
                          <w:p w14:paraId="4EB86283" w14:textId="77777777" w:rsidR="007062DE" w:rsidRPr="00A61005" w:rsidRDefault="007062DE" w:rsidP="007062DE">
                            <w:r>
                              <w:t>M</w:t>
                            </w:r>
                          </w:p>
                        </w:txbxContent>
                      </wps:txbx>
                      <wps:bodyPr rot="0" vert="horz" wrap="square" lIns="91440" tIns="45720" rIns="91440" bIns="45720" anchor="t" anchorCtr="0">
                        <a:noAutofit/>
                      </wps:bodyPr>
                    </wps:wsp>
                  </a:graphicData>
                </a:graphic>
              </wp:anchor>
            </w:drawing>
          </mc:Choice>
          <mc:Fallback>
            <w:pict>
              <v:shape w14:anchorId="32196DFF" id="_x0000_s1254" type="#_x0000_t202" style="position:absolute;left:0;text-align:left;margin-left:316.65pt;margin-top:234.75pt;width:23.35pt;height:20.75pt;flip:x;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" filled="f" stroked="f">
                <v:textbox>
                  <w:txbxContent>
                    <w:p w14:paraId="4EB86283" w14:textId="77777777" w:rsidR="007062DE" w:rsidRPr="00A61005" w:rsidRDefault="007062DE" w:rsidP="007062DE">
                      <w:r>
                        <w:t>M</w:t>
                      </w:r>
                    </w:p>
                  </w:txbxContent>
                </v:textbox>
                <w10:wrap type="square"/>
              </v:shape>
            </w:pict>
          </mc:Fallback>
        </mc:AlternateContent>
      </w:r>
      <w:r>
        <w:rPr>
          <w:noProof/>
          <w:szCs w:val="28"/>
        </w:rPr>
        <mc:AlternateContent>
          <mc:Choice Requires="wps">
            <w:drawing>
              <wp:anchor distT="0" distB="0" distL="114300" distR="114300" simplePos="0" relativeHeight="251659776" behindDoc="0" locked="0" layoutInCell="1" allowOverlap="1" wp14:anchorId="075CFCA7" wp14:editId="4260D6E9">
                <wp:simplePos x="0" y="0"/>
                <wp:positionH relativeFrom="column">
                  <wp:posOffset>1126490</wp:posOffset>
                </wp:positionH>
                <wp:positionV relativeFrom="paragraph">
                  <wp:posOffset>3305810</wp:posOffset>
                </wp:positionV>
                <wp:extent cx="288925" cy="279400"/>
                <wp:effectExtent l="0" t="0" r="0" b="6350"/>
                <wp:wrapSquare wrapText="bothSides"/>
                <wp:docPr id="3133143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8925" cy="279400"/>
                        </a:xfrm>
                        <a:prstGeom prst="rect">
                          <a:avLst/>
                        </a:prstGeom>
                        <a:noFill/>
                        <a:ln w="9525">
                          <a:noFill/>
                          <a:miter lim="800000"/>
                          <a:headEnd/>
                          <a:tailEnd/>
                        </a:ln>
                      </wps:spPr>
                      <wps:txbx>
                        <w:txbxContent>
                          <w:p w14:paraId="6B38D602" w14:textId="77777777" w:rsidR="007062DE" w:rsidRPr="00A61005" w:rsidRDefault="007062DE" w:rsidP="007062DE">
                            <w:r>
                              <w:t>1</w:t>
                            </w:r>
                          </w:p>
                        </w:txbxContent>
                      </wps:txbx>
                      <wps:bodyPr rot="0" vert="horz" wrap="square" lIns="91440" tIns="45720" rIns="91440" bIns="45720" anchor="t" anchorCtr="0">
                        <a:noAutofit/>
                      </wps:bodyPr>
                    </wps:wsp>
                  </a:graphicData>
                </a:graphic>
              </wp:anchor>
            </w:drawing>
          </mc:Choice>
          <mc:Fallback>
            <w:pict>
              <v:shape w14:anchorId="075CFCA7" id="_x0000_s1255" type="#_x0000_t202" style="position:absolute;left:0;text-align:left;margin-left:88.7pt;margin-top:260.3pt;width:22.75pt;height:22pt;flip:x;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" filled="f" stroked="f">
                <v:textbox>
                  <w:txbxContent>
                    <w:p w14:paraId="6B38D602" w14:textId="77777777" w:rsidR="007062DE" w:rsidRPr="00A61005" w:rsidRDefault="007062DE" w:rsidP="007062DE">
                      <w:r>
                        <w:t>1</w:t>
                      </w:r>
                    </w:p>
                  </w:txbxContent>
                </v:textbox>
                <w10:wrap type="square"/>
              </v:shape>
            </w:pict>
          </mc:Fallback>
        </mc:AlternateContent>
      </w:r>
      <w:r>
        <w:rPr>
          <w:noProof/>
          <w:szCs w:val="28"/>
        </w:rPr>
        <mc:AlternateContent>
          <mc:Choice Requires="wps">
            <w:drawing>
              <wp:anchor distT="0" distB="0" distL="114300" distR="114300" simplePos="0" relativeHeight="251660800" behindDoc="0" locked="0" layoutInCell="1" allowOverlap="1" wp14:anchorId="6FD46DFA" wp14:editId="18217E5E">
                <wp:simplePos x="0" y="0"/>
                <wp:positionH relativeFrom="column">
                  <wp:posOffset>3785870</wp:posOffset>
                </wp:positionH>
                <wp:positionV relativeFrom="paragraph">
                  <wp:posOffset>3383915</wp:posOffset>
                </wp:positionV>
                <wp:extent cx="296545" cy="263525"/>
                <wp:effectExtent l="0" t="0" r="0" b="3175"/>
                <wp:wrapSquare wrapText="bothSides"/>
                <wp:docPr id="19995768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96545" cy="263525"/>
                        </a:xfrm>
                        <a:prstGeom prst="rect">
                          <a:avLst/>
                        </a:prstGeom>
                        <a:noFill/>
                        <a:ln w="9525">
                          <a:noFill/>
                          <a:miter lim="800000"/>
                          <a:headEnd/>
                          <a:tailEnd/>
                        </a:ln>
                      </wps:spPr>
                      <wps:txbx>
                        <w:txbxContent>
                          <w:p w14:paraId="36B33C47" w14:textId="77777777" w:rsidR="007062DE" w:rsidRPr="00A61005" w:rsidRDefault="007062DE" w:rsidP="007062DE">
                            <w:r>
                              <w:t>M</w:t>
                            </w:r>
                          </w:p>
                        </w:txbxContent>
                      </wps:txbx>
                      <wps:bodyPr rot="0" vert="horz" wrap="square" lIns="91440" tIns="45720" rIns="91440" bIns="45720" anchor="t" anchorCtr="0">
                        <a:noAutofit/>
                      </wps:bodyPr>
                    </wps:wsp>
                  </a:graphicData>
                </a:graphic>
              </wp:anchor>
            </w:drawing>
          </mc:Choice>
          <mc:Fallback>
            <w:pict>
              <v:shape w14:anchorId="6FD46DFA" id="_x0000_s1256" type="#_x0000_t202" style="position:absolute;left:0;text-align:left;margin-left:298.1pt;margin-top:266.45pt;width:23.35pt;height:20.75pt;flip:x;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" filled="f" stroked="f">
                <v:textbox>
                  <w:txbxContent>
                    <w:p w14:paraId="36B33C47" w14:textId="77777777" w:rsidR="007062DE" w:rsidRPr="00A61005" w:rsidRDefault="007062DE" w:rsidP="007062DE">
                      <w:r>
                        <w:t>M</w:t>
                      </w:r>
                    </w:p>
                  </w:txbxContent>
                </v:textbox>
                <w10:wrap type="square"/>
              </v:shape>
            </w:pict>
          </mc:Fallback>
        </mc:AlternateContent>
      </w:r>
    </w:p>
    <w:p w14:paraId="103DF470" w14:textId="08B222A5" w:rsidR="00A8243D" w:rsidRDefault="007062DE">
      <w:pPr>
        <w:widowControl w:val="0"/>
        <w:spacing w:after="240"/>
        <w:rPr>
          <w:szCs w:val="28"/>
        </w:rPr>
      </w:pPr>
      <w:r>
        <w:rPr>
          <w:noProof/>
          <w:szCs w:val="28"/>
        </w:rPr>
        <mc:AlternateContent>
          <mc:Choice Requires="wps">
            <w:drawing>
              <wp:anchor distT="0" distB="0" distL="114300" distR="114300" simplePos="0" relativeHeight="251649536" behindDoc="0" locked="0" layoutInCell="1" allowOverlap="1" wp14:anchorId="6A7699D4" wp14:editId="5BDC074A">
                <wp:simplePos x="0" y="0"/>
                <wp:positionH relativeFrom="column">
                  <wp:posOffset>3710363</wp:posOffset>
                </wp:positionH>
                <wp:positionV relativeFrom="paragraph">
                  <wp:posOffset>177800</wp:posOffset>
                </wp:positionV>
                <wp:extent cx="288925" cy="279400"/>
                <wp:effectExtent l="0" t="0" r="0" b="6350"/>
                <wp:wrapSquare wrapText="bothSides"/>
                <wp:docPr id="15506688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8925" cy="279400"/>
                        </a:xfrm>
                        <a:prstGeom prst="rect">
                          <a:avLst/>
                        </a:prstGeom>
                        <a:noFill/>
                        <a:ln w="9525">
                          <a:noFill/>
                          <a:miter lim="800000"/>
                          <a:headEnd/>
                          <a:tailEnd/>
                        </a:ln>
                      </wps:spPr>
                      <wps:txbx>
                        <w:txbxContent>
                          <w:p w14:paraId="63BE0D81" w14:textId="77777777" w:rsidR="007062DE" w:rsidRPr="00A61005" w:rsidRDefault="007062DE" w:rsidP="007062DE">
                            <w:r>
                              <w:t>1</w:t>
                            </w:r>
                          </w:p>
                        </w:txbxContent>
                      </wps:txbx>
                      <wps:bodyPr rot="0" vert="horz" wrap="square" lIns="91440" tIns="45720" rIns="91440" bIns="45720" anchor="t" anchorCtr="0">
                        <a:noAutofit/>
                      </wps:bodyPr>
                    </wps:wsp>
                  </a:graphicData>
                </a:graphic>
              </wp:anchor>
            </w:drawing>
          </mc:Choice>
          <mc:Fallback>
            <w:pict>
              <v:shape w14:anchorId="6A7699D4" id="_x0000_s1257" type="#_x0000_t202" style="position:absolute;left:0;text-align:left;margin-left:292.15pt;margin-top:14pt;width:22.75pt;height:22pt;flip:x;z-index:251649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" filled="f" stroked="f">
                <v:textbox>
                  <w:txbxContent>
                    <w:p w14:paraId="63BE0D81" w14:textId="77777777" w:rsidR="007062DE" w:rsidRPr="00A61005" w:rsidRDefault="007062DE" w:rsidP="007062DE">
                      <w:r>
                        <w:t>1</w:t>
                      </w:r>
                    </w:p>
                  </w:txbxContent>
                </v:textbox>
                <w10:wrap type="square"/>
              </v:shape>
            </w:pict>
          </mc:Fallback>
        </mc:AlternateContent>
      </w:r>
    </w:p>
    <w:p w14:paraId="5F139BC4" w14:textId="04120BD9" w:rsidR="00A8243D" w:rsidRDefault="00A8243D">
      <w:pPr>
        <w:widowControl w:val="0"/>
        <w:spacing w:after="240"/>
        <w:rPr>
          <w:szCs w:val="28"/>
        </w:rPr>
      </w:pPr>
    </w:p>
    <w:p w14:paraId="02CE7E40" w14:textId="1D59873D" w:rsidR="00A8243D" w:rsidRDefault="007062DE">
      <w:pPr>
        <w:widowControl w:val="0"/>
        <w:spacing w:after="240"/>
        <w:rPr>
          <w:szCs w:val="28"/>
        </w:rPr>
      </w:pPr>
      <w:r>
        <w:rPr>
          <w:rFonts w:cs="Times New Roman"/>
          <w:noProof/>
          <w:szCs w:val="24"/>
        </w:rPr>
        <mc:AlternateContent>
          <mc:Choice Requires="wps">
            <w:drawing>
              <wp:anchor distT="0" distB="0" distL="114300" distR="114300" simplePos="0" relativeHeight="251652608" behindDoc="0" locked="0" layoutInCell="1" allowOverlap="1" wp14:anchorId="0B4214D6" wp14:editId="1DB08D02">
                <wp:simplePos x="0" y="0"/>
                <wp:positionH relativeFrom="column">
                  <wp:posOffset>2636000</wp:posOffset>
                </wp:positionH>
                <wp:positionV relativeFrom="paragraph">
                  <wp:posOffset>287655</wp:posOffset>
                </wp:positionV>
                <wp:extent cx="288925" cy="279400"/>
                <wp:effectExtent l="0" t="0" r="0" b="6350"/>
                <wp:wrapSquare wrapText="bothSides"/>
                <wp:docPr id="19752987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8925" cy="279400"/>
                        </a:xfrm>
                        <a:prstGeom prst="rect">
                          <a:avLst/>
                        </a:prstGeom>
                        <a:noFill/>
                        <a:ln w="9525">
                          <a:noFill/>
                          <a:miter lim="800000"/>
                          <a:headEnd/>
                          <a:tailEnd/>
                        </a:ln>
                      </wps:spPr>
                      <wps:txbx>
                        <w:txbxContent>
                          <w:p w14:paraId="39047A86" w14:textId="77777777" w:rsidR="007062DE" w:rsidRPr="00A61005" w:rsidRDefault="007062DE" w:rsidP="007062DE">
                            <w:r>
                              <w:t>1</w:t>
                            </w:r>
                          </w:p>
                        </w:txbxContent>
                      </wps:txbx>
                      <wps:bodyPr rot="0" vert="horz" wrap="square" lIns="91440" tIns="45720" rIns="91440" bIns="45720" anchor="t" anchorCtr="0">
                        <a:noAutofit/>
                      </wps:bodyPr>
                    </wps:wsp>
                  </a:graphicData>
                </a:graphic>
              </wp:anchor>
            </w:drawing>
          </mc:Choice>
          <mc:Fallback>
            <w:pict>
              <v:shape w14:anchorId="0B4214D6" id="_x0000_s1258" type="#_x0000_t202" style="position:absolute;left:0;text-align:left;margin-left:207.55pt;margin-top:22.65pt;width:22.75pt;height:22pt;flip:x;z-index:251652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" filled="f" stroked="f">
                <v:textbox>
                  <w:txbxContent>
                    <w:p w14:paraId="39047A86" w14:textId="77777777" w:rsidR="007062DE" w:rsidRPr="00A61005" w:rsidRDefault="007062DE" w:rsidP="007062DE">
                      <w:r>
                        <w:t>1</w:t>
                      </w:r>
                    </w:p>
                  </w:txbxContent>
                </v:textbox>
                <w10:wrap type="square"/>
              </v:shape>
            </w:pict>
          </mc:Fallback>
        </mc:AlternateContent>
      </w:r>
      <w:r>
        <w:rPr>
          <w:rFonts w:cs="Times New Roman"/>
          <w:noProof/>
          <w:szCs w:val="24"/>
        </w:rPr>
        <mc:AlternateContent>
          <mc:Choice Requires="wps">
            <w:drawing>
              <wp:anchor distT="0" distB="0" distL="114300" distR="114300" simplePos="0" relativeHeight="251653632" behindDoc="0" locked="0" layoutInCell="1" allowOverlap="1" wp14:anchorId="3D6F501F" wp14:editId="191E359C">
                <wp:simplePos x="0" y="0"/>
                <wp:positionH relativeFrom="column">
                  <wp:posOffset>3245485</wp:posOffset>
                </wp:positionH>
                <wp:positionV relativeFrom="paragraph">
                  <wp:posOffset>254058</wp:posOffset>
                </wp:positionV>
                <wp:extent cx="288925" cy="279400"/>
                <wp:effectExtent l="0" t="0" r="0" b="6350"/>
                <wp:wrapSquare wrapText="bothSides"/>
                <wp:docPr id="15995759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8925" cy="279400"/>
                        </a:xfrm>
                        <a:prstGeom prst="rect">
                          <a:avLst/>
                        </a:prstGeom>
                        <a:noFill/>
                        <a:ln w="9525">
                          <a:noFill/>
                          <a:miter lim="800000"/>
                          <a:headEnd/>
                          <a:tailEnd/>
                        </a:ln>
                      </wps:spPr>
                      <wps:txbx>
                        <w:txbxContent>
                          <w:p w14:paraId="55EBE764" w14:textId="77777777" w:rsidR="007062DE" w:rsidRPr="00A61005" w:rsidRDefault="007062DE" w:rsidP="007062DE">
                            <w:r>
                              <w:t>1</w:t>
                            </w:r>
                          </w:p>
                        </w:txbxContent>
                      </wps:txbx>
                      <wps:bodyPr rot="0" vert="horz" wrap="square" lIns="91440" tIns="45720" rIns="91440" bIns="45720" anchor="t" anchorCtr="0">
                        <a:noAutofit/>
                      </wps:bodyPr>
                    </wps:wsp>
                  </a:graphicData>
                </a:graphic>
              </wp:anchor>
            </w:drawing>
          </mc:Choice>
          <mc:Fallback>
            <w:pict>
              <v:shape w14:anchorId="3D6F501F" id="_x0000_s1259" type="#_x0000_t202" style="position:absolute;left:0;text-align:left;margin-left:255.55pt;margin-top:20pt;width:22.75pt;height:22pt;flip:x;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" filled="f" stroked="f">
                <v:textbox>
                  <w:txbxContent>
                    <w:p w14:paraId="55EBE764" w14:textId="77777777" w:rsidR="007062DE" w:rsidRPr="00A61005" w:rsidRDefault="007062DE" w:rsidP="007062DE">
                      <w:r>
                        <w:t>1</w:t>
                      </w:r>
                    </w:p>
                  </w:txbxContent>
                </v:textbox>
                <w10:wrap type="square"/>
              </v:shape>
            </w:pict>
          </mc:Fallback>
        </mc:AlternateContent>
      </w:r>
      <w:r w:rsidR="00486A7D">
        <w:rPr>
          <w:noProof/>
          <w:szCs w:val="28"/>
        </w:rPr>
        <mc:AlternateContent>
          <mc:Choice Requires="wps">
            <w:drawing>
              <wp:anchor distT="0" distB="0" distL="114300" distR="114300" simplePos="0" relativeHeight="251642368" behindDoc="0" locked="0" layoutInCell="1" allowOverlap="1" wp14:anchorId="5F41C96D" wp14:editId="2F08C370">
                <wp:simplePos x="0" y="0"/>
                <wp:positionH relativeFrom="column">
                  <wp:posOffset>1645920</wp:posOffset>
                </wp:positionH>
                <wp:positionV relativeFrom="paragraph">
                  <wp:posOffset>3224</wp:posOffset>
                </wp:positionV>
                <wp:extent cx="620737" cy="638517"/>
                <wp:effectExtent l="0" t="0" r="27305" b="28575"/>
                <wp:wrapNone/>
                <wp:docPr id="830303566" name="Straight Connector 9"/>
                <wp:cNvGraphicFramePr/>
                <a:graphic xmlns:a="http://schemas.openxmlformats.org/drawingml/2006/main">
                  <a:graphicData uri="http://schemas.microsoft.com/office/word/2010/wordprocessingShape">
                    <wps:wsp>
                      <wps:cNvCnPr/>
                      <wps:spPr>
                        <a:xfrm flipH="1" flipV="1">
                          <a:off x="0" y="0"/>
                          <a:ext cx="620737" cy="638517"/>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7415D0" id="Straight Connector 9" o:spid="_x0000_s1026" style="position:absolute;flip:x y;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9.6pt,.25pt" to="178.5pt,5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" strokecolor="#a5a5a5 [3206]" strokeweight="1.5pt">
                <v:stroke joinstyle="miter"/>
              </v:line>
            </w:pict>
          </mc:Fallback>
        </mc:AlternateContent>
      </w:r>
    </w:p>
    <w:p w14:paraId="6947EE0C" w14:textId="0EA5F1DA" w:rsidR="00A8243D" w:rsidRDefault="007062DE">
      <w:pPr>
        <w:widowControl w:val="0"/>
        <w:spacing w:after="240"/>
        <w:rPr>
          <w:szCs w:val="28"/>
        </w:rPr>
      </w:pPr>
      <w:r>
        <w:rPr>
          <w:rFonts w:cs="Times New Roman"/>
          <w:noProof/>
          <w:szCs w:val="24"/>
        </w:rPr>
        <mc:AlternateContent>
          <mc:Choice Requires="wps">
            <w:drawing>
              <wp:anchor distT="0" distB="0" distL="114300" distR="114300" simplePos="0" relativeHeight="251666944" behindDoc="0" locked="0" layoutInCell="1" allowOverlap="1" wp14:anchorId="71789F87" wp14:editId="6A143DDC">
                <wp:simplePos x="0" y="0"/>
                <wp:positionH relativeFrom="column">
                  <wp:posOffset>3121140</wp:posOffset>
                </wp:positionH>
                <wp:positionV relativeFrom="paragraph">
                  <wp:posOffset>10089</wp:posOffset>
                </wp:positionV>
                <wp:extent cx="288925" cy="279400"/>
                <wp:effectExtent l="0" t="0" r="0" b="6350"/>
                <wp:wrapSquare wrapText="bothSides"/>
                <wp:docPr id="3678591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8925" cy="279400"/>
                        </a:xfrm>
                        <a:prstGeom prst="rect">
                          <a:avLst/>
                        </a:prstGeom>
                        <a:noFill/>
                        <a:ln w="9525">
                          <a:noFill/>
                          <a:miter lim="800000"/>
                          <a:headEnd/>
                          <a:tailEnd/>
                        </a:ln>
                      </wps:spPr>
                      <wps:txbx>
                        <w:txbxContent>
                          <w:p w14:paraId="0FADEB93" w14:textId="77777777" w:rsidR="007062DE" w:rsidRPr="00A61005" w:rsidRDefault="007062DE" w:rsidP="007062DE">
                            <w:r>
                              <w:t>1</w:t>
                            </w:r>
                          </w:p>
                        </w:txbxContent>
                      </wps:txbx>
                      <wps:bodyPr rot="0" vert="horz" wrap="square" lIns="91440" tIns="45720" rIns="91440" bIns="45720" anchor="t" anchorCtr="0">
                        <a:noAutofit/>
                      </wps:bodyPr>
                    </wps:wsp>
                  </a:graphicData>
                </a:graphic>
              </wp:anchor>
            </w:drawing>
          </mc:Choice>
          <mc:Fallback>
            <w:pict>
              <v:shape w14:anchorId="71789F87" id="_x0000_s1260" type="#_x0000_t202" style="position:absolute;left:0;text-align:left;margin-left:245.75pt;margin-top:.8pt;width:22.75pt;height:22pt;flip:x;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" filled="f" stroked="f">
                <v:textbox>
                  <w:txbxContent>
                    <w:p w14:paraId="0FADEB93" w14:textId="77777777" w:rsidR="007062DE" w:rsidRPr="00A61005" w:rsidRDefault="007062DE" w:rsidP="007062DE">
                      <w:r>
                        <w:t>1</w:t>
                      </w:r>
                    </w:p>
                  </w:txbxContent>
                </v:textbox>
                <w10:wrap type="square"/>
              </v:shape>
            </w:pict>
          </mc:Fallback>
        </mc:AlternateContent>
      </w:r>
      <w:r>
        <w:rPr>
          <w:rFonts w:cs="Times New Roman"/>
          <w:noProof/>
          <w:szCs w:val="24"/>
        </w:rPr>
        <mc:AlternateContent>
          <mc:Choice Requires="wps">
            <w:drawing>
              <wp:anchor distT="0" distB="0" distL="114300" distR="114300" simplePos="0" relativeHeight="251650560" behindDoc="0" locked="0" layoutInCell="1" allowOverlap="1" wp14:anchorId="050E1DFB" wp14:editId="23109C05">
                <wp:simplePos x="0" y="0"/>
                <wp:positionH relativeFrom="column">
                  <wp:posOffset>1679633</wp:posOffset>
                </wp:positionH>
                <wp:positionV relativeFrom="paragraph">
                  <wp:posOffset>386080</wp:posOffset>
                </wp:positionV>
                <wp:extent cx="288925" cy="279400"/>
                <wp:effectExtent l="0" t="0" r="0" b="6350"/>
                <wp:wrapSquare wrapText="bothSides"/>
                <wp:docPr id="17245390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8925" cy="279400"/>
                        </a:xfrm>
                        <a:prstGeom prst="rect">
                          <a:avLst/>
                        </a:prstGeom>
                        <a:noFill/>
                        <a:ln w="9525">
                          <a:noFill/>
                          <a:miter lim="800000"/>
                          <a:headEnd/>
                          <a:tailEnd/>
                        </a:ln>
                      </wps:spPr>
                      <wps:txbx>
                        <w:txbxContent>
                          <w:p w14:paraId="4A23F705" w14:textId="77777777" w:rsidR="007062DE" w:rsidRPr="00A61005" w:rsidRDefault="007062DE" w:rsidP="007062DE">
                            <w:r>
                              <w:t>1</w:t>
                            </w:r>
                          </w:p>
                        </w:txbxContent>
                      </wps:txbx>
                      <wps:bodyPr rot="0" vert="horz" wrap="square" lIns="91440" tIns="45720" rIns="91440" bIns="45720" anchor="t" anchorCtr="0">
                        <a:noAutofit/>
                      </wps:bodyPr>
                    </wps:wsp>
                  </a:graphicData>
                </a:graphic>
              </wp:anchor>
            </w:drawing>
          </mc:Choice>
          <mc:Fallback>
            <w:pict>
              <v:shape w14:anchorId="050E1DFB" id="_x0000_s1261" type="#_x0000_t202" style="position:absolute;left:0;text-align:left;margin-left:132.25pt;margin-top:30.4pt;width:22.75pt;height:22pt;flip:x;z-index:25165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" filled="f" stroked="f">
                <v:textbox>
                  <w:txbxContent>
                    <w:p w14:paraId="4A23F705" w14:textId="77777777" w:rsidR="007062DE" w:rsidRPr="00A61005" w:rsidRDefault="007062DE" w:rsidP="007062DE">
                      <w:r>
                        <w:t>1</w:t>
                      </w:r>
                    </w:p>
                  </w:txbxContent>
                </v:textbox>
                <w10:wrap type="square"/>
              </v:shape>
            </w:pict>
          </mc:Fallback>
        </mc:AlternateContent>
      </w:r>
      <w:r w:rsidR="00B24C02">
        <w:rPr>
          <w:rFonts w:cs="Times New Roman"/>
          <w:noProof/>
          <w:szCs w:val="24"/>
        </w:rPr>
        <mc:AlternateContent>
          <mc:Choice Requires="wps">
            <w:drawing>
              <wp:anchor distT="0" distB="0" distL="114300" distR="114300" simplePos="0" relativeHeight="251640320" behindDoc="0" locked="0" layoutInCell="1" allowOverlap="1" wp14:anchorId="4FA04EED" wp14:editId="34C50964">
                <wp:simplePos x="0" y="0"/>
                <wp:positionH relativeFrom="margin">
                  <wp:posOffset>3429000</wp:posOffset>
                </wp:positionH>
                <wp:positionV relativeFrom="paragraph">
                  <wp:posOffset>265360</wp:posOffset>
                </wp:positionV>
                <wp:extent cx="1352550" cy="552450"/>
                <wp:effectExtent l="57150" t="38100" r="57150" b="76200"/>
                <wp:wrapNone/>
                <wp:docPr id="321916893" name="Flowchart: Decision 33"/>
                <wp:cNvGraphicFramePr/>
                <a:graphic xmlns:a="http://schemas.openxmlformats.org/drawingml/2006/main">
                  <a:graphicData uri="http://schemas.microsoft.com/office/word/2010/wordprocessingShape">
                    <wps:wsp>
                      <wps:cNvSpPr/>
                      <wps:spPr>
                        <a:xfrm>
                          <a:off x="0" y="0"/>
                          <a:ext cx="1352550" cy="552450"/>
                        </a:xfrm>
                        <a:prstGeom prst="flowChartDecision">
                          <a:avLst/>
                        </a:prstGeom>
                      </wps:spPr>
                      <wps:style>
                        <a:lnRef idx="0">
                          <a:schemeClr val="accent5"/>
                        </a:lnRef>
                        <a:fillRef idx="3">
                          <a:schemeClr val="accent5"/>
                        </a:fillRef>
                        <a:effectRef idx="3">
                          <a:schemeClr val="accent5"/>
                        </a:effectRef>
                        <a:fontRef idx="minor">
                          <a:schemeClr val="lt1"/>
                        </a:fontRef>
                      </wps:style>
                      <wps:txbx>
                        <w:txbxContent>
                          <w:p w14:paraId="500135B0" w14:textId="77777777" w:rsidR="00B24C02" w:rsidRPr="000F17AF" w:rsidRDefault="00B24C02" w:rsidP="00B24C02">
                            <w:pPr>
                              <w:jc w:val="center"/>
                              <w:rPr>
                                <w:rFonts w:cs="Times New Roman"/>
                                <w:szCs w:val="24"/>
                              </w:rPr>
                            </w:pPr>
                            <w:r>
                              <w:rPr>
                                <w:rFonts w:cs="Times New Roman"/>
                                <w:szCs w:val="24"/>
                              </w:rPr>
                              <w:t>Happ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A04EED" id="Flowchart: Decision 33" o:spid="_x0000_s1262" type="#_x0000_t110" style="position:absolute;left:0;text-align:left;margin-left:270pt;margin-top:20.9pt;width:106.5pt;height:43.5pt;z-index:251640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" fillcolor="#4f7ac7 [3032]" stroked="f">
                <v:fill color2="#416fc3 [3176]" rotate="t" colors="0 #6083cb;.5 #3e70ca;1 #2e61ba" focus="100%" type="gradient">
                  <o:fill v:ext="view" type="gradientUnscaled"/>
                </v:fill>
                <v:shadow on="t" color="black" opacity="41287f" offset="0,1.5pt"/>
                <v:textbox>
                  <w:txbxContent>
                    <w:p w14:paraId="500135B0" w14:textId="77777777" w:rsidR="00B24C02" w:rsidRPr="000F17AF" w:rsidRDefault="00B24C02" w:rsidP="00B24C02">
                      <w:pPr>
                        <w:jc w:val="center"/>
                        <w:rPr>
                          <w:rFonts w:cs="Times New Roman"/>
                          <w:szCs w:val="24"/>
                        </w:rPr>
                      </w:pPr>
                      <w:r>
                        <w:rPr>
                          <w:rFonts w:cs="Times New Roman"/>
                          <w:szCs w:val="24"/>
                        </w:rPr>
                        <w:t>Happen</w:t>
                      </w:r>
                    </w:p>
                  </w:txbxContent>
                </v:textbox>
                <w10:wrap anchorx="margin"/>
              </v:shape>
            </w:pict>
          </mc:Fallback>
        </mc:AlternateContent>
      </w:r>
    </w:p>
    <w:p w14:paraId="73825374" w14:textId="38374034" w:rsidR="00A8243D" w:rsidRDefault="007062DE">
      <w:pPr>
        <w:widowControl w:val="0"/>
        <w:spacing w:after="240"/>
        <w:rPr>
          <w:szCs w:val="28"/>
        </w:rPr>
      </w:pPr>
      <w:r>
        <w:rPr>
          <w:noProof/>
          <w:szCs w:val="28"/>
        </w:rPr>
        <mc:AlternateContent>
          <mc:Choice Requires="wps">
            <w:drawing>
              <wp:anchor distT="0" distB="0" distL="114300" distR="114300" simplePos="0" relativeHeight="251665920" behindDoc="0" locked="0" layoutInCell="1" allowOverlap="1" wp14:anchorId="4FF0F39E" wp14:editId="6E8471F2">
                <wp:simplePos x="0" y="0"/>
                <wp:positionH relativeFrom="column">
                  <wp:posOffset>945746</wp:posOffset>
                </wp:positionH>
                <wp:positionV relativeFrom="paragraph">
                  <wp:posOffset>366626</wp:posOffset>
                </wp:positionV>
                <wp:extent cx="288925" cy="279400"/>
                <wp:effectExtent l="0" t="0" r="0" b="6350"/>
                <wp:wrapSquare wrapText="bothSides"/>
                <wp:docPr id="21009137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8925" cy="279400"/>
                        </a:xfrm>
                        <a:prstGeom prst="rect">
                          <a:avLst/>
                        </a:prstGeom>
                        <a:noFill/>
                        <a:ln w="9525">
                          <a:noFill/>
                          <a:miter lim="800000"/>
                          <a:headEnd/>
                          <a:tailEnd/>
                        </a:ln>
                      </wps:spPr>
                      <wps:txbx>
                        <w:txbxContent>
                          <w:p w14:paraId="0F108A65" w14:textId="77777777" w:rsidR="007062DE" w:rsidRPr="00A61005" w:rsidRDefault="007062DE" w:rsidP="007062DE">
                            <w:r>
                              <w:t>1</w:t>
                            </w:r>
                          </w:p>
                        </w:txbxContent>
                      </wps:txbx>
                      <wps:bodyPr rot="0" vert="horz" wrap="square" lIns="91440" tIns="45720" rIns="91440" bIns="45720" anchor="t" anchorCtr="0">
                        <a:noAutofit/>
                      </wps:bodyPr>
                    </wps:wsp>
                  </a:graphicData>
                </a:graphic>
              </wp:anchor>
            </w:drawing>
          </mc:Choice>
          <mc:Fallback>
            <w:pict>
              <v:shape w14:anchorId="4FF0F39E" id="_x0000_s1263" type="#_x0000_t202" style="position:absolute;left:0;text-align:left;margin-left:74.45pt;margin-top:28.85pt;width:22.75pt;height:22pt;flip:x;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" filled="f" stroked="f">
                <v:textbox>
                  <w:txbxContent>
                    <w:p w14:paraId="0F108A65" w14:textId="77777777" w:rsidR="007062DE" w:rsidRPr="00A61005" w:rsidRDefault="007062DE" w:rsidP="007062DE">
                      <w:r>
                        <w:t>1</w:t>
                      </w:r>
                    </w:p>
                  </w:txbxContent>
                </v:textbox>
                <w10:wrap type="square"/>
              </v:shape>
            </w:pict>
          </mc:Fallback>
        </mc:AlternateContent>
      </w:r>
      <w:r>
        <w:rPr>
          <w:rFonts w:cs="Times New Roman"/>
          <w:noProof/>
          <w:szCs w:val="24"/>
        </w:rPr>
        <mc:AlternateContent>
          <mc:Choice Requires="wps">
            <w:drawing>
              <wp:anchor distT="0" distB="0" distL="114300" distR="114300" simplePos="0" relativeHeight="251654656" behindDoc="0" locked="0" layoutInCell="1" allowOverlap="1" wp14:anchorId="19CFE5C8" wp14:editId="36FB57C5">
                <wp:simplePos x="0" y="0"/>
                <wp:positionH relativeFrom="column">
                  <wp:posOffset>980498</wp:posOffset>
                </wp:positionH>
                <wp:positionV relativeFrom="paragraph">
                  <wp:posOffset>70485</wp:posOffset>
                </wp:positionV>
                <wp:extent cx="288925" cy="279400"/>
                <wp:effectExtent l="0" t="0" r="0" b="6350"/>
                <wp:wrapSquare wrapText="bothSides"/>
                <wp:docPr id="14395891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8925" cy="279400"/>
                        </a:xfrm>
                        <a:prstGeom prst="rect">
                          <a:avLst/>
                        </a:prstGeom>
                        <a:noFill/>
                        <a:ln w="9525">
                          <a:noFill/>
                          <a:miter lim="800000"/>
                          <a:headEnd/>
                          <a:tailEnd/>
                        </a:ln>
                      </wps:spPr>
                      <wps:txbx>
                        <w:txbxContent>
                          <w:p w14:paraId="67D73699" w14:textId="77777777" w:rsidR="007062DE" w:rsidRPr="00A61005" w:rsidRDefault="007062DE" w:rsidP="007062DE">
                            <w:r>
                              <w:t>1</w:t>
                            </w:r>
                          </w:p>
                        </w:txbxContent>
                      </wps:txbx>
                      <wps:bodyPr rot="0" vert="horz" wrap="square" lIns="91440" tIns="45720" rIns="91440" bIns="45720" anchor="t" anchorCtr="0">
                        <a:noAutofit/>
                      </wps:bodyPr>
                    </wps:wsp>
                  </a:graphicData>
                </a:graphic>
              </wp:anchor>
            </w:drawing>
          </mc:Choice>
          <mc:Fallback>
            <w:pict>
              <v:shape w14:anchorId="19CFE5C8" id="_x0000_s1264" type="#_x0000_t202" style="position:absolute;left:0;text-align:left;margin-left:77.2pt;margin-top:5.55pt;width:22.75pt;height:22pt;flip:x;z-index:25165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" filled="f" stroked="f">
                <v:textbox>
                  <w:txbxContent>
                    <w:p w14:paraId="67D73699" w14:textId="77777777" w:rsidR="007062DE" w:rsidRPr="00A61005" w:rsidRDefault="007062DE" w:rsidP="007062DE">
                      <w:r>
                        <w:t>1</w:t>
                      </w:r>
                    </w:p>
                  </w:txbxContent>
                </v:textbox>
                <w10:wrap type="square"/>
              </v:shape>
            </w:pict>
          </mc:Fallback>
        </mc:AlternateContent>
      </w:r>
      <w:r w:rsidR="00486A7D">
        <w:rPr>
          <w:rFonts w:cs="Times New Roman"/>
          <w:noProof/>
          <w:szCs w:val="24"/>
        </w:rPr>
        <mc:AlternateContent>
          <mc:Choice Requires="wps">
            <w:drawing>
              <wp:anchor distT="0" distB="0" distL="114300" distR="114300" simplePos="0" relativeHeight="251644416" behindDoc="0" locked="0" layoutInCell="1" allowOverlap="1" wp14:anchorId="4311E909" wp14:editId="3CAF4E64">
                <wp:simplePos x="0" y="0"/>
                <wp:positionH relativeFrom="column">
                  <wp:posOffset>825304</wp:posOffset>
                </wp:positionH>
                <wp:positionV relativeFrom="paragraph">
                  <wp:posOffset>180827</wp:posOffset>
                </wp:positionV>
                <wp:extent cx="330357" cy="140677"/>
                <wp:effectExtent l="0" t="0" r="31750" b="31115"/>
                <wp:wrapNone/>
                <wp:docPr id="2031253952" name="Straight Connector 11"/>
                <wp:cNvGraphicFramePr/>
                <a:graphic xmlns:a="http://schemas.openxmlformats.org/drawingml/2006/main">
                  <a:graphicData uri="http://schemas.microsoft.com/office/word/2010/wordprocessingShape">
                    <wps:wsp>
                      <wps:cNvCnPr/>
                      <wps:spPr>
                        <a:xfrm flipH="1" flipV="1">
                          <a:off x="0" y="0"/>
                          <a:ext cx="330357" cy="140677"/>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87C721" id="Straight Connector 11" o:spid="_x0000_s1026" style="position:absolute;flip:x y;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5pt,14.25pt" to="91pt,2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" strokecolor="black [3200]" strokeweight="1pt">
                <v:stroke joinstyle="miter"/>
              </v:line>
            </w:pict>
          </mc:Fallback>
        </mc:AlternateContent>
      </w:r>
    </w:p>
    <w:p w14:paraId="4BCE57C9" w14:textId="006EAFFD" w:rsidR="00A8243D" w:rsidRDefault="007062DE">
      <w:pPr>
        <w:widowControl w:val="0"/>
        <w:spacing w:after="240"/>
        <w:rPr>
          <w:szCs w:val="28"/>
        </w:rPr>
      </w:pPr>
      <w:r>
        <w:rPr>
          <w:noProof/>
          <w:szCs w:val="28"/>
        </w:rPr>
        <mc:AlternateContent>
          <mc:Choice Requires="wps">
            <w:drawing>
              <wp:anchor distT="0" distB="0" distL="114300" distR="114300" simplePos="0" relativeHeight="251656704" behindDoc="0" locked="0" layoutInCell="1" allowOverlap="1" wp14:anchorId="6C84A9EA" wp14:editId="6801EFE1">
                <wp:simplePos x="0" y="0"/>
                <wp:positionH relativeFrom="column">
                  <wp:posOffset>1673283</wp:posOffset>
                </wp:positionH>
                <wp:positionV relativeFrom="paragraph">
                  <wp:posOffset>370840</wp:posOffset>
                </wp:positionV>
                <wp:extent cx="403225" cy="279400"/>
                <wp:effectExtent l="0" t="0" r="0" b="6350"/>
                <wp:wrapSquare wrapText="bothSides"/>
                <wp:docPr id="6915671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403225" cy="279400"/>
                        </a:xfrm>
                        <a:prstGeom prst="rect">
                          <a:avLst/>
                        </a:prstGeom>
                        <a:noFill/>
                        <a:ln w="9525">
                          <a:noFill/>
                          <a:miter lim="800000"/>
                          <a:headEnd/>
                          <a:tailEnd/>
                        </a:ln>
                      </wps:spPr>
                      <wps:txbx>
                        <w:txbxContent>
                          <w:p w14:paraId="118BBE66" w14:textId="77777777" w:rsidR="007062DE" w:rsidRPr="00A61005" w:rsidRDefault="007062DE" w:rsidP="007062DE">
                            <w:r>
                              <w:t>1</w:t>
                            </w:r>
                          </w:p>
                        </w:txbxContent>
                      </wps:txbx>
                      <wps:bodyPr rot="0" vert="horz" wrap="square" lIns="91440" tIns="45720" rIns="91440" bIns="45720" anchor="t" anchorCtr="0">
                        <a:noAutofit/>
                      </wps:bodyPr>
                    </wps:wsp>
                  </a:graphicData>
                </a:graphic>
              </wp:anchor>
            </w:drawing>
          </mc:Choice>
          <mc:Fallback>
            <w:pict>
              <v:shape w14:anchorId="6C84A9EA" id="_x0000_s1265" type="#_x0000_t202" style="position:absolute;left:0;text-align:left;margin-left:131.75pt;margin-top:29.2pt;width:31.75pt;height:22pt;flip:x;z-index:25165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" filled="f" stroked="f">
                <v:textbox>
                  <w:txbxContent>
                    <w:p w14:paraId="118BBE66" w14:textId="77777777" w:rsidR="007062DE" w:rsidRPr="00A61005" w:rsidRDefault="007062DE" w:rsidP="007062DE">
                      <w:r>
                        <w:t>1</w:t>
                      </w:r>
                    </w:p>
                  </w:txbxContent>
                </v:textbox>
                <w10:wrap type="square"/>
              </v:shape>
            </w:pict>
          </mc:Fallback>
        </mc:AlternateContent>
      </w:r>
      <w:r>
        <w:rPr>
          <w:noProof/>
          <w:szCs w:val="28"/>
        </w:rPr>
        <mc:AlternateContent>
          <mc:Choice Requires="wps">
            <w:drawing>
              <wp:anchor distT="0" distB="0" distL="114300" distR="114300" simplePos="0" relativeHeight="251655680" behindDoc="0" locked="0" layoutInCell="1" allowOverlap="1" wp14:anchorId="005A4809" wp14:editId="6362FFF3">
                <wp:simplePos x="0" y="0"/>
                <wp:positionH relativeFrom="column">
                  <wp:posOffset>1104265</wp:posOffset>
                </wp:positionH>
                <wp:positionV relativeFrom="paragraph">
                  <wp:posOffset>290772</wp:posOffset>
                </wp:positionV>
                <wp:extent cx="288925" cy="279400"/>
                <wp:effectExtent l="0" t="0" r="0" b="6350"/>
                <wp:wrapSquare wrapText="bothSides"/>
                <wp:docPr id="5467067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8925" cy="279400"/>
                        </a:xfrm>
                        <a:prstGeom prst="rect">
                          <a:avLst/>
                        </a:prstGeom>
                        <a:noFill/>
                        <a:ln w="9525">
                          <a:noFill/>
                          <a:miter lim="800000"/>
                          <a:headEnd/>
                          <a:tailEnd/>
                        </a:ln>
                      </wps:spPr>
                      <wps:txbx>
                        <w:txbxContent>
                          <w:p w14:paraId="7A691C56" w14:textId="77777777" w:rsidR="007062DE" w:rsidRPr="00A61005" w:rsidRDefault="007062DE" w:rsidP="007062DE">
                            <w:r>
                              <w:t>1</w:t>
                            </w:r>
                          </w:p>
                        </w:txbxContent>
                      </wps:txbx>
                      <wps:bodyPr rot="0" vert="horz" wrap="square" lIns="91440" tIns="45720" rIns="91440" bIns="45720" anchor="t" anchorCtr="0">
                        <a:noAutofit/>
                      </wps:bodyPr>
                    </wps:wsp>
                  </a:graphicData>
                </a:graphic>
              </wp:anchor>
            </w:drawing>
          </mc:Choice>
          <mc:Fallback>
            <w:pict>
              <v:shape w14:anchorId="005A4809" id="_x0000_s1266" type="#_x0000_t202" style="position:absolute;left:0;text-align:left;margin-left:86.95pt;margin-top:22.9pt;width:22.75pt;height:22pt;flip:x;z-index:25165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" filled="f" stroked="f">
                <v:textbox>
                  <w:txbxContent>
                    <w:p w14:paraId="7A691C56" w14:textId="77777777" w:rsidR="007062DE" w:rsidRPr="00A61005" w:rsidRDefault="007062DE" w:rsidP="007062DE">
                      <w:r>
                        <w:t>1</w:t>
                      </w:r>
                    </w:p>
                  </w:txbxContent>
                </v:textbox>
                <w10:wrap type="square"/>
              </v:shape>
            </w:pict>
          </mc:Fallback>
        </mc:AlternateContent>
      </w:r>
      <w:r w:rsidR="00486A7D">
        <w:rPr>
          <w:rFonts w:cs="Times New Roman"/>
          <w:noProof/>
          <w:szCs w:val="24"/>
        </w:rPr>
        <mc:AlternateContent>
          <mc:Choice Requires="wps">
            <w:drawing>
              <wp:anchor distT="0" distB="0" distL="114300" distR="114300" simplePos="0" relativeHeight="251643392" behindDoc="0" locked="0" layoutInCell="1" allowOverlap="1" wp14:anchorId="43677D25" wp14:editId="7E3E722E">
                <wp:simplePos x="0" y="0"/>
                <wp:positionH relativeFrom="column">
                  <wp:posOffset>450165</wp:posOffset>
                </wp:positionH>
                <wp:positionV relativeFrom="paragraph">
                  <wp:posOffset>5862</wp:posOffset>
                </wp:positionV>
                <wp:extent cx="767422" cy="527685"/>
                <wp:effectExtent l="0" t="0" r="33020" b="24765"/>
                <wp:wrapNone/>
                <wp:docPr id="142628981" name="Straight Connector 66"/>
                <wp:cNvGraphicFramePr/>
                <a:graphic xmlns:a="http://schemas.openxmlformats.org/drawingml/2006/main">
                  <a:graphicData uri="http://schemas.microsoft.com/office/word/2010/wordprocessingShape">
                    <wps:wsp>
                      <wps:cNvCnPr/>
                      <wps:spPr>
                        <a:xfrm flipH="1" flipV="1">
                          <a:off x="0" y="0"/>
                          <a:ext cx="767422" cy="527685"/>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738B7" id="Straight Connector 66" o:spid="_x0000_s1026" style="position:absolute;flip:x y;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45pt,.45pt" to="95.9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" strokecolor="black [3200]" strokeweight="1pt">
                <v:stroke joinstyle="miter"/>
              </v:line>
            </w:pict>
          </mc:Fallback>
        </mc:AlternateContent>
      </w:r>
    </w:p>
    <w:p w14:paraId="20D9B972" w14:textId="56A37AA0" w:rsidR="00A8243D" w:rsidRDefault="00A8243D">
      <w:pPr>
        <w:widowControl w:val="0"/>
        <w:spacing w:after="240"/>
        <w:rPr>
          <w:szCs w:val="28"/>
        </w:rPr>
      </w:pPr>
    </w:p>
    <w:p w14:paraId="74961330" w14:textId="60F22499" w:rsidR="00A8243D" w:rsidRDefault="007062DE">
      <w:pPr>
        <w:widowControl w:val="0"/>
        <w:spacing w:after="240"/>
        <w:rPr>
          <w:szCs w:val="28"/>
        </w:rPr>
      </w:pPr>
      <w:r>
        <w:rPr>
          <w:noProof/>
          <w:szCs w:val="28"/>
        </w:rPr>
        <mc:AlternateContent>
          <mc:Choice Requires="wps">
            <w:drawing>
              <wp:anchor distT="0" distB="0" distL="114300" distR="114300" simplePos="0" relativeHeight="251661824" behindDoc="0" locked="0" layoutInCell="1" allowOverlap="1" wp14:anchorId="39D6EE7D" wp14:editId="57F987D5">
                <wp:simplePos x="0" y="0"/>
                <wp:positionH relativeFrom="column">
                  <wp:posOffset>4347210</wp:posOffset>
                </wp:positionH>
                <wp:positionV relativeFrom="paragraph">
                  <wp:posOffset>313170</wp:posOffset>
                </wp:positionV>
                <wp:extent cx="288925" cy="279400"/>
                <wp:effectExtent l="0" t="0" r="0" b="6350"/>
                <wp:wrapSquare wrapText="bothSides"/>
                <wp:docPr id="17309272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8925" cy="279400"/>
                        </a:xfrm>
                        <a:prstGeom prst="rect">
                          <a:avLst/>
                        </a:prstGeom>
                        <a:noFill/>
                        <a:ln w="9525">
                          <a:noFill/>
                          <a:miter lim="800000"/>
                          <a:headEnd/>
                          <a:tailEnd/>
                        </a:ln>
                      </wps:spPr>
                      <wps:txbx>
                        <w:txbxContent>
                          <w:p w14:paraId="00C4B521" w14:textId="77777777" w:rsidR="007062DE" w:rsidRPr="00A61005" w:rsidRDefault="007062DE" w:rsidP="007062DE">
                            <w:r>
                              <w:t>1</w:t>
                            </w:r>
                          </w:p>
                        </w:txbxContent>
                      </wps:txbx>
                      <wps:bodyPr rot="0" vert="horz" wrap="square" lIns="91440" tIns="45720" rIns="91440" bIns="45720" anchor="t" anchorCtr="0">
                        <a:noAutofit/>
                      </wps:bodyPr>
                    </wps:wsp>
                  </a:graphicData>
                </a:graphic>
              </wp:anchor>
            </w:drawing>
          </mc:Choice>
          <mc:Fallback>
            <w:pict>
              <v:shape w14:anchorId="39D6EE7D" id="_x0000_s1267" type="#_x0000_t202" style="position:absolute;left:0;text-align:left;margin-left:342.3pt;margin-top:24.65pt;width:22.75pt;height:22pt;flip:x;z-index:251661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" filled="f" stroked="f">
                <v:textbox>
                  <w:txbxContent>
                    <w:p w14:paraId="00C4B521" w14:textId="77777777" w:rsidR="007062DE" w:rsidRPr="00A61005" w:rsidRDefault="007062DE" w:rsidP="007062DE">
                      <w:r>
                        <w:t>1</w:t>
                      </w:r>
                    </w:p>
                  </w:txbxContent>
                </v:textbox>
                <w10:wrap type="square"/>
              </v:shape>
            </w:pict>
          </mc:Fallback>
        </mc:AlternateContent>
      </w:r>
    </w:p>
    <w:p w14:paraId="74C53014" w14:textId="48A157A5" w:rsidR="00A8243D" w:rsidRDefault="00A8243D">
      <w:pPr>
        <w:widowControl w:val="0"/>
        <w:spacing w:after="240"/>
        <w:rPr>
          <w:szCs w:val="28"/>
        </w:rPr>
      </w:pPr>
    </w:p>
    <w:p w14:paraId="5EF1EF9E" w14:textId="77777777" w:rsidR="00A8243D" w:rsidRDefault="00A8243D">
      <w:pPr>
        <w:widowControl w:val="0"/>
        <w:spacing w:after="240"/>
        <w:rPr>
          <w:szCs w:val="28"/>
        </w:rPr>
      </w:pPr>
    </w:p>
    <w:p w14:paraId="6105A2B7" w14:textId="78666F10" w:rsidR="00A8243D" w:rsidRDefault="007062DE">
      <w:pPr>
        <w:widowControl w:val="0"/>
        <w:spacing w:after="240"/>
        <w:rPr>
          <w:szCs w:val="28"/>
        </w:rPr>
      </w:pPr>
      <w:r>
        <w:rPr>
          <w:rFonts w:cs="Times New Roman"/>
          <w:noProof/>
          <w:szCs w:val="24"/>
        </w:rPr>
        <mc:AlternateContent>
          <mc:Choice Requires="wps">
            <w:drawing>
              <wp:anchor distT="0" distB="0" distL="114300" distR="114300" simplePos="0" relativeHeight="251662848" behindDoc="0" locked="0" layoutInCell="1" allowOverlap="1" wp14:anchorId="651375FC" wp14:editId="1ADCCC40">
                <wp:simplePos x="0" y="0"/>
                <wp:positionH relativeFrom="column">
                  <wp:posOffset>569205</wp:posOffset>
                </wp:positionH>
                <wp:positionV relativeFrom="paragraph">
                  <wp:posOffset>278592</wp:posOffset>
                </wp:positionV>
                <wp:extent cx="288925" cy="279400"/>
                <wp:effectExtent l="0" t="0" r="0" b="6350"/>
                <wp:wrapSquare wrapText="bothSides"/>
                <wp:docPr id="13051921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8925" cy="279400"/>
                        </a:xfrm>
                        <a:prstGeom prst="rect">
                          <a:avLst/>
                        </a:prstGeom>
                        <a:noFill/>
                        <a:ln w="9525">
                          <a:noFill/>
                          <a:miter lim="800000"/>
                          <a:headEnd/>
                          <a:tailEnd/>
                        </a:ln>
                      </wps:spPr>
                      <wps:txbx>
                        <w:txbxContent>
                          <w:p w14:paraId="0E8F221B" w14:textId="77777777" w:rsidR="007062DE" w:rsidRPr="00A61005" w:rsidRDefault="007062DE" w:rsidP="007062DE">
                            <w:r>
                              <w:t>1</w:t>
                            </w:r>
                          </w:p>
                        </w:txbxContent>
                      </wps:txbx>
                      <wps:bodyPr rot="0" vert="horz" wrap="square" lIns="91440" tIns="45720" rIns="91440" bIns="45720" anchor="t" anchorCtr="0">
                        <a:noAutofit/>
                      </wps:bodyPr>
                    </wps:wsp>
                  </a:graphicData>
                </a:graphic>
              </wp:anchor>
            </w:drawing>
          </mc:Choice>
          <mc:Fallback>
            <w:pict>
              <v:shape w14:anchorId="651375FC" id="_x0000_s1268" type="#_x0000_t202" style="position:absolute;left:0;text-align:left;margin-left:44.8pt;margin-top:21.95pt;width:22.75pt;height:22pt;flip:x;z-index:25166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" filled="f" stroked="f">
                <v:textbox>
                  <w:txbxContent>
                    <w:p w14:paraId="0E8F221B" w14:textId="77777777" w:rsidR="007062DE" w:rsidRPr="00A61005" w:rsidRDefault="007062DE" w:rsidP="007062DE">
                      <w:r>
                        <w:t>1</w:t>
                      </w:r>
                    </w:p>
                  </w:txbxContent>
                </v:textbox>
                <w10:wrap type="square"/>
              </v:shape>
            </w:pict>
          </mc:Fallback>
        </mc:AlternateContent>
      </w:r>
    </w:p>
    <w:p w14:paraId="280DA7FE" w14:textId="0AADF241" w:rsidR="00A8243D" w:rsidRDefault="007062DE">
      <w:pPr>
        <w:widowControl w:val="0"/>
        <w:spacing w:after="240"/>
        <w:rPr>
          <w:szCs w:val="28"/>
        </w:rPr>
      </w:pPr>
      <w:r>
        <w:rPr>
          <w:noProof/>
          <w:szCs w:val="28"/>
        </w:rPr>
        <mc:AlternateContent>
          <mc:Choice Requires="wps">
            <w:drawing>
              <wp:anchor distT="0" distB="0" distL="114300" distR="114300" simplePos="0" relativeHeight="251663872" behindDoc="0" locked="0" layoutInCell="1" allowOverlap="1" wp14:anchorId="4C23F04A" wp14:editId="23946CDF">
                <wp:simplePos x="0" y="0"/>
                <wp:positionH relativeFrom="column">
                  <wp:posOffset>4707197</wp:posOffset>
                </wp:positionH>
                <wp:positionV relativeFrom="paragraph">
                  <wp:posOffset>231024</wp:posOffset>
                </wp:positionV>
                <wp:extent cx="288925" cy="279400"/>
                <wp:effectExtent l="0" t="0" r="0" b="6350"/>
                <wp:wrapSquare wrapText="bothSides"/>
                <wp:docPr id="3268054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8925" cy="279400"/>
                        </a:xfrm>
                        <a:prstGeom prst="rect">
                          <a:avLst/>
                        </a:prstGeom>
                        <a:noFill/>
                        <a:ln w="9525">
                          <a:noFill/>
                          <a:miter lim="800000"/>
                          <a:headEnd/>
                          <a:tailEnd/>
                        </a:ln>
                      </wps:spPr>
                      <wps:txbx>
                        <w:txbxContent>
                          <w:p w14:paraId="17421353" w14:textId="77777777" w:rsidR="007062DE" w:rsidRPr="00A61005" w:rsidRDefault="007062DE" w:rsidP="007062DE">
                            <w:r>
                              <w:t>1</w:t>
                            </w:r>
                          </w:p>
                        </w:txbxContent>
                      </wps:txbx>
                      <wps:bodyPr rot="0" vert="horz" wrap="square" lIns="91440" tIns="45720" rIns="91440" bIns="45720" anchor="t" anchorCtr="0">
                        <a:noAutofit/>
                      </wps:bodyPr>
                    </wps:wsp>
                  </a:graphicData>
                </a:graphic>
              </wp:anchor>
            </w:drawing>
          </mc:Choice>
          <mc:Fallback>
            <w:pict>
              <v:shape w14:anchorId="4C23F04A" id="_x0000_s1269" type="#_x0000_t202" style="position:absolute;left:0;text-align:left;margin-left:370.65pt;margin-top:18.2pt;width:22.75pt;height:22pt;flip:x;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" filled="f" stroked="f">
                <v:textbox>
                  <w:txbxContent>
                    <w:p w14:paraId="17421353" w14:textId="77777777" w:rsidR="007062DE" w:rsidRPr="00A61005" w:rsidRDefault="007062DE" w:rsidP="007062DE">
                      <w:r>
                        <w:t>1</w:t>
                      </w:r>
                    </w:p>
                  </w:txbxContent>
                </v:textbox>
                <w10:wrap type="square"/>
              </v:shape>
            </w:pict>
          </mc:Fallback>
        </mc:AlternateContent>
      </w:r>
      <w:r>
        <w:rPr>
          <w:rFonts w:cs="Times New Roman"/>
          <w:noProof/>
          <w:szCs w:val="24"/>
        </w:rPr>
        <mc:AlternateContent>
          <mc:Choice Requires="wps">
            <w:drawing>
              <wp:anchor distT="0" distB="0" distL="114300" distR="114300" simplePos="0" relativeHeight="251664896" behindDoc="0" locked="0" layoutInCell="1" allowOverlap="1" wp14:anchorId="1097A1D1" wp14:editId="102174A4">
                <wp:simplePos x="0" y="0"/>
                <wp:positionH relativeFrom="column">
                  <wp:posOffset>3855258</wp:posOffset>
                </wp:positionH>
                <wp:positionV relativeFrom="paragraph">
                  <wp:posOffset>61768</wp:posOffset>
                </wp:positionV>
                <wp:extent cx="288925" cy="279400"/>
                <wp:effectExtent l="0" t="0" r="0" b="6350"/>
                <wp:wrapSquare wrapText="bothSides"/>
                <wp:docPr id="8863468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8925" cy="279400"/>
                        </a:xfrm>
                        <a:prstGeom prst="rect">
                          <a:avLst/>
                        </a:prstGeom>
                        <a:noFill/>
                        <a:ln w="9525">
                          <a:noFill/>
                          <a:miter lim="800000"/>
                          <a:headEnd/>
                          <a:tailEnd/>
                        </a:ln>
                      </wps:spPr>
                      <wps:txbx>
                        <w:txbxContent>
                          <w:p w14:paraId="78C8E2F4" w14:textId="77777777" w:rsidR="007062DE" w:rsidRPr="00A61005" w:rsidRDefault="007062DE" w:rsidP="007062DE">
                            <w:r>
                              <w:t>1</w:t>
                            </w:r>
                          </w:p>
                        </w:txbxContent>
                      </wps:txbx>
                      <wps:bodyPr rot="0" vert="horz" wrap="square" lIns="91440" tIns="45720" rIns="91440" bIns="45720" anchor="t" anchorCtr="0">
                        <a:noAutofit/>
                      </wps:bodyPr>
                    </wps:wsp>
                  </a:graphicData>
                </a:graphic>
              </wp:anchor>
            </w:drawing>
          </mc:Choice>
          <mc:Fallback>
            <w:pict>
              <v:shape w14:anchorId="1097A1D1" id="_x0000_s1270" type="#_x0000_t202" style="position:absolute;left:0;text-align:left;margin-left:303.55pt;margin-top:4.85pt;width:22.75pt;height:22pt;flip:x;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" filled="f" stroked="f">
                <v:textbox>
                  <w:txbxContent>
                    <w:p w14:paraId="78C8E2F4" w14:textId="77777777" w:rsidR="007062DE" w:rsidRPr="00A61005" w:rsidRDefault="007062DE" w:rsidP="007062DE">
                      <w:r>
                        <w:t>1</w:t>
                      </w:r>
                    </w:p>
                  </w:txbxContent>
                </v:textbox>
                <w10:wrap type="square"/>
              </v:shape>
            </w:pict>
          </mc:Fallback>
        </mc:AlternateContent>
      </w:r>
      <w:r w:rsidR="000053AA">
        <w:rPr>
          <w:rFonts w:cs="Times New Roman"/>
          <w:noProof/>
          <w:szCs w:val="24"/>
        </w:rPr>
        <mc:AlternateContent>
          <mc:Choice Requires="wps">
            <w:drawing>
              <wp:anchor distT="0" distB="0" distL="114300" distR="114300" simplePos="0" relativeHeight="251645440" behindDoc="0" locked="0" layoutInCell="1" allowOverlap="1" wp14:anchorId="544C676D" wp14:editId="2C5F1996">
                <wp:simplePos x="0" y="0"/>
                <wp:positionH relativeFrom="margin">
                  <wp:posOffset>4731176</wp:posOffset>
                </wp:positionH>
                <wp:positionV relativeFrom="paragraph">
                  <wp:posOffset>397997</wp:posOffset>
                </wp:positionV>
                <wp:extent cx="671989" cy="70339"/>
                <wp:effectExtent l="0" t="0" r="33020" b="25400"/>
                <wp:wrapNone/>
                <wp:docPr id="1743957893" name="Straight Connector 81"/>
                <wp:cNvGraphicFramePr/>
                <a:graphic xmlns:a="http://schemas.openxmlformats.org/drawingml/2006/main">
                  <a:graphicData uri="http://schemas.microsoft.com/office/word/2010/wordprocessingShape">
                    <wps:wsp>
                      <wps:cNvCnPr/>
                      <wps:spPr>
                        <a:xfrm flipV="1">
                          <a:off x="0" y="0"/>
                          <a:ext cx="671989" cy="70339"/>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65E5C3" id="Straight Connector 81" o:spid="_x0000_s1026" style="position:absolute;flip:y;z-index:251645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72.55pt,31.35pt" to="425.45pt,3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" strokecolor="black [3200]" strokeweight="1pt">
                <v:stroke joinstyle="miter"/>
                <w10:wrap anchorx="margin"/>
              </v:line>
            </w:pict>
          </mc:Fallback>
        </mc:AlternateContent>
      </w:r>
    </w:p>
    <w:p w14:paraId="25DA4A10" w14:textId="30354828" w:rsidR="00A8243D" w:rsidRDefault="00A8243D">
      <w:pPr>
        <w:widowControl w:val="0"/>
        <w:spacing w:after="240"/>
        <w:rPr>
          <w:szCs w:val="28"/>
        </w:rPr>
      </w:pPr>
    </w:p>
    <w:p w14:paraId="456F8A9F" w14:textId="77777777" w:rsidR="00A8243D" w:rsidRDefault="00A8243D">
      <w:pPr>
        <w:widowControl w:val="0"/>
        <w:spacing w:after="240"/>
        <w:rPr>
          <w:szCs w:val="28"/>
        </w:rPr>
      </w:pPr>
    </w:p>
    <w:p w14:paraId="3E044853" w14:textId="77777777" w:rsidR="00A8243D" w:rsidRDefault="00A8243D">
      <w:pPr>
        <w:widowControl w:val="0"/>
        <w:spacing w:after="240"/>
        <w:rPr>
          <w:szCs w:val="28"/>
        </w:rPr>
      </w:pPr>
    </w:p>
    <w:p w14:paraId="43981328" w14:textId="77777777" w:rsidR="00A8243D" w:rsidRDefault="00A8243D">
      <w:pPr>
        <w:widowControl w:val="0"/>
        <w:spacing w:after="240"/>
        <w:rPr>
          <w:szCs w:val="28"/>
        </w:rPr>
      </w:pPr>
    </w:p>
    <w:p w14:paraId="42D32CC9" w14:textId="77777777" w:rsidR="00A8243D" w:rsidRDefault="00A8243D">
      <w:pPr>
        <w:widowControl w:val="0"/>
        <w:spacing w:after="240"/>
        <w:rPr>
          <w:szCs w:val="28"/>
        </w:rPr>
      </w:pPr>
    </w:p>
    <w:p w14:paraId="2F8236F4" w14:textId="1B2448A0" w:rsidR="00A8243D" w:rsidRPr="00741D18" w:rsidRDefault="00B24C02" w:rsidP="00B24C02">
      <w:pPr>
        <w:tabs>
          <w:tab w:val="left" w:pos="1776"/>
        </w:tabs>
        <w:jc w:val="center"/>
        <w:rPr>
          <w:rFonts w:cs="Times New Roman"/>
          <w:sz w:val="22"/>
        </w:rPr>
      </w:pPr>
      <w:r w:rsidRPr="00741D18">
        <w:rPr>
          <w:rFonts w:cs="Times New Roman"/>
          <w:b/>
          <w:bCs/>
          <w:sz w:val="22"/>
        </w:rPr>
        <w:t>Figure 3.4:</w:t>
      </w:r>
      <w:r w:rsidRPr="00741D18">
        <w:rPr>
          <w:rFonts w:cs="Times New Roman"/>
          <w:sz w:val="22"/>
        </w:rPr>
        <w:t xml:space="preserve"> ER </w:t>
      </w:r>
      <w:r w:rsidR="00B076DE">
        <w:rPr>
          <w:rFonts w:cs="Times New Roman"/>
          <w:sz w:val="22"/>
        </w:rPr>
        <w:t>d</w:t>
      </w:r>
      <w:r w:rsidRPr="00741D18">
        <w:rPr>
          <w:rFonts w:cs="Times New Roman"/>
          <w:sz w:val="22"/>
        </w:rPr>
        <w:t xml:space="preserve">iagram of </w:t>
      </w:r>
      <w:r w:rsidR="000F0244">
        <w:rPr>
          <w:rFonts w:cs="Times New Roman"/>
          <w:sz w:val="22"/>
        </w:rPr>
        <w:t>the project.</w:t>
      </w:r>
    </w:p>
    <w:p w14:paraId="1E3F95EB" w14:textId="5CBD7DC2" w:rsidR="00CF0073" w:rsidRDefault="00572A49">
      <w:pPr>
        <w:pStyle w:val="Project-H3"/>
        <w:numPr>
          <w:ilvl w:val="2"/>
          <w:numId w:val="5"/>
        </w:numPr>
      </w:pPr>
      <w:r>
        <w:lastRenderedPageBreak/>
        <w:t>SQLite</w:t>
      </w:r>
    </w:p>
    <w:p w14:paraId="0867094E" w14:textId="77777777" w:rsidR="00CF0073" w:rsidRDefault="00CF0073">
      <w:pPr>
        <w:pStyle w:val="Project-H3"/>
        <w:numPr>
          <w:ilvl w:val="0"/>
          <w:numId w:val="0"/>
        </w:numPr>
      </w:pPr>
    </w:p>
    <w:p w14:paraId="73DC99E6" w14:textId="77777777" w:rsidR="00CF0073" w:rsidRDefault="00000000">
      <w:pPr>
        <w:pStyle w:val="Project-H3"/>
        <w:numPr>
          <w:ilvl w:val="0"/>
          <w:numId w:val="0"/>
        </w:numPr>
        <w:spacing w:line="360" w:lineRule="auto"/>
        <w:rPr>
          <w:b w:val="0"/>
        </w:rPr>
      </w:pPr>
      <w:r>
        <w:rPr>
          <w:b w:val="0"/>
        </w:rPr>
        <w:t>SQLite, a lightweight and structured relational database is chosen for simplicity and effective managing of the project’s data.</w:t>
      </w:r>
    </w:p>
    <w:p w14:paraId="7108FEF8" w14:textId="77777777" w:rsidR="00CF0073" w:rsidRDefault="00CF0073">
      <w:pPr>
        <w:pStyle w:val="Project-H3"/>
        <w:numPr>
          <w:ilvl w:val="0"/>
          <w:numId w:val="0"/>
        </w:numPr>
        <w:rPr>
          <w:b w:val="0"/>
        </w:rPr>
      </w:pPr>
    </w:p>
    <w:p w14:paraId="012A5806" w14:textId="77777777" w:rsidR="00CF0073" w:rsidRDefault="00CF0073">
      <w:pPr>
        <w:pStyle w:val="Project-H3"/>
        <w:numPr>
          <w:ilvl w:val="0"/>
          <w:numId w:val="0"/>
        </w:numPr>
        <w:rPr>
          <w:b w:val="0"/>
        </w:rPr>
      </w:pPr>
    </w:p>
    <w:p w14:paraId="507F8F42" w14:textId="77777777" w:rsidR="00CF0073" w:rsidRDefault="00000000">
      <w:pPr>
        <w:pStyle w:val="Project-H1"/>
        <w:widowControl w:val="0"/>
      </w:pPr>
      <w:r>
        <w:t>Project Implementation</w:t>
      </w:r>
    </w:p>
    <w:p w14:paraId="48A7AFD8" w14:textId="77777777" w:rsidR="00CF0073" w:rsidRDefault="00CF0073">
      <w:pPr>
        <w:widowControl w:val="0"/>
        <w:spacing w:line="240" w:lineRule="auto"/>
        <w:jc w:val="left"/>
        <w:rPr>
          <w:b/>
          <w:szCs w:val="28"/>
        </w:rPr>
      </w:pPr>
    </w:p>
    <w:p w14:paraId="6411C0BE" w14:textId="77777777" w:rsidR="00CF0073" w:rsidRDefault="00CF0073">
      <w:pPr>
        <w:widowControl w:val="0"/>
        <w:spacing w:line="240" w:lineRule="auto"/>
        <w:jc w:val="left"/>
        <w:rPr>
          <w:b/>
          <w:szCs w:val="28"/>
        </w:rPr>
      </w:pPr>
    </w:p>
    <w:p w14:paraId="181C199C" w14:textId="61B0C3A4" w:rsidR="00CF0073" w:rsidRDefault="00000000">
      <w:pPr>
        <w:widowControl w:val="0"/>
        <w:spacing w:after="240"/>
      </w:pPr>
      <w:r>
        <w:t>This chapter will describe the steps and individual procedures that was taken to complete the system project.</w:t>
      </w:r>
      <w:r w:rsidR="00741D18">
        <w:t xml:space="preserve"> The system consists of collaborative and systemic process which is described in the following</w:t>
      </w:r>
      <w:r w:rsidR="00643372">
        <w:t>.</w:t>
      </w:r>
    </w:p>
    <w:p w14:paraId="090F2E52" w14:textId="77777777" w:rsidR="00CF0073" w:rsidRDefault="00000000">
      <w:pPr>
        <w:pStyle w:val="Project-H2"/>
      </w:pPr>
      <w:r>
        <w:t>System implementation</w:t>
      </w:r>
    </w:p>
    <w:p w14:paraId="2670BF8E" w14:textId="77777777" w:rsidR="00CF0073" w:rsidRDefault="00CF0073">
      <w:pPr>
        <w:pStyle w:val="Project-H2"/>
        <w:numPr>
          <w:ilvl w:val="0"/>
          <w:numId w:val="0"/>
        </w:numPr>
      </w:pPr>
    </w:p>
    <w:p w14:paraId="35A89273" w14:textId="09BD51B9" w:rsidR="00D12908" w:rsidRDefault="00000000" w:rsidP="00D12908">
      <w:pPr>
        <w:spacing w:after="240"/>
      </w:pPr>
      <w:r>
        <w:t>The system being a web application</w:t>
      </w:r>
      <w:r w:rsidR="00643372">
        <w:t>,</w:t>
      </w:r>
      <w:r>
        <w:t xml:space="preserve"> a website was designed using Django as the backend and basic HTML, CSS, JS as the frontend.</w:t>
      </w:r>
      <w:r w:rsidR="00D12908">
        <w:t xml:space="preserve"> </w:t>
      </w:r>
      <w:r>
        <w:t>The CNN technique was used for the model training</w:t>
      </w:r>
      <w:r w:rsidR="00643372">
        <w:t>,</w:t>
      </w:r>
      <w:r>
        <w:t xml:space="preserve"> and</w:t>
      </w:r>
      <w:r w:rsidR="00643372">
        <w:t xml:space="preserve"> a</w:t>
      </w:r>
      <w:r>
        <w:t xml:space="preserve"> pre-trained model was collected for the task. The dataset for the task was also acquired through the web</w:t>
      </w:r>
      <w:r w:rsidR="00D12908">
        <w:t xml:space="preserve">. </w:t>
      </w:r>
      <w:r>
        <w:t>The details of these procedures are as following</w:t>
      </w:r>
      <w:r w:rsidR="00643372">
        <w:t>.</w:t>
      </w:r>
    </w:p>
    <w:p w14:paraId="0E2F2795" w14:textId="53060EEC" w:rsidR="00D12908" w:rsidRDefault="00D12908" w:rsidP="00D12908">
      <w:pPr>
        <w:pStyle w:val="Project-H3"/>
      </w:pPr>
      <w:r>
        <w:t xml:space="preserve">Web Implementation </w:t>
      </w:r>
    </w:p>
    <w:p w14:paraId="41714956" w14:textId="77777777" w:rsidR="00D12908" w:rsidRDefault="00D12908" w:rsidP="00D12908">
      <w:pPr>
        <w:pStyle w:val="Project-H3"/>
        <w:numPr>
          <w:ilvl w:val="0"/>
          <w:numId w:val="0"/>
        </w:numPr>
      </w:pPr>
    </w:p>
    <w:p w14:paraId="467EC74A" w14:textId="07EB94D0" w:rsidR="00D12908" w:rsidRDefault="00D12908" w:rsidP="00F12852">
      <w:pPr>
        <w:pStyle w:val="Project-H3"/>
        <w:numPr>
          <w:ilvl w:val="0"/>
          <w:numId w:val="0"/>
        </w:numPr>
        <w:spacing w:line="360" w:lineRule="auto"/>
        <w:jc w:val="both"/>
        <w:rPr>
          <w:b w:val="0"/>
          <w:bCs/>
        </w:rPr>
      </w:pPr>
      <w:r>
        <w:rPr>
          <w:b w:val="0"/>
          <w:bCs/>
        </w:rPr>
        <w:t xml:space="preserve">The frontend design </w:t>
      </w:r>
      <w:r w:rsidR="00466C75">
        <w:rPr>
          <w:b w:val="0"/>
          <w:bCs/>
        </w:rPr>
        <w:t>is</w:t>
      </w:r>
      <w:r>
        <w:rPr>
          <w:b w:val="0"/>
          <w:bCs/>
        </w:rPr>
        <w:t xml:space="preserve"> done through the help of frameworks known as bootstrap and Scss. Additionally, CSS </w:t>
      </w:r>
      <w:r w:rsidR="00466C75">
        <w:rPr>
          <w:b w:val="0"/>
          <w:bCs/>
        </w:rPr>
        <w:t>is</w:t>
      </w:r>
      <w:r>
        <w:rPr>
          <w:b w:val="0"/>
          <w:bCs/>
        </w:rPr>
        <w:t xml:space="preserve"> also used for custom styling and JS to incorporate some dynamic features. The backend of the structure </w:t>
      </w:r>
      <w:r w:rsidR="00466C75">
        <w:rPr>
          <w:b w:val="0"/>
          <w:bCs/>
        </w:rPr>
        <w:t>is</w:t>
      </w:r>
      <w:r>
        <w:rPr>
          <w:b w:val="0"/>
          <w:bCs/>
        </w:rPr>
        <w:t xml:space="preserve"> completed by Django which uses python language. For database system, the built in SQLite system </w:t>
      </w:r>
      <w:r w:rsidR="00466C75">
        <w:rPr>
          <w:b w:val="0"/>
          <w:bCs/>
        </w:rPr>
        <w:t>is</w:t>
      </w:r>
      <w:r>
        <w:rPr>
          <w:b w:val="0"/>
          <w:bCs/>
        </w:rPr>
        <w:t xml:space="preserve"> used.</w:t>
      </w:r>
      <w:r w:rsidR="00DF2E47">
        <w:rPr>
          <w:b w:val="0"/>
          <w:bCs/>
        </w:rPr>
        <w:t xml:space="preserve"> Initially, the frontend of the pages was designed, which was then connected according to the Django framework. The SQLite database is chosen due it’s simplicity and easy to maintain structured form. The following exhibition of Figures will describe the web application pages for all the actors giving a glimpse of the criminal identification system.</w:t>
      </w:r>
    </w:p>
    <w:p w14:paraId="26D14734" w14:textId="77777777" w:rsidR="00643372" w:rsidRDefault="00643372" w:rsidP="00D12908">
      <w:pPr>
        <w:pStyle w:val="Project-H3"/>
        <w:numPr>
          <w:ilvl w:val="0"/>
          <w:numId w:val="0"/>
        </w:numPr>
        <w:spacing w:line="360" w:lineRule="auto"/>
        <w:rPr>
          <w:b w:val="0"/>
          <w:bCs/>
        </w:rPr>
      </w:pPr>
    </w:p>
    <w:p w14:paraId="3E0462D1" w14:textId="390F9B9A" w:rsidR="001C447A" w:rsidRDefault="001C447A" w:rsidP="00D12908">
      <w:pPr>
        <w:pStyle w:val="Project-H3"/>
        <w:numPr>
          <w:ilvl w:val="0"/>
          <w:numId w:val="0"/>
        </w:numPr>
        <w:spacing w:line="360" w:lineRule="auto"/>
        <w:rPr>
          <w:b w:val="0"/>
          <w:bCs/>
        </w:rPr>
      </w:pPr>
      <w:r w:rsidRPr="001C447A">
        <w:rPr>
          <w:b w:val="0"/>
          <w:bCs/>
          <w:noProof/>
        </w:rPr>
        <w:lastRenderedPageBreak/>
        <mc:AlternateContent>
          <mc:Choice Requires="wps">
            <w:drawing>
              <wp:anchor distT="45720" distB="45720" distL="114300" distR="114300" simplePos="0" relativeHeight="251685376" behindDoc="0" locked="0" layoutInCell="1" allowOverlap="1" wp14:anchorId="0597AE57" wp14:editId="73DBA5C7">
                <wp:simplePos x="0" y="0"/>
                <wp:positionH relativeFrom="margin">
                  <wp:align>right</wp:align>
                </wp:positionH>
                <wp:positionV relativeFrom="paragraph">
                  <wp:posOffset>454660</wp:posOffset>
                </wp:positionV>
                <wp:extent cx="5532120" cy="2521585"/>
                <wp:effectExtent l="0" t="0" r="11430" b="1206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2120" cy="2521585"/>
                        </a:xfrm>
                        <a:prstGeom prst="rect">
                          <a:avLst/>
                        </a:prstGeom>
                        <a:solidFill>
                          <a:srgbClr val="FFFFFF"/>
                        </a:solidFill>
                        <a:ln w="9525">
                          <a:solidFill>
                            <a:srgbClr val="000000"/>
                          </a:solidFill>
                          <a:miter lim="800000"/>
                          <a:headEnd/>
                          <a:tailEnd/>
                        </a:ln>
                      </wps:spPr>
                      <wps:txbx>
                        <w:txbxContent>
                          <w:p w14:paraId="038FAD4E" w14:textId="6E6017F2" w:rsidR="001C447A" w:rsidRDefault="000E1886">
                            <w:r>
                              <w:rPr>
                                <w:noProof/>
                              </w:rPr>
                              <w:drawing>
                                <wp:inline distT="0" distB="0" distL="0" distR="0" wp14:anchorId="77839C91" wp14:editId="61E7A0BF">
                                  <wp:extent cx="5417820" cy="2476077"/>
                                  <wp:effectExtent l="0" t="0" r="0" b="635"/>
                                  <wp:docPr id="85803514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64285" cy="2497313"/>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97AE57" id="_x0000_s1271" type="#_x0000_t202" style="position:absolute;margin-left:384.4pt;margin-top:35.8pt;width:435.6pt;height:198.55pt;z-index:2516853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">
                <v:textbox>
                  <w:txbxContent>
                    <w:p w14:paraId="038FAD4E" w14:textId="6E6017F2" w:rsidR="001C447A" w:rsidRDefault="000E1886">
                      <w:r>
                        <w:rPr>
                          <w:noProof/>
                        </w:rPr>
                        <w:drawing>
                          <wp:inline distT="0" distB="0" distL="0" distR="0" wp14:anchorId="77839C91" wp14:editId="61E7A0BF">
                            <wp:extent cx="5417820" cy="2476077"/>
                            <wp:effectExtent l="0" t="0" r="0" b="635"/>
                            <wp:docPr id="85803514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64285" cy="2497313"/>
                                    </a:xfrm>
                                    <a:prstGeom prst="rect">
                                      <a:avLst/>
                                    </a:prstGeom>
                                    <a:noFill/>
                                    <a:ln>
                                      <a:noFill/>
                                    </a:ln>
                                  </pic:spPr>
                                </pic:pic>
                              </a:graphicData>
                            </a:graphic>
                          </wp:inline>
                        </w:drawing>
                      </w:r>
                    </w:p>
                  </w:txbxContent>
                </v:textbox>
                <w10:wrap type="square" anchorx="margin"/>
              </v:shape>
            </w:pict>
          </mc:Fallback>
        </mc:AlternateContent>
      </w:r>
    </w:p>
    <w:p w14:paraId="630F1D4D" w14:textId="77777777" w:rsidR="00643372" w:rsidRDefault="00643372" w:rsidP="00643372">
      <w:pPr>
        <w:pStyle w:val="Project-H3"/>
        <w:numPr>
          <w:ilvl w:val="0"/>
          <w:numId w:val="0"/>
        </w:numPr>
        <w:spacing w:line="360" w:lineRule="auto"/>
        <w:jc w:val="center"/>
        <w:rPr>
          <w:sz w:val="22"/>
          <w:szCs w:val="24"/>
        </w:rPr>
      </w:pPr>
    </w:p>
    <w:p w14:paraId="2F687658" w14:textId="462CD4A2" w:rsidR="001C447A" w:rsidRPr="00643372" w:rsidRDefault="00643372" w:rsidP="00643372">
      <w:pPr>
        <w:pStyle w:val="Project-H3"/>
        <w:numPr>
          <w:ilvl w:val="0"/>
          <w:numId w:val="0"/>
        </w:numPr>
        <w:spacing w:line="360" w:lineRule="auto"/>
        <w:jc w:val="center"/>
        <w:rPr>
          <w:b w:val="0"/>
          <w:bCs/>
          <w:sz w:val="22"/>
          <w:szCs w:val="24"/>
        </w:rPr>
      </w:pPr>
      <w:r>
        <w:rPr>
          <w:sz w:val="22"/>
          <w:szCs w:val="24"/>
        </w:rPr>
        <w:t xml:space="preserve">Figure 4.1: </w:t>
      </w:r>
      <w:r>
        <w:rPr>
          <w:b w:val="0"/>
          <w:bCs/>
          <w:sz w:val="22"/>
          <w:szCs w:val="24"/>
        </w:rPr>
        <w:t>Welcome page of the web application.</w:t>
      </w:r>
    </w:p>
    <w:p w14:paraId="30E37B59" w14:textId="6E223A9A" w:rsidR="001C447A" w:rsidRDefault="001C447A" w:rsidP="00D12908">
      <w:pPr>
        <w:pStyle w:val="Project-H3"/>
        <w:numPr>
          <w:ilvl w:val="0"/>
          <w:numId w:val="0"/>
        </w:numPr>
        <w:spacing w:line="360" w:lineRule="auto"/>
        <w:rPr>
          <w:b w:val="0"/>
          <w:bCs/>
        </w:rPr>
      </w:pPr>
    </w:p>
    <w:p w14:paraId="70FEC2B2" w14:textId="4562DB8B" w:rsidR="001C447A" w:rsidRDefault="001C447A" w:rsidP="00D12908">
      <w:pPr>
        <w:pStyle w:val="Project-H3"/>
        <w:numPr>
          <w:ilvl w:val="0"/>
          <w:numId w:val="0"/>
        </w:numPr>
        <w:spacing w:line="360" w:lineRule="auto"/>
        <w:rPr>
          <w:b w:val="0"/>
          <w:bCs/>
        </w:rPr>
      </w:pPr>
      <w:r w:rsidRPr="001C447A">
        <w:rPr>
          <w:b w:val="0"/>
          <w:bCs/>
          <w:noProof/>
        </w:rPr>
        <mc:AlternateContent>
          <mc:Choice Requires="wps">
            <w:drawing>
              <wp:anchor distT="45720" distB="45720" distL="114300" distR="114300" simplePos="0" relativeHeight="251687424" behindDoc="0" locked="0" layoutInCell="1" allowOverlap="1" wp14:anchorId="3F5269B3" wp14:editId="5B78933E">
                <wp:simplePos x="0" y="0"/>
                <wp:positionH relativeFrom="margin">
                  <wp:align>right</wp:align>
                </wp:positionH>
                <wp:positionV relativeFrom="paragraph">
                  <wp:posOffset>424</wp:posOffset>
                </wp:positionV>
                <wp:extent cx="5520055" cy="3513455"/>
                <wp:effectExtent l="0" t="0" r="23495" b="10795"/>
                <wp:wrapSquare wrapText="bothSides"/>
                <wp:docPr id="21022250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0055" cy="3513666"/>
                        </a:xfrm>
                        <a:prstGeom prst="rect">
                          <a:avLst/>
                        </a:prstGeom>
                        <a:solidFill>
                          <a:srgbClr val="FFFFFF"/>
                        </a:solidFill>
                        <a:ln w="9525">
                          <a:solidFill>
                            <a:srgbClr val="000000"/>
                          </a:solidFill>
                          <a:miter lim="800000"/>
                          <a:headEnd/>
                          <a:tailEnd/>
                        </a:ln>
                      </wps:spPr>
                      <wps:txbx>
                        <w:txbxContent>
                          <w:p w14:paraId="2B453567" w14:textId="1E623C05" w:rsidR="001C447A" w:rsidRDefault="00442D83" w:rsidP="001C447A">
                            <w:r>
                              <w:rPr>
                                <w:noProof/>
                              </w:rPr>
                              <w:drawing>
                                <wp:inline distT="0" distB="0" distL="0" distR="0" wp14:anchorId="39A547C2" wp14:editId="5879EF2A">
                                  <wp:extent cx="5451475" cy="3543300"/>
                                  <wp:effectExtent l="0" t="0" r="0" b="0"/>
                                  <wp:docPr id="576705800" name="Picture 576705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57129" cy="354697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5269B3" id="_x0000_s1272" type="#_x0000_t202" style="position:absolute;margin-left:383.45pt;margin-top:.05pt;width:434.65pt;height:276.65pt;z-index:25168742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">
                <v:textbox>
                  <w:txbxContent>
                    <w:p w14:paraId="2B453567" w14:textId="1E623C05" w:rsidR="001C447A" w:rsidRDefault="00442D83" w:rsidP="001C447A">
                      <w:r>
                        <w:rPr>
                          <w:noProof/>
                        </w:rPr>
                        <w:drawing>
                          <wp:inline distT="0" distB="0" distL="0" distR="0" wp14:anchorId="39A547C2" wp14:editId="5879EF2A">
                            <wp:extent cx="5451475" cy="3543300"/>
                            <wp:effectExtent l="0" t="0" r="0" b="0"/>
                            <wp:docPr id="576705800" name="Picture 576705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57129" cy="3546975"/>
                                    </a:xfrm>
                                    <a:prstGeom prst="rect">
                                      <a:avLst/>
                                    </a:prstGeom>
                                    <a:noFill/>
                                    <a:ln>
                                      <a:noFill/>
                                    </a:ln>
                                  </pic:spPr>
                                </pic:pic>
                              </a:graphicData>
                            </a:graphic>
                          </wp:inline>
                        </w:drawing>
                      </w:r>
                    </w:p>
                  </w:txbxContent>
                </v:textbox>
                <w10:wrap type="square" anchorx="margin"/>
              </v:shape>
            </w:pict>
          </mc:Fallback>
        </mc:AlternateContent>
      </w:r>
    </w:p>
    <w:p w14:paraId="540080AF" w14:textId="2E13BC55" w:rsidR="00643372" w:rsidRPr="00643372" w:rsidRDefault="00643372" w:rsidP="00643372">
      <w:pPr>
        <w:pStyle w:val="Project-H3"/>
        <w:numPr>
          <w:ilvl w:val="0"/>
          <w:numId w:val="0"/>
        </w:numPr>
        <w:spacing w:line="360" w:lineRule="auto"/>
        <w:jc w:val="center"/>
        <w:rPr>
          <w:b w:val="0"/>
          <w:bCs/>
          <w:sz w:val="22"/>
          <w:szCs w:val="24"/>
        </w:rPr>
      </w:pPr>
      <w:r>
        <w:rPr>
          <w:sz w:val="22"/>
          <w:szCs w:val="24"/>
        </w:rPr>
        <w:t xml:space="preserve">Figure 4.2: </w:t>
      </w:r>
      <w:r>
        <w:rPr>
          <w:b w:val="0"/>
          <w:bCs/>
          <w:sz w:val="22"/>
          <w:szCs w:val="24"/>
        </w:rPr>
        <w:t>Sign-up page of the web application.</w:t>
      </w:r>
    </w:p>
    <w:p w14:paraId="3E5BB430" w14:textId="726F1807" w:rsidR="001C447A" w:rsidRDefault="000E1886" w:rsidP="00D12908">
      <w:pPr>
        <w:pStyle w:val="Project-H3"/>
        <w:numPr>
          <w:ilvl w:val="0"/>
          <w:numId w:val="0"/>
        </w:numPr>
        <w:spacing w:line="360" w:lineRule="auto"/>
        <w:rPr>
          <w:b w:val="0"/>
          <w:bCs/>
        </w:rPr>
      </w:pPr>
      <w:r w:rsidRPr="001C447A">
        <w:rPr>
          <w:b w:val="0"/>
          <w:bCs/>
          <w:noProof/>
        </w:rPr>
        <w:lastRenderedPageBreak/>
        <mc:AlternateContent>
          <mc:Choice Requires="wps">
            <w:drawing>
              <wp:anchor distT="45720" distB="45720" distL="114300" distR="114300" simplePos="0" relativeHeight="251691520" behindDoc="0" locked="0" layoutInCell="1" allowOverlap="1" wp14:anchorId="11225EEB" wp14:editId="2577385B">
                <wp:simplePos x="0" y="0"/>
                <wp:positionH relativeFrom="margin">
                  <wp:posOffset>5080</wp:posOffset>
                </wp:positionH>
                <wp:positionV relativeFrom="paragraph">
                  <wp:posOffset>354965</wp:posOffset>
                </wp:positionV>
                <wp:extent cx="5518150" cy="3843655"/>
                <wp:effectExtent l="0" t="0" r="25400" b="23495"/>
                <wp:wrapSquare wrapText="bothSides"/>
                <wp:docPr id="9554254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8150" cy="3843655"/>
                        </a:xfrm>
                        <a:prstGeom prst="rect">
                          <a:avLst/>
                        </a:prstGeom>
                        <a:solidFill>
                          <a:srgbClr val="FFFFFF"/>
                        </a:solidFill>
                        <a:ln w="9525">
                          <a:solidFill>
                            <a:srgbClr val="000000"/>
                          </a:solidFill>
                          <a:miter lim="800000"/>
                          <a:headEnd/>
                          <a:tailEnd/>
                        </a:ln>
                      </wps:spPr>
                      <wps:txbx>
                        <w:txbxContent>
                          <w:p w14:paraId="31A5A431" w14:textId="1C339772" w:rsidR="001C447A" w:rsidRDefault="000E1886" w:rsidP="001C447A">
                            <w:r>
                              <w:rPr>
                                <w:noProof/>
                              </w:rPr>
                              <w:drawing>
                                <wp:inline distT="0" distB="0" distL="0" distR="0" wp14:anchorId="02459E93" wp14:editId="2E63D21E">
                                  <wp:extent cx="6214533" cy="4702454"/>
                                  <wp:effectExtent l="0" t="0" r="0" b="3175"/>
                                  <wp:docPr id="1705933603" name="Picture 1705933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240077" cy="4721783"/>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225EEB" id="_x0000_s1273" type="#_x0000_t202" style="position:absolute;margin-left:.4pt;margin-top:27.95pt;width:434.5pt;height:302.65pt;z-index:251691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">
                <v:textbox>
                  <w:txbxContent>
                    <w:p w14:paraId="31A5A431" w14:textId="1C339772" w:rsidR="001C447A" w:rsidRDefault="000E1886" w:rsidP="001C447A">
                      <w:r>
                        <w:rPr>
                          <w:noProof/>
                        </w:rPr>
                        <w:drawing>
                          <wp:inline distT="0" distB="0" distL="0" distR="0" wp14:anchorId="02459E93" wp14:editId="2E63D21E">
                            <wp:extent cx="6214533" cy="4702454"/>
                            <wp:effectExtent l="0" t="0" r="0" b="3175"/>
                            <wp:docPr id="1705933603" name="Picture 1705933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240077" cy="4721783"/>
                                    </a:xfrm>
                                    <a:prstGeom prst="rect">
                                      <a:avLst/>
                                    </a:prstGeom>
                                    <a:noFill/>
                                    <a:ln>
                                      <a:noFill/>
                                    </a:ln>
                                  </pic:spPr>
                                </pic:pic>
                              </a:graphicData>
                            </a:graphic>
                          </wp:inline>
                        </w:drawing>
                      </w:r>
                    </w:p>
                  </w:txbxContent>
                </v:textbox>
                <w10:wrap type="square" anchorx="margin"/>
              </v:shape>
            </w:pict>
          </mc:Fallback>
        </mc:AlternateContent>
      </w:r>
    </w:p>
    <w:p w14:paraId="2F633F6E" w14:textId="77777777" w:rsidR="00442D83" w:rsidRDefault="00442D83" w:rsidP="00442D83">
      <w:pPr>
        <w:jc w:val="center"/>
      </w:pPr>
    </w:p>
    <w:p w14:paraId="68EE0DEC" w14:textId="37EA2ED7" w:rsidR="00643372" w:rsidRPr="00643372" w:rsidRDefault="00643372" w:rsidP="00442D83">
      <w:pPr>
        <w:jc w:val="center"/>
        <w:rPr>
          <w:sz w:val="22"/>
          <w:szCs w:val="20"/>
        </w:rPr>
      </w:pPr>
      <w:r>
        <w:rPr>
          <w:b/>
          <w:bCs/>
          <w:sz w:val="22"/>
          <w:szCs w:val="20"/>
        </w:rPr>
        <w:t xml:space="preserve">Figure 4.3: </w:t>
      </w:r>
      <w:r>
        <w:rPr>
          <w:sz w:val="22"/>
          <w:szCs w:val="20"/>
        </w:rPr>
        <w:t>Sign-in page of the web application.</w:t>
      </w:r>
    </w:p>
    <w:p w14:paraId="12757E90" w14:textId="49D50B20" w:rsidR="00442D83" w:rsidRDefault="00442D83" w:rsidP="00442D83"/>
    <w:p w14:paraId="351D13B2" w14:textId="0F013CB8" w:rsidR="00801067" w:rsidRPr="00442D83" w:rsidRDefault="00CA43AA" w:rsidP="00442D83">
      <w:r>
        <w:t>The welcome page greets the user when they first visit</w:t>
      </w:r>
      <w:r w:rsidR="00801067">
        <w:t xml:space="preserve">. </w:t>
      </w:r>
      <w:r>
        <w:t xml:space="preserve">The user has the option to either register for the website or login if they have previously set up an account. After entering the login credentials, the dashboard appears. </w:t>
      </w:r>
      <w:r w:rsidR="00801067">
        <w:t>The dashboard shows some general information exhibited in Figure 4.4.</w:t>
      </w:r>
      <w:r>
        <w:t xml:space="preserve"> The user can have a comprehensive view of all of his filed charge sheets by using the advanced search</w:t>
      </w:r>
      <w:r w:rsidR="00801067">
        <w:t xml:space="preserve">. </w:t>
      </w:r>
      <w:r w:rsidRPr="00CA43AA">
        <w:t>The notification section provides the most recent updates. To initiate the process of filing a new charge sheet, the user needs to select the charge sheet filing tab and enter the details of the case along with the suspect's description, as illustrated in Figure 4.</w:t>
      </w:r>
      <w:r>
        <w:t>5</w:t>
      </w:r>
      <w:r w:rsidRPr="00CA43AA">
        <w:t xml:space="preserve">. Since law enforcement officers can also access the website, when logging in, they are presented with an additional dashboard, the </w:t>
      </w:r>
      <w:r>
        <w:t>a</w:t>
      </w:r>
      <w:r w:rsidRPr="00CA43AA">
        <w:t>dmin dashboard, as shown in Figure 4.6. The criminal insertion format is also shown in Figure 4.6, which the administrator uses to add criminal records to the database. The Super-admin page, which can assign agents to the designated thana and submit messages with additional powers, is shown in Figure 4.7.</w:t>
      </w:r>
    </w:p>
    <w:p w14:paraId="4BE4AAC0" w14:textId="0D18AC43" w:rsidR="00442D83" w:rsidRPr="00442D83" w:rsidRDefault="00442D83" w:rsidP="00442D83">
      <w:r w:rsidRPr="0031685E">
        <w:rPr>
          <w:b/>
          <w:noProof/>
          <w:sz w:val="28"/>
          <w:szCs w:val="28"/>
        </w:rPr>
        <w:lastRenderedPageBreak/>
        <mc:AlternateContent>
          <mc:Choice Requires="wps">
            <w:drawing>
              <wp:anchor distT="45720" distB="45720" distL="114300" distR="114300" simplePos="0" relativeHeight="251699712" behindDoc="0" locked="0" layoutInCell="1" allowOverlap="1" wp14:anchorId="02263C52" wp14:editId="06952D75">
                <wp:simplePos x="0" y="0"/>
                <wp:positionH relativeFrom="margin">
                  <wp:align>right</wp:align>
                </wp:positionH>
                <wp:positionV relativeFrom="paragraph">
                  <wp:posOffset>287655</wp:posOffset>
                </wp:positionV>
                <wp:extent cx="5534025" cy="7538085"/>
                <wp:effectExtent l="0" t="0" r="28575" b="24765"/>
                <wp:wrapSquare wrapText="bothSides"/>
                <wp:docPr id="8846684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4025" cy="7538085"/>
                        </a:xfrm>
                        <a:prstGeom prst="rect">
                          <a:avLst/>
                        </a:prstGeom>
                        <a:solidFill>
                          <a:srgbClr val="FFFFFF"/>
                        </a:solidFill>
                        <a:ln w="9525">
                          <a:solidFill>
                            <a:srgbClr val="000000"/>
                          </a:solidFill>
                          <a:miter lim="800000"/>
                          <a:headEnd/>
                          <a:tailEnd/>
                        </a:ln>
                      </wps:spPr>
                      <wps:txbx>
                        <w:txbxContent>
                          <w:p w14:paraId="2F97EF34" w14:textId="77777777" w:rsidR="00442D83" w:rsidRDefault="00442D83" w:rsidP="00442D83">
                            <w:r>
                              <w:rPr>
                                <w:noProof/>
                              </w:rPr>
                              <w:drawing>
                                <wp:inline distT="0" distB="0" distL="0" distR="0" wp14:anchorId="63507F6C" wp14:editId="22354660">
                                  <wp:extent cx="5543550" cy="2138680"/>
                                  <wp:effectExtent l="0" t="0" r="0" b="0"/>
                                  <wp:docPr id="2021068307" name="Picture 2021068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43550" cy="2138680"/>
                                          </a:xfrm>
                                          <a:prstGeom prst="rect">
                                            <a:avLst/>
                                          </a:prstGeom>
                                          <a:noFill/>
                                          <a:ln>
                                            <a:noFill/>
                                          </a:ln>
                                        </pic:spPr>
                                      </pic:pic>
                                    </a:graphicData>
                                  </a:graphic>
                                </wp:inline>
                              </w:drawing>
                            </w:r>
                          </w:p>
                          <w:p w14:paraId="72C06478" w14:textId="77777777" w:rsidR="00442D83" w:rsidRDefault="00442D83" w:rsidP="00442D83"/>
                          <w:p w14:paraId="59DB53D7" w14:textId="77777777" w:rsidR="00442D83" w:rsidRDefault="00442D83" w:rsidP="00442D83">
                            <w:r>
                              <w:rPr>
                                <w:noProof/>
                              </w:rPr>
                              <w:drawing>
                                <wp:inline distT="0" distB="0" distL="0" distR="0" wp14:anchorId="70D9992E" wp14:editId="66D65E6A">
                                  <wp:extent cx="2159690" cy="1667510"/>
                                  <wp:effectExtent l="0" t="0" r="0" b="8890"/>
                                  <wp:docPr id="1160804282" name="Picture 1160804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207960" cy="1704780"/>
                                          </a:xfrm>
                                          <a:prstGeom prst="rect">
                                            <a:avLst/>
                                          </a:prstGeom>
                                          <a:noFill/>
                                          <a:ln>
                                            <a:noFill/>
                                          </a:ln>
                                        </pic:spPr>
                                      </pic:pic>
                                    </a:graphicData>
                                  </a:graphic>
                                </wp:inline>
                              </w:drawing>
                            </w:r>
                          </w:p>
                          <w:p w14:paraId="4E2C4FDF" w14:textId="77777777" w:rsidR="00442D83" w:rsidRDefault="00442D83" w:rsidP="00442D83"/>
                          <w:p w14:paraId="15010604" w14:textId="77777777" w:rsidR="00442D83" w:rsidRDefault="00442D83" w:rsidP="00442D83">
                            <w:r>
                              <w:rPr>
                                <w:noProof/>
                              </w:rPr>
                              <w:drawing>
                                <wp:inline distT="0" distB="0" distL="0" distR="0" wp14:anchorId="48F0E724" wp14:editId="5CE039BA">
                                  <wp:extent cx="5612765" cy="2790190"/>
                                  <wp:effectExtent l="0" t="0" r="6985" b="0"/>
                                  <wp:docPr id="1637326296" name="Picture 1637326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12765" cy="279019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263C52" id="_x0000_s1274" type="#_x0000_t202" style="position:absolute;left:0;text-align:left;margin-left:384.55pt;margin-top:22.65pt;width:435.75pt;height:593.55pt;z-index:2516997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">
                <v:textbox>
                  <w:txbxContent>
                    <w:p w14:paraId="2F97EF34" w14:textId="77777777" w:rsidR="00442D83" w:rsidRDefault="00442D83" w:rsidP="00442D83">
                      <w:r>
                        <w:rPr>
                          <w:noProof/>
                        </w:rPr>
                        <w:drawing>
                          <wp:inline distT="0" distB="0" distL="0" distR="0" wp14:anchorId="63507F6C" wp14:editId="22354660">
                            <wp:extent cx="5543550" cy="2138680"/>
                            <wp:effectExtent l="0" t="0" r="0" b="0"/>
                            <wp:docPr id="2021068307" name="Picture 2021068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43550" cy="2138680"/>
                                    </a:xfrm>
                                    <a:prstGeom prst="rect">
                                      <a:avLst/>
                                    </a:prstGeom>
                                    <a:noFill/>
                                    <a:ln>
                                      <a:noFill/>
                                    </a:ln>
                                  </pic:spPr>
                                </pic:pic>
                              </a:graphicData>
                            </a:graphic>
                          </wp:inline>
                        </w:drawing>
                      </w:r>
                    </w:p>
                    <w:p w14:paraId="72C06478" w14:textId="77777777" w:rsidR="00442D83" w:rsidRDefault="00442D83" w:rsidP="00442D83"/>
                    <w:p w14:paraId="59DB53D7" w14:textId="77777777" w:rsidR="00442D83" w:rsidRDefault="00442D83" w:rsidP="00442D83">
                      <w:r>
                        <w:rPr>
                          <w:noProof/>
                        </w:rPr>
                        <w:drawing>
                          <wp:inline distT="0" distB="0" distL="0" distR="0" wp14:anchorId="70D9992E" wp14:editId="66D65E6A">
                            <wp:extent cx="2159690" cy="1667510"/>
                            <wp:effectExtent l="0" t="0" r="0" b="8890"/>
                            <wp:docPr id="1160804282" name="Picture 1160804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207960" cy="1704780"/>
                                    </a:xfrm>
                                    <a:prstGeom prst="rect">
                                      <a:avLst/>
                                    </a:prstGeom>
                                    <a:noFill/>
                                    <a:ln>
                                      <a:noFill/>
                                    </a:ln>
                                  </pic:spPr>
                                </pic:pic>
                              </a:graphicData>
                            </a:graphic>
                          </wp:inline>
                        </w:drawing>
                      </w:r>
                    </w:p>
                    <w:p w14:paraId="4E2C4FDF" w14:textId="77777777" w:rsidR="00442D83" w:rsidRDefault="00442D83" w:rsidP="00442D83"/>
                    <w:p w14:paraId="15010604" w14:textId="77777777" w:rsidR="00442D83" w:rsidRDefault="00442D83" w:rsidP="00442D83">
                      <w:r>
                        <w:rPr>
                          <w:noProof/>
                        </w:rPr>
                        <w:drawing>
                          <wp:inline distT="0" distB="0" distL="0" distR="0" wp14:anchorId="48F0E724" wp14:editId="5CE039BA">
                            <wp:extent cx="5612765" cy="2790190"/>
                            <wp:effectExtent l="0" t="0" r="6985" b="0"/>
                            <wp:docPr id="1637326296" name="Picture 1637326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12765" cy="2790190"/>
                                    </a:xfrm>
                                    <a:prstGeom prst="rect">
                                      <a:avLst/>
                                    </a:prstGeom>
                                    <a:noFill/>
                                    <a:ln>
                                      <a:noFill/>
                                    </a:ln>
                                  </pic:spPr>
                                </pic:pic>
                              </a:graphicData>
                            </a:graphic>
                          </wp:inline>
                        </w:drawing>
                      </w:r>
                    </w:p>
                  </w:txbxContent>
                </v:textbox>
                <w10:wrap type="square" anchorx="margin"/>
              </v:shape>
            </w:pict>
          </mc:Fallback>
        </mc:AlternateContent>
      </w:r>
    </w:p>
    <w:p w14:paraId="684328DB" w14:textId="1700E31E" w:rsidR="00442D83" w:rsidRPr="00442D83" w:rsidRDefault="00442D83" w:rsidP="00442D83"/>
    <w:p w14:paraId="1056C82E" w14:textId="0783526F" w:rsidR="00442D83" w:rsidRPr="00643372" w:rsidRDefault="00643372" w:rsidP="00643372">
      <w:pPr>
        <w:jc w:val="center"/>
        <w:rPr>
          <w:sz w:val="22"/>
          <w:szCs w:val="20"/>
        </w:rPr>
      </w:pPr>
      <w:r>
        <w:rPr>
          <w:b/>
          <w:bCs/>
          <w:sz w:val="22"/>
          <w:szCs w:val="20"/>
        </w:rPr>
        <w:t xml:space="preserve">Figure 4.4: </w:t>
      </w:r>
      <w:r>
        <w:rPr>
          <w:sz w:val="22"/>
          <w:szCs w:val="20"/>
        </w:rPr>
        <w:t>User dashboard and advanced</w:t>
      </w:r>
      <w:r w:rsidR="00DF2E47">
        <w:rPr>
          <w:sz w:val="22"/>
          <w:szCs w:val="20"/>
        </w:rPr>
        <w:t xml:space="preserve"> search</w:t>
      </w:r>
      <w:r>
        <w:rPr>
          <w:sz w:val="22"/>
          <w:szCs w:val="20"/>
        </w:rPr>
        <w:t xml:space="preserve"> page of the </w:t>
      </w:r>
      <w:r w:rsidR="00A430CC">
        <w:rPr>
          <w:sz w:val="22"/>
          <w:szCs w:val="20"/>
        </w:rPr>
        <w:t>web application.</w:t>
      </w:r>
    </w:p>
    <w:p w14:paraId="78A136B1" w14:textId="7C354A90" w:rsidR="00442D83" w:rsidRPr="00442D83" w:rsidRDefault="00442D83" w:rsidP="00442D83">
      <w:r w:rsidRPr="001C447A">
        <w:rPr>
          <w:b/>
          <w:bCs/>
          <w:noProof/>
        </w:rPr>
        <w:lastRenderedPageBreak/>
        <mc:AlternateContent>
          <mc:Choice Requires="wps">
            <w:drawing>
              <wp:anchor distT="45720" distB="45720" distL="114300" distR="114300" simplePos="0" relativeHeight="251697664" behindDoc="0" locked="0" layoutInCell="1" allowOverlap="1" wp14:anchorId="79E0DC3F" wp14:editId="74218849">
                <wp:simplePos x="0" y="0"/>
                <wp:positionH relativeFrom="margin">
                  <wp:align>left</wp:align>
                </wp:positionH>
                <wp:positionV relativeFrom="paragraph">
                  <wp:posOffset>464820</wp:posOffset>
                </wp:positionV>
                <wp:extent cx="5520055" cy="7515225"/>
                <wp:effectExtent l="0" t="0" r="23495" b="28575"/>
                <wp:wrapSquare wrapText="bothSides"/>
                <wp:docPr id="184389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0055" cy="7515225"/>
                        </a:xfrm>
                        <a:prstGeom prst="rect">
                          <a:avLst/>
                        </a:prstGeom>
                        <a:solidFill>
                          <a:srgbClr val="FFFFFF"/>
                        </a:solidFill>
                        <a:ln w="9525">
                          <a:solidFill>
                            <a:srgbClr val="000000"/>
                          </a:solidFill>
                          <a:miter lim="800000"/>
                          <a:headEnd/>
                          <a:tailEnd/>
                        </a:ln>
                      </wps:spPr>
                      <wps:txbx>
                        <w:txbxContent>
                          <w:p w14:paraId="76F6FD29" w14:textId="0534879A" w:rsidR="000E1886" w:rsidRDefault="00442D83" w:rsidP="000E1886">
                            <w:r>
                              <w:rPr>
                                <w:noProof/>
                              </w:rPr>
                              <w:drawing>
                                <wp:inline distT="0" distB="0" distL="0" distR="0" wp14:anchorId="0E2DE4F5" wp14:editId="08152402">
                                  <wp:extent cx="5334000" cy="3101340"/>
                                  <wp:effectExtent l="0" t="0" r="0" b="3810"/>
                                  <wp:docPr id="7702820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34000" cy="3101340"/>
                                          </a:xfrm>
                                          <a:prstGeom prst="rect">
                                            <a:avLst/>
                                          </a:prstGeom>
                                          <a:noFill/>
                                          <a:ln>
                                            <a:noFill/>
                                          </a:ln>
                                        </pic:spPr>
                                      </pic:pic>
                                    </a:graphicData>
                                  </a:graphic>
                                </wp:inline>
                              </w:drawing>
                            </w:r>
                            <w:r>
                              <w:rPr>
                                <w:noProof/>
                              </w:rPr>
                              <w:drawing>
                                <wp:inline distT="0" distB="0" distL="0" distR="0" wp14:anchorId="36C8EB8F" wp14:editId="4E4997D2">
                                  <wp:extent cx="5175885" cy="3486150"/>
                                  <wp:effectExtent l="0" t="0" r="5715" b="0"/>
                                  <wp:docPr id="55755911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75885" cy="348615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E0DC3F" id="_x0000_s1275" type="#_x0000_t202" style="position:absolute;left:0;text-align:left;margin-left:0;margin-top:36.6pt;width:434.65pt;height:591.75pt;z-index:2516976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">
                <v:textbox>
                  <w:txbxContent>
                    <w:p w14:paraId="76F6FD29" w14:textId="0534879A" w:rsidR="000E1886" w:rsidRDefault="00442D83" w:rsidP="000E1886">
                      <w:r>
                        <w:rPr>
                          <w:noProof/>
                        </w:rPr>
                        <w:drawing>
                          <wp:inline distT="0" distB="0" distL="0" distR="0" wp14:anchorId="0E2DE4F5" wp14:editId="08152402">
                            <wp:extent cx="5334000" cy="3101340"/>
                            <wp:effectExtent l="0" t="0" r="0" b="3810"/>
                            <wp:docPr id="7702820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34000" cy="3101340"/>
                                    </a:xfrm>
                                    <a:prstGeom prst="rect">
                                      <a:avLst/>
                                    </a:prstGeom>
                                    <a:noFill/>
                                    <a:ln>
                                      <a:noFill/>
                                    </a:ln>
                                  </pic:spPr>
                                </pic:pic>
                              </a:graphicData>
                            </a:graphic>
                          </wp:inline>
                        </w:drawing>
                      </w:r>
                      <w:r>
                        <w:rPr>
                          <w:noProof/>
                        </w:rPr>
                        <w:drawing>
                          <wp:inline distT="0" distB="0" distL="0" distR="0" wp14:anchorId="36C8EB8F" wp14:editId="4E4997D2">
                            <wp:extent cx="5175885" cy="3486150"/>
                            <wp:effectExtent l="0" t="0" r="5715" b="0"/>
                            <wp:docPr id="55755911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75885" cy="3486150"/>
                                    </a:xfrm>
                                    <a:prstGeom prst="rect">
                                      <a:avLst/>
                                    </a:prstGeom>
                                    <a:noFill/>
                                    <a:ln>
                                      <a:noFill/>
                                    </a:ln>
                                  </pic:spPr>
                                </pic:pic>
                              </a:graphicData>
                            </a:graphic>
                          </wp:inline>
                        </w:drawing>
                      </w:r>
                    </w:p>
                  </w:txbxContent>
                </v:textbox>
                <w10:wrap type="square" anchorx="margin"/>
              </v:shape>
            </w:pict>
          </mc:Fallback>
        </mc:AlternateContent>
      </w:r>
    </w:p>
    <w:p w14:paraId="59F9CFD1" w14:textId="1820338B" w:rsidR="00442D83" w:rsidRPr="00442D83" w:rsidRDefault="00442D83" w:rsidP="00442D83"/>
    <w:p w14:paraId="1114C2C3" w14:textId="53FE0F17" w:rsidR="00442D83" w:rsidRPr="00643372" w:rsidRDefault="00643372" w:rsidP="00643372">
      <w:pPr>
        <w:jc w:val="center"/>
        <w:rPr>
          <w:sz w:val="22"/>
          <w:szCs w:val="20"/>
        </w:rPr>
      </w:pPr>
      <w:r>
        <w:rPr>
          <w:b/>
          <w:bCs/>
          <w:sz w:val="22"/>
          <w:szCs w:val="20"/>
        </w:rPr>
        <w:t xml:space="preserve">Figure 4.5: </w:t>
      </w:r>
      <w:r>
        <w:rPr>
          <w:sz w:val="22"/>
          <w:szCs w:val="20"/>
        </w:rPr>
        <w:t>Case description of the charge sheet form.</w:t>
      </w:r>
    </w:p>
    <w:p w14:paraId="2B247725" w14:textId="73A3EDE4" w:rsidR="00442D83" w:rsidRPr="00442D83" w:rsidRDefault="00442D83" w:rsidP="00442D83"/>
    <w:p w14:paraId="3E2CF3C1" w14:textId="72EA3B30" w:rsidR="00442D83" w:rsidRDefault="00442D83" w:rsidP="00442D83">
      <w:r w:rsidRPr="001C447A">
        <w:rPr>
          <w:b/>
          <w:bCs/>
          <w:noProof/>
        </w:rPr>
        <mc:AlternateContent>
          <mc:Choice Requires="wps">
            <w:drawing>
              <wp:anchor distT="45720" distB="45720" distL="114300" distR="114300" simplePos="0" relativeHeight="251701760" behindDoc="0" locked="0" layoutInCell="1" allowOverlap="1" wp14:anchorId="21FFB7BA" wp14:editId="609AB62D">
                <wp:simplePos x="0" y="0"/>
                <wp:positionH relativeFrom="margin">
                  <wp:align>left</wp:align>
                </wp:positionH>
                <wp:positionV relativeFrom="paragraph">
                  <wp:posOffset>249555</wp:posOffset>
                </wp:positionV>
                <wp:extent cx="5534025" cy="7610475"/>
                <wp:effectExtent l="0" t="0" r="28575" b="28575"/>
                <wp:wrapSquare wrapText="bothSides"/>
                <wp:docPr id="12658784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4025" cy="7610475"/>
                        </a:xfrm>
                        <a:prstGeom prst="rect">
                          <a:avLst/>
                        </a:prstGeom>
                        <a:solidFill>
                          <a:srgbClr val="FFFFFF"/>
                        </a:solidFill>
                        <a:ln w="9525">
                          <a:solidFill>
                            <a:srgbClr val="000000"/>
                          </a:solidFill>
                          <a:miter lim="800000"/>
                          <a:headEnd/>
                          <a:tailEnd/>
                        </a:ln>
                      </wps:spPr>
                      <wps:txbx>
                        <w:txbxContent>
                          <w:p w14:paraId="07D605EA" w14:textId="580647F4" w:rsidR="00442D83" w:rsidRDefault="00F12852" w:rsidP="00442D83">
                            <w:r>
                              <w:rPr>
                                <w:noProof/>
                              </w:rPr>
                              <w:drawing>
                                <wp:inline distT="0" distB="0" distL="0" distR="0" wp14:anchorId="2A4BBFA1" wp14:editId="01CAE805">
                                  <wp:extent cx="5448300" cy="4010025"/>
                                  <wp:effectExtent l="0" t="0" r="0" b="9525"/>
                                  <wp:docPr id="1720634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48300" cy="4010025"/>
                                          </a:xfrm>
                                          <a:prstGeom prst="rect">
                                            <a:avLst/>
                                          </a:prstGeom>
                                          <a:noFill/>
                                          <a:ln>
                                            <a:noFill/>
                                          </a:ln>
                                        </pic:spPr>
                                      </pic:pic>
                                    </a:graphicData>
                                  </a:graphic>
                                </wp:inline>
                              </w:drawing>
                            </w:r>
                            <w:r w:rsidR="00442D83">
                              <w:rPr>
                                <w:noProof/>
                              </w:rPr>
                              <w:drawing>
                                <wp:inline distT="0" distB="0" distL="0" distR="0" wp14:anchorId="25183788" wp14:editId="0715D08F">
                                  <wp:extent cx="5325110" cy="3209925"/>
                                  <wp:effectExtent l="0" t="0" r="8890" b="9525"/>
                                  <wp:docPr id="21010529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9417" cy="3212521"/>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FFB7BA" id="_x0000_s1276" type="#_x0000_t202" style="position:absolute;left:0;text-align:left;margin-left:0;margin-top:19.65pt;width:435.75pt;height:599.25pt;z-index:2517017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">
                <v:textbox>
                  <w:txbxContent>
                    <w:p w14:paraId="07D605EA" w14:textId="580647F4" w:rsidR="00442D83" w:rsidRDefault="00F12852" w:rsidP="00442D83">
                      <w:r>
                        <w:rPr>
                          <w:noProof/>
                        </w:rPr>
                        <w:drawing>
                          <wp:inline distT="0" distB="0" distL="0" distR="0" wp14:anchorId="2A4BBFA1" wp14:editId="01CAE805">
                            <wp:extent cx="5448300" cy="4010025"/>
                            <wp:effectExtent l="0" t="0" r="0" b="9525"/>
                            <wp:docPr id="1720634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48300" cy="4010025"/>
                                    </a:xfrm>
                                    <a:prstGeom prst="rect">
                                      <a:avLst/>
                                    </a:prstGeom>
                                    <a:noFill/>
                                    <a:ln>
                                      <a:noFill/>
                                    </a:ln>
                                  </pic:spPr>
                                </pic:pic>
                              </a:graphicData>
                            </a:graphic>
                          </wp:inline>
                        </w:drawing>
                      </w:r>
                      <w:r w:rsidR="00442D83">
                        <w:rPr>
                          <w:noProof/>
                        </w:rPr>
                        <w:drawing>
                          <wp:inline distT="0" distB="0" distL="0" distR="0" wp14:anchorId="25183788" wp14:editId="0715D08F">
                            <wp:extent cx="5325110" cy="3209925"/>
                            <wp:effectExtent l="0" t="0" r="8890" b="9525"/>
                            <wp:docPr id="21010529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29417" cy="3212521"/>
                                    </a:xfrm>
                                    <a:prstGeom prst="rect">
                                      <a:avLst/>
                                    </a:prstGeom>
                                    <a:noFill/>
                                    <a:ln>
                                      <a:noFill/>
                                    </a:ln>
                                  </pic:spPr>
                                </pic:pic>
                              </a:graphicData>
                            </a:graphic>
                          </wp:inline>
                        </w:drawing>
                      </w:r>
                    </w:p>
                  </w:txbxContent>
                </v:textbox>
                <w10:wrap type="square" anchorx="margin"/>
              </v:shape>
            </w:pict>
          </mc:Fallback>
        </mc:AlternateContent>
      </w:r>
    </w:p>
    <w:p w14:paraId="03647027" w14:textId="77777777" w:rsidR="00442D83" w:rsidRDefault="00442D83" w:rsidP="00442D83"/>
    <w:p w14:paraId="0F9E56C8" w14:textId="162EDE7C" w:rsidR="00643372" w:rsidRPr="00643372" w:rsidRDefault="00643372" w:rsidP="00643372">
      <w:pPr>
        <w:jc w:val="center"/>
        <w:rPr>
          <w:sz w:val="22"/>
          <w:szCs w:val="20"/>
        </w:rPr>
      </w:pPr>
      <w:r>
        <w:rPr>
          <w:b/>
          <w:bCs/>
          <w:sz w:val="22"/>
          <w:szCs w:val="20"/>
        </w:rPr>
        <w:t xml:space="preserve">Figure 4.6: </w:t>
      </w:r>
      <w:r w:rsidR="00CE340A">
        <w:rPr>
          <w:sz w:val="22"/>
          <w:szCs w:val="20"/>
        </w:rPr>
        <w:t>Admin dashboard and c</w:t>
      </w:r>
      <w:r>
        <w:rPr>
          <w:sz w:val="22"/>
          <w:szCs w:val="20"/>
        </w:rPr>
        <w:t xml:space="preserve">riminal record </w:t>
      </w:r>
      <w:r w:rsidR="00CE340A">
        <w:rPr>
          <w:sz w:val="22"/>
          <w:szCs w:val="20"/>
        </w:rPr>
        <w:t>insertion page of the web app.</w:t>
      </w:r>
    </w:p>
    <w:p w14:paraId="7981A77E" w14:textId="3D07A1B6" w:rsidR="00442D83" w:rsidRPr="00442D83" w:rsidRDefault="00442D83" w:rsidP="00442D83"/>
    <w:p w14:paraId="670DDE1E" w14:textId="2F06B929" w:rsidR="00442D83" w:rsidRPr="00442D83" w:rsidRDefault="00442D83" w:rsidP="00442D83"/>
    <w:p w14:paraId="4F464830" w14:textId="4DC3644D" w:rsidR="00442D83" w:rsidRPr="00442D83" w:rsidRDefault="00442D83" w:rsidP="00442D83"/>
    <w:p w14:paraId="47F592D2" w14:textId="16F02B8B" w:rsidR="00442D83" w:rsidRPr="00442D83" w:rsidRDefault="00F12852" w:rsidP="00442D83">
      <w:r w:rsidRPr="001C447A">
        <w:rPr>
          <w:b/>
          <w:bCs/>
          <w:noProof/>
        </w:rPr>
        <mc:AlternateContent>
          <mc:Choice Requires="wps">
            <w:drawing>
              <wp:anchor distT="45720" distB="45720" distL="114300" distR="114300" simplePos="0" relativeHeight="251703808" behindDoc="0" locked="0" layoutInCell="1" allowOverlap="1" wp14:anchorId="16C3409A" wp14:editId="44317F8F">
                <wp:simplePos x="0" y="0"/>
                <wp:positionH relativeFrom="margin">
                  <wp:align>left</wp:align>
                </wp:positionH>
                <wp:positionV relativeFrom="paragraph">
                  <wp:posOffset>310515</wp:posOffset>
                </wp:positionV>
                <wp:extent cx="5534025" cy="2895600"/>
                <wp:effectExtent l="0" t="0" r="28575" b="19050"/>
                <wp:wrapSquare wrapText="bothSides"/>
                <wp:docPr id="5562309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4025" cy="2895600"/>
                        </a:xfrm>
                        <a:prstGeom prst="rect">
                          <a:avLst/>
                        </a:prstGeom>
                        <a:solidFill>
                          <a:srgbClr val="FFFFFF"/>
                        </a:solidFill>
                        <a:ln w="9525">
                          <a:solidFill>
                            <a:srgbClr val="000000"/>
                          </a:solidFill>
                          <a:miter lim="800000"/>
                          <a:headEnd/>
                          <a:tailEnd/>
                        </a:ln>
                      </wps:spPr>
                      <wps:txbx>
                        <w:txbxContent>
                          <w:p w14:paraId="24F64612" w14:textId="0ABACB9A" w:rsidR="00F12852" w:rsidRDefault="00F12852" w:rsidP="00F12852">
                            <w:r>
                              <w:rPr>
                                <w:noProof/>
                              </w:rPr>
                              <w:drawing>
                                <wp:inline distT="0" distB="0" distL="0" distR="0" wp14:anchorId="774993A3" wp14:editId="11BC9772">
                                  <wp:extent cx="5342255" cy="2895600"/>
                                  <wp:effectExtent l="0" t="0" r="0" b="0"/>
                                  <wp:docPr id="7724104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42255" cy="28956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C3409A" id="_x0000_s1277" type="#_x0000_t202" style="position:absolute;left:0;text-align:left;margin-left:0;margin-top:24.45pt;width:435.75pt;height:228pt;z-index:2517038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">
                <v:textbox>
                  <w:txbxContent>
                    <w:p w14:paraId="24F64612" w14:textId="0ABACB9A" w:rsidR="00F12852" w:rsidRDefault="00F12852" w:rsidP="00F12852">
                      <w:r>
                        <w:rPr>
                          <w:noProof/>
                        </w:rPr>
                        <w:drawing>
                          <wp:inline distT="0" distB="0" distL="0" distR="0" wp14:anchorId="774993A3" wp14:editId="11BC9772">
                            <wp:extent cx="5342255" cy="2895600"/>
                            <wp:effectExtent l="0" t="0" r="0" b="0"/>
                            <wp:docPr id="7724104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42255" cy="2895600"/>
                                    </a:xfrm>
                                    <a:prstGeom prst="rect">
                                      <a:avLst/>
                                    </a:prstGeom>
                                    <a:noFill/>
                                    <a:ln>
                                      <a:noFill/>
                                    </a:ln>
                                  </pic:spPr>
                                </pic:pic>
                              </a:graphicData>
                            </a:graphic>
                          </wp:inline>
                        </w:drawing>
                      </w:r>
                    </w:p>
                  </w:txbxContent>
                </v:textbox>
                <w10:wrap type="square" anchorx="margin"/>
              </v:shape>
            </w:pict>
          </mc:Fallback>
        </mc:AlternateContent>
      </w:r>
    </w:p>
    <w:p w14:paraId="35C89E09" w14:textId="77777777" w:rsidR="00CE340A" w:rsidRDefault="00CE340A" w:rsidP="00D12908">
      <w:pPr>
        <w:pStyle w:val="Project-H3"/>
        <w:numPr>
          <w:ilvl w:val="0"/>
          <w:numId w:val="0"/>
        </w:numPr>
        <w:spacing w:line="360" w:lineRule="auto"/>
        <w:rPr>
          <w:b w:val="0"/>
          <w:bCs/>
        </w:rPr>
      </w:pPr>
    </w:p>
    <w:p w14:paraId="347A39C4" w14:textId="0F394EAB" w:rsidR="00F12852" w:rsidRPr="00CE340A" w:rsidRDefault="00CE340A" w:rsidP="00CE340A">
      <w:pPr>
        <w:pStyle w:val="Project-H3"/>
        <w:numPr>
          <w:ilvl w:val="0"/>
          <w:numId w:val="0"/>
        </w:numPr>
        <w:jc w:val="center"/>
        <w:rPr>
          <w:b w:val="0"/>
          <w:bCs/>
          <w:sz w:val="22"/>
          <w:szCs w:val="24"/>
        </w:rPr>
      </w:pPr>
      <w:r>
        <w:rPr>
          <w:sz w:val="22"/>
          <w:szCs w:val="24"/>
        </w:rPr>
        <w:t xml:space="preserve">Figure 4.7: </w:t>
      </w:r>
      <w:r>
        <w:rPr>
          <w:b w:val="0"/>
          <w:bCs/>
          <w:sz w:val="22"/>
          <w:szCs w:val="24"/>
        </w:rPr>
        <w:t xml:space="preserve">Super-admin dashboard page of the </w:t>
      </w:r>
      <w:r w:rsidR="000F0244">
        <w:rPr>
          <w:b w:val="0"/>
          <w:bCs/>
          <w:sz w:val="22"/>
          <w:szCs w:val="24"/>
        </w:rPr>
        <w:t>web app</w:t>
      </w:r>
      <w:r>
        <w:rPr>
          <w:b w:val="0"/>
          <w:bCs/>
          <w:sz w:val="22"/>
          <w:szCs w:val="24"/>
        </w:rPr>
        <w:t>.</w:t>
      </w:r>
    </w:p>
    <w:p w14:paraId="41F0301F" w14:textId="77777777" w:rsidR="00CE340A" w:rsidRDefault="00CE340A" w:rsidP="00466C75">
      <w:pPr>
        <w:pStyle w:val="Project-H3"/>
        <w:numPr>
          <w:ilvl w:val="0"/>
          <w:numId w:val="0"/>
        </w:numPr>
        <w:rPr>
          <w:b w:val="0"/>
          <w:bCs/>
        </w:rPr>
      </w:pPr>
    </w:p>
    <w:p w14:paraId="1CD912E0" w14:textId="5BFC3D22" w:rsidR="00D12908" w:rsidRDefault="00466C75" w:rsidP="00D12908">
      <w:pPr>
        <w:pStyle w:val="Project-H3"/>
      </w:pPr>
      <w:r>
        <w:t>Model Implementation</w:t>
      </w:r>
    </w:p>
    <w:p w14:paraId="13DE4755" w14:textId="77777777" w:rsidR="00466C75" w:rsidRDefault="00466C75" w:rsidP="00466C75">
      <w:pPr>
        <w:pStyle w:val="Project-H3"/>
        <w:numPr>
          <w:ilvl w:val="0"/>
          <w:numId w:val="0"/>
        </w:numPr>
      </w:pPr>
    </w:p>
    <w:p w14:paraId="768E87C7" w14:textId="29AEC926" w:rsidR="00CE340A" w:rsidRDefault="00466C75" w:rsidP="00CE340A">
      <w:pPr>
        <w:pStyle w:val="Project-H3"/>
        <w:numPr>
          <w:ilvl w:val="0"/>
          <w:numId w:val="0"/>
        </w:numPr>
        <w:spacing w:line="360" w:lineRule="auto"/>
        <w:jc w:val="both"/>
        <w:rPr>
          <w:b w:val="0"/>
          <w:bCs/>
        </w:rPr>
      </w:pPr>
      <w:r>
        <w:rPr>
          <w:b w:val="0"/>
          <w:bCs/>
        </w:rPr>
        <w:t xml:space="preserve">The model </w:t>
      </w:r>
      <w:r w:rsidR="00462BDF">
        <w:rPr>
          <w:b w:val="0"/>
          <w:bCs/>
        </w:rPr>
        <w:t xml:space="preserve">utilizes tensor-flow and </w:t>
      </w:r>
      <w:r w:rsidR="00CE340A">
        <w:rPr>
          <w:b w:val="0"/>
          <w:bCs/>
        </w:rPr>
        <w:t>the k</w:t>
      </w:r>
      <w:r w:rsidR="00462BDF">
        <w:rPr>
          <w:b w:val="0"/>
          <w:bCs/>
        </w:rPr>
        <w:t xml:space="preserve">eras library of </w:t>
      </w:r>
      <w:r w:rsidR="00CE340A">
        <w:rPr>
          <w:b w:val="0"/>
          <w:bCs/>
        </w:rPr>
        <w:t>p</w:t>
      </w:r>
      <w:r w:rsidR="00462BDF">
        <w:rPr>
          <w:b w:val="0"/>
          <w:bCs/>
        </w:rPr>
        <w:t xml:space="preserve">ython as well as open-cv for </w:t>
      </w:r>
      <w:r w:rsidR="00CE340A">
        <w:rPr>
          <w:b w:val="0"/>
          <w:bCs/>
        </w:rPr>
        <w:t xml:space="preserve">image </w:t>
      </w:r>
      <w:r w:rsidR="00462BDF">
        <w:rPr>
          <w:b w:val="0"/>
          <w:bCs/>
        </w:rPr>
        <w:t>processin</w:t>
      </w:r>
      <w:r w:rsidR="00CE340A">
        <w:rPr>
          <w:b w:val="0"/>
          <w:bCs/>
        </w:rPr>
        <w:t>g</w:t>
      </w:r>
      <w:r w:rsidR="00462BDF">
        <w:rPr>
          <w:b w:val="0"/>
          <w:bCs/>
        </w:rPr>
        <w:t>. The images are split between training and validation sets and pre-processed through 224 x 224 pixels, with both keras and open-cv librar</w:t>
      </w:r>
      <w:r w:rsidR="00CE340A">
        <w:rPr>
          <w:b w:val="0"/>
          <w:bCs/>
        </w:rPr>
        <w:t>ies</w:t>
      </w:r>
      <w:r w:rsidR="00462BDF">
        <w:rPr>
          <w:b w:val="0"/>
          <w:bCs/>
        </w:rPr>
        <w:t xml:space="preserve">. For </w:t>
      </w:r>
      <w:r w:rsidR="00CE340A">
        <w:rPr>
          <w:b w:val="0"/>
          <w:bCs/>
        </w:rPr>
        <w:t xml:space="preserve">the </w:t>
      </w:r>
      <w:r w:rsidR="00CA0366">
        <w:rPr>
          <w:b w:val="0"/>
          <w:bCs/>
        </w:rPr>
        <w:t>extraction of hair information</w:t>
      </w:r>
      <w:r w:rsidR="00CE340A">
        <w:rPr>
          <w:b w:val="0"/>
          <w:bCs/>
        </w:rPr>
        <w:t>,</w:t>
      </w:r>
      <w:r w:rsidR="00CA0366">
        <w:rPr>
          <w:b w:val="0"/>
          <w:bCs/>
        </w:rPr>
        <w:t xml:space="preserve"> a masking technique is used through</w:t>
      </w:r>
      <w:r w:rsidR="00CE340A">
        <w:rPr>
          <w:b w:val="0"/>
          <w:bCs/>
        </w:rPr>
        <w:t xml:space="preserve"> the</w:t>
      </w:r>
      <w:r w:rsidR="00CA0366">
        <w:rPr>
          <w:b w:val="0"/>
          <w:bCs/>
        </w:rPr>
        <w:t xml:space="preserve"> open-cv library as it exhibited better results. The Resnet50 model is utilized from the keras library,</w:t>
      </w:r>
      <w:r w:rsidR="00CE340A">
        <w:rPr>
          <w:b w:val="0"/>
          <w:bCs/>
        </w:rPr>
        <w:t xml:space="preserve"> and</w:t>
      </w:r>
      <w:r w:rsidR="00CA0366">
        <w:rPr>
          <w:b w:val="0"/>
          <w:bCs/>
        </w:rPr>
        <w:t xml:space="preserve"> on top of that</w:t>
      </w:r>
      <w:r w:rsidR="00CE340A">
        <w:rPr>
          <w:b w:val="0"/>
          <w:bCs/>
        </w:rPr>
        <w:t>,</w:t>
      </w:r>
      <w:r w:rsidR="00CA0366">
        <w:rPr>
          <w:b w:val="0"/>
          <w:bCs/>
        </w:rPr>
        <w:t xml:space="preserve"> a custom fully connected layer is attached</w:t>
      </w:r>
      <w:r w:rsidR="00CE340A">
        <w:rPr>
          <w:b w:val="0"/>
          <w:bCs/>
        </w:rPr>
        <w:t>,</w:t>
      </w:r>
      <w:r w:rsidR="00CA0366">
        <w:rPr>
          <w:b w:val="0"/>
          <w:bCs/>
        </w:rPr>
        <w:t xml:space="preserve"> which completes the CNN network for implementation. Graphs are created to acquire knowledge on accuracy and loss. These </w:t>
      </w:r>
      <w:r w:rsidR="00CE340A">
        <w:rPr>
          <w:b w:val="0"/>
          <w:bCs/>
        </w:rPr>
        <w:t>details</w:t>
      </w:r>
      <w:r w:rsidR="00CA0366">
        <w:rPr>
          <w:b w:val="0"/>
          <w:bCs/>
        </w:rPr>
        <w:t xml:space="preserve"> assisted </w:t>
      </w:r>
      <w:r w:rsidR="00CE340A">
        <w:rPr>
          <w:b w:val="0"/>
          <w:bCs/>
        </w:rPr>
        <w:t>with</w:t>
      </w:r>
      <w:r w:rsidR="00CA0366">
        <w:rPr>
          <w:b w:val="0"/>
          <w:bCs/>
        </w:rPr>
        <w:t xml:space="preserve"> the epoch number</w:t>
      </w:r>
      <w:r w:rsidR="00CE340A">
        <w:rPr>
          <w:b w:val="0"/>
          <w:bCs/>
        </w:rPr>
        <w:t>,</w:t>
      </w:r>
      <w:r w:rsidR="00CA0366">
        <w:rPr>
          <w:b w:val="0"/>
          <w:bCs/>
        </w:rPr>
        <w:t xml:space="preserve"> which is close to 15 </w:t>
      </w:r>
      <w:r w:rsidR="0068696F">
        <w:rPr>
          <w:b w:val="0"/>
          <w:bCs/>
        </w:rPr>
        <w:t>on average</w:t>
      </w:r>
      <w:r w:rsidR="00360062">
        <w:rPr>
          <w:b w:val="0"/>
          <w:bCs/>
        </w:rPr>
        <w:t>. As for the optimizer</w:t>
      </w:r>
      <w:r w:rsidR="00CE340A">
        <w:rPr>
          <w:b w:val="0"/>
          <w:bCs/>
        </w:rPr>
        <w:t>,</w:t>
      </w:r>
      <w:r w:rsidR="00360062">
        <w:rPr>
          <w:b w:val="0"/>
          <w:bCs/>
        </w:rPr>
        <w:t xml:space="preserve"> Adam is utilized with </w:t>
      </w:r>
      <w:r w:rsidR="00CE340A">
        <w:rPr>
          <w:b w:val="0"/>
          <w:bCs/>
        </w:rPr>
        <w:t>a</w:t>
      </w:r>
      <w:r w:rsidR="00360062">
        <w:rPr>
          <w:b w:val="0"/>
          <w:bCs/>
        </w:rPr>
        <w:t xml:space="preserve"> learning rate </w:t>
      </w:r>
      <w:r w:rsidR="00CE340A">
        <w:rPr>
          <w:b w:val="0"/>
          <w:bCs/>
        </w:rPr>
        <w:t>of</w:t>
      </w:r>
      <w:r w:rsidR="00360062">
        <w:rPr>
          <w:b w:val="0"/>
          <w:bCs/>
        </w:rPr>
        <w:t xml:space="preserve"> 0.001 looking at</w:t>
      </w:r>
      <w:r w:rsidR="00CE340A">
        <w:rPr>
          <w:b w:val="0"/>
          <w:bCs/>
        </w:rPr>
        <w:t xml:space="preserve"> the</w:t>
      </w:r>
      <w:r w:rsidR="00360062">
        <w:rPr>
          <w:b w:val="0"/>
          <w:bCs/>
        </w:rPr>
        <w:t xml:space="preserve"> accuracy metric,</w:t>
      </w:r>
      <w:r w:rsidR="00CA0366">
        <w:rPr>
          <w:b w:val="0"/>
          <w:bCs/>
        </w:rPr>
        <w:t xml:space="preserve"> thus achieving the finest accuracy.</w:t>
      </w:r>
    </w:p>
    <w:p w14:paraId="69B26350" w14:textId="77777777" w:rsidR="00CE340A" w:rsidRDefault="00CE340A" w:rsidP="00CE340A">
      <w:pPr>
        <w:pStyle w:val="Project-H3"/>
        <w:numPr>
          <w:ilvl w:val="0"/>
          <w:numId w:val="0"/>
        </w:numPr>
        <w:jc w:val="both"/>
        <w:rPr>
          <w:b w:val="0"/>
          <w:bCs/>
        </w:rPr>
      </w:pPr>
    </w:p>
    <w:p w14:paraId="71825755" w14:textId="391484D4" w:rsidR="00CF0073" w:rsidRDefault="0068696F" w:rsidP="0068696F">
      <w:pPr>
        <w:pStyle w:val="Project-H3"/>
      </w:pPr>
      <w:r>
        <w:t xml:space="preserve">Model Architecture </w:t>
      </w:r>
    </w:p>
    <w:p w14:paraId="6C101A62" w14:textId="77777777" w:rsidR="0068696F" w:rsidRDefault="0068696F" w:rsidP="0068696F">
      <w:pPr>
        <w:pStyle w:val="Project-H3"/>
        <w:numPr>
          <w:ilvl w:val="0"/>
          <w:numId w:val="0"/>
        </w:numPr>
      </w:pPr>
    </w:p>
    <w:p w14:paraId="307B1F7C" w14:textId="4639EA48" w:rsidR="0068696F" w:rsidRDefault="0068696F" w:rsidP="00F12852">
      <w:pPr>
        <w:pStyle w:val="Project-H3"/>
        <w:numPr>
          <w:ilvl w:val="0"/>
          <w:numId w:val="0"/>
        </w:numPr>
        <w:spacing w:line="360" w:lineRule="auto"/>
        <w:jc w:val="both"/>
        <w:rPr>
          <w:b w:val="0"/>
          <w:bCs/>
        </w:rPr>
      </w:pPr>
      <w:r>
        <w:rPr>
          <w:b w:val="0"/>
          <w:bCs/>
        </w:rPr>
        <w:t xml:space="preserve">The pre-trained model Resnet50 </w:t>
      </w:r>
      <w:r w:rsidR="00E36A1F">
        <w:rPr>
          <w:b w:val="0"/>
          <w:bCs/>
        </w:rPr>
        <w:t xml:space="preserve">is a convolutional neural network (CNN) utilized in image classification. It introduces the concept of residual learning, where the blocks have shortcut </w:t>
      </w:r>
      <w:r w:rsidR="00E36A1F">
        <w:rPr>
          <w:b w:val="0"/>
          <w:bCs/>
        </w:rPr>
        <w:lastRenderedPageBreak/>
        <w:t>connections bypassing one or more layers, allowing the model to learn residual functions rather than attempting to approximate the direct mapping. The model</w:t>
      </w:r>
      <w:r w:rsidR="00CE340A">
        <w:rPr>
          <w:b w:val="0"/>
          <w:bCs/>
        </w:rPr>
        <w:t>,</w:t>
      </w:r>
      <w:r w:rsidR="00E36A1F">
        <w:rPr>
          <w:b w:val="0"/>
          <w:bCs/>
        </w:rPr>
        <w:t xml:space="preserve"> consisting of 50 layers,</w:t>
      </w:r>
      <w:r w:rsidR="00CE340A">
        <w:rPr>
          <w:b w:val="0"/>
          <w:bCs/>
        </w:rPr>
        <w:t xml:space="preserve"> is</w:t>
      </w:r>
      <w:r w:rsidR="00E36A1F">
        <w:rPr>
          <w:b w:val="0"/>
          <w:bCs/>
        </w:rPr>
        <w:t xml:space="preserve"> equipped with ReLU activation functions. Batch normalization is integrated to enhance stability and accelerate convergence</w:t>
      </w:r>
      <w:r w:rsidR="00CE340A">
        <w:rPr>
          <w:b w:val="0"/>
          <w:bCs/>
        </w:rPr>
        <w:t>; the</w:t>
      </w:r>
      <w:r w:rsidR="0083392B">
        <w:rPr>
          <w:b w:val="0"/>
          <w:bCs/>
        </w:rPr>
        <w:t xml:space="preserve"> global average pooling layer is also connected to reduce spatial dimensions. The final output of the model is connected to </w:t>
      </w:r>
      <w:r w:rsidR="00CE340A">
        <w:rPr>
          <w:b w:val="0"/>
          <w:bCs/>
        </w:rPr>
        <w:t xml:space="preserve">a </w:t>
      </w:r>
      <w:r w:rsidR="0083392B">
        <w:rPr>
          <w:b w:val="0"/>
          <w:bCs/>
        </w:rPr>
        <w:t xml:space="preserve">custom layer consisting of Flatten and </w:t>
      </w:r>
      <w:r w:rsidR="00CE340A">
        <w:rPr>
          <w:b w:val="0"/>
          <w:bCs/>
        </w:rPr>
        <w:t xml:space="preserve">a </w:t>
      </w:r>
      <w:r w:rsidR="0083392B">
        <w:rPr>
          <w:b w:val="0"/>
          <w:bCs/>
        </w:rPr>
        <w:t>couple of Dense layers. The intrinsic details</w:t>
      </w:r>
      <w:r w:rsidR="00CE340A">
        <w:rPr>
          <w:b w:val="0"/>
          <w:bCs/>
        </w:rPr>
        <w:t xml:space="preserve"> of each individual model</w:t>
      </w:r>
      <w:r w:rsidR="0083392B">
        <w:rPr>
          <w:b w:val="0"/>
          <w:bCs/>
        </w:rPr>
        <w:t xml:space="preserve"> are in the following </w:t>
      </w:r>
      <w:r w:rsidR="00CE340A">
        <w:rPr>
          <w:b w:val="0"/>
          <w:bCs/>
        </w:rPr>
        <w:t>T</w:t>
      </w:r>
      <w:r w:rsidR="0083392B">
        <w:rPr>
          <w:b w:val="0"/>
          <w:bCs/>
        </w:rPr>
        <w:t>able 4.1</w:t>
      </w:r>
      <w:r w:rsidR="00CE340A">
        <w:rPr>
          <w:b w:val="0"/>
          <w:bCs/>
        </w:rPr>
        <w:t xml:space="preserve"> and</w:t>
      </w:r>
      <w:r w:rsidR="00694E18">
        <w:rPr>
          <w:b w:val="0"/>
          <w:bCs/>
        </w:rPr>
        <w:t>,</w:t>
      </w:r>
      <w:r w:rsidR="00CE340A">
        <w:rPr>
          <w:b w:val="0"/>
          <w:bCs/>
        </w:rPr>
        <w:t xml:space="preserve"> the architecture of the base Resnet50 model is exhibited in Figure 4.8.</w:t>
      </w:r>
    </w:p>
    <w:p w14:paraId="42DBE5D0" w14:textId="77777777" w:rsidR="004E27C4" w:rsidRDefault="004E27C4" w:rsidP="004E27C4">
      <w:pPr>
        <w:pStyle w:val="Project-H3"/>
        <w:numPr>
          <w:ilvl w:val="0"/>
          <w:numId w:val="0"/>
        </w:numPr>
        <w:spacing w:line="360" w:lineRule="auto"/>
        <w:rPr>
          <w:b w:val="0"/>
          <w:bCs/>
        </w:rPr>
      </w:pPr>
    </w:p>
    <w:p w14:paraId="3173A2EA" w14:textId="17174A8E" w:rsidR="004E27C4" w:rsidRDefault="004E27C4" w:rsidP="004E27C4">
      <w:pPr>
        <w:pStyle w:val="Project-H3"/>
        <w:numPr>
          <w:ilvl w:val="0"/>
          <w:numId w:val="0"/>
        </w:numPr>
        <w:spacing w:line="360" w:lineRule="auto"/>
        <w:jc w:val="center"/>
        <w:rPr>
          <w:b w:val="0"/>
          <w:bCs/>
          <w:sz w:val="22"/>
          <w:szCs w:val="24"/>
        </w:rPr>
      </w:pPr>
      <w:r>
        <w:rPr>
          <w:sz w:val="22"/>
          <w:szCs w:val="24"/>
        </w:rPr>
        <w:t xml:space="preserve">Table 4.1: </w:t>
      </w:r>
      <w:r>
        <w:rPr>
          <w:b w:val="0"/>
          <w:bCs/>
          <w:sz w:val="22"/>
          <w:szCs w:val="24"/>
        </w:rPr>
        <w:t>Statistics of individual model</w:t>
      </w:r>
    </w:p>
    <w:tbl>
      <w:tblPr>
        <w:tblStyle w:val="TableGrid"/>
        <w:tblW w:w="0" w:type="auto"/>
        <w:tblLook w:val="04A0" w:firstRow="1" w:lastRow="0" w:firstColumn="1" w:lastColumn="0" w:noHBand="0" w:noVBand="1"/>
      </w:tblPr>
      <w:tblGrid>
        <w:gridCol w:w="1454"/>
        <w:gridCol w:w="1454"/>
        <w:gridCol w:w="1455"/>
        <w:gridCol w:w="1455"/>
        <w:gridCol w:w="1455"/>
        <w:gridCol w:w="1455"/>
      </w:tblGrid>
      <w:tr w:rsidR="004E27C4" w14:paraId="69E93BB1" w14:textId="77777777" w:rsidTr="004E27C4">
        <w:tc>
          <w:tcPr>
            <w:tcW w:w="1454" w:type="dxa"/>
          </w:tcPr>
          <w:p w14:paraId="67069B2B" w14:textId="6BC00053" w:rsidR="004E27C4" w:rsidRPr="004E27C4" w:rsidRDefault="004E27C4" w:rsidP="004E27C4">
            <w:pPr>
              <w:pStyle w:val="Project-H3"/>
              <w:numPr>
                <w:ilvl w:val="0"/>
                <w:numId w:val="0"/>
              </w:numPr>
              <w:rPr>
                <w:sz w:val="22"/>
                <w:szCs w:val="24"/>
              </w:rPr>
            </w:pPr>
            <w:r>
              <w:rPr>
                <w:sz w:val="22"/>
                <w:szCs w:val="24"/>
              </w:rPr>
              <w:t>Model Name</w:t>
            </w:r>
          </w:p>
        </w:tc>
        <w:tc>
          <w:tcPr>
            <w:tcW w:w="1454" w:type="dxa"/>
          </w:tcPr>
          <w:p w14:paraId="037BAA20" w14:textId="34E1BA4C" w:rsidR="004E27C4" w:rsidRPr="004E27C4" w:rsidRDefault="004E27C4" w:rsidP="004E27C4">
            <w:pPr>
              <w:pStyle w:val="Project-H3"/>
              <w:numPr>
                <w:ilvl w:val="0"/>
                <w:numId w:val="0"/>
              </w:numPr>
              <w:spacing w:line="360" w:lineRule="auto"/>
              <w:rPr>
                <w:sz w:val="22"/>
                <w:szCs w:val="24"/>
              </w:rPr>
            </w:pPr>
            <w:r>
              <w:rPr>
                <w:sz w:val="22"/>
                <w:szCs w:val="24"/>
              </w:rPr>
              <w:t>Number of Parameters</w:t>
            </w:r>
          </w:p>
        </w:tc>
        <w:tc>
          <w:tcPr>
            <w:tcW w:w="1455" w:type="dxa"/>
          </w:tcPr>
          <w:p w14:paraId="3A3A3783" w14:textId="2476C030" w:rsidR="004E27C4" w:rsidRPr="004E27C4" w:rsidRDefault="004E27C4" w:rsidP="004E27C4">
            <w:pPr>
              <w:pStyle w:val="Project-H3"/>
              <w:numPr>
                <w:ilvl w:val="0"/>
                <w:numId w:val="0"/>
              </w:numPr>
              <w:spacing w:line="360" w:lineRule="auto"/>
              <w:rPr>
                <w:sz w:val="22"/>
                <w:szCs w:val="24"/>
              </w:rPr>
            </w:pPr>
            <w:r>
              <w:rPr>
                <w:sz w:val="22"/>
                <w:szCs w:val="24"/>
              </w:rPr>
              <w:t>Accuracy</w:t>
            </w:r>
          </w:p>
        </w:tc>
        <w:tc>
          <w:tcPr>
            <w:tcW w:w="1455" w:type="dxa"/>
          </w:tcPr>
          <w:p w14:paraId="667064AB" w14:textId="79DA83E5" w:rsidR="004E27C4" w:rsidRPr="004E27C4" w:rsidRDefault="004E27C4" w:rsidP="004E27C4">
            <w:pPr>
              <w:pStyle w:val="Project-H3"/>
              <w:numPr>
                <w:ilvl w:val="0"/>
                <w:numId w:val="0"/>
              </w:numPr>
              <w:spacing w:line="360" w:lineRule="auto"/>
              <w:rPr>
                <w:sz w:val="22"/>
                <w:szCs w:val="24"/>
              </w:rPr>
            </w:pPr>
            <w:r>
              <w:rPr>
                <w:sz w:val="22"/>
                <w:szCs w:val="24"/>
              </w:rPr>
              <w:t>Number of Class</w:t>
            </w:r>
          </w:p>
        </w:tc>
        <w:tc>
          <w:tcPr>
            <w:tcW w:w="1455" w:type="dxa"/>
          </w:tcPr>
          <w:p w14:paraId="00D2EA4A" w14:textId="03615505" w:rsidR="004E27C4" w:rsidRPr="004E27C4" w:rsidRDefault="004E27C4" w:rsidP="004E27C4">
            <w:pPr>
              <w:pStyle w:val="Project-H3"/>
              <w:numPr>
                <w:ilvl w:val="0"/>
                <w:numId w:val="0"/>
              </w:numPr>
              <w:spacing w:line="360" w:lineRule="auto"/>
              <w:rPr>
                <w:sz w:val="22"/>
                <w:szCs w:val="24"/>
              </w:rPr>
            </w:pPr>
            <w:r>
              <w:rPr>
                <w:sz w:val="22"/>
                <w:szCs w:val="24"/>
              </w:rPr>
              <w:t>Class Names</w:t>
            </w:r>
          </w:p>
        </w:tc>
        <w:tc>
          <w:tcPr>
            <w:tcW w:w="1455" w:type="dxa"/>
          </w:tcPr>
          <w:p w14:paraId="3672B728" w14:textId="23625FA8" w:rsidR="004E27C4" w:rsidRPr="004E27C4" w:rsidRDefault="004E27C4" w:rsidP="004E27C4">
            <w:pPr>
              <w:pStyle w:val="Project-H3"/>
              <w:numPr>
                <w:ilvl w:val="0"/>
                <w:numId w:val="0"/>
              </w:numPr>
              <w:spacing w:line="360" w:lineRule="auto"/>
              <w:rPr>
                <w:sz w:val="22"/>
                <w:szCs w:val="24"/>
              </w:rPr>
            </w:pPr>
            <w:r>
              <w:rPr>
                <w:sz w:val="22"/>
                <w:szCs w:val="24"/>
              </w:rPr>
              <w:t>Number of Images in each Class</w:t>
            </w:r>
          </w:p>
        </w:tc>
      </w:tr>
      <w:tr w:rsidR="004E27C4" w14:paraId="595BB921" w14:textId="77777777" w:rsidTr="004E27C4">
        <w:tc>
          <w:tcPr>
            <w:tcW w:w="1454" w:type="dxa"/>
          </w:tcPr>
          <w:p w14:paraId="33A3E984" w14:textId="72819748" w:rsidR="004E27C4" w:rsidRDefault="004E27C4" w:rsidP="004E27C4">
            <w:pPr>
              <w:pStyle w:val="Project-H3"/>
              <w:numPr>
                <w:ilvl w:val="0"/>
                <w:numId w:val="0"/>
              </w:numPr>
              <w:spacing w:line="360" w:lineRule="auto"/>
              <w:rPr>
                <w:b w:val="0"/>
                <w:bCs/>
                <w:sz w:val="22"/>
                <w:szCs w:val="24"/>
              </w:rPr>
            </w:pPr>
            <w:r>
              <w:rPr>
                <w:b w:val="0"/>
                <w:bCs/>
                <w:sz w:val="22"/>
                <w:szCs w:val="24"/>
              </w:rPr>
              <w:t>Gender</w:t>
            </w:r>
          </w:p>
        </w:tc>
        <w:tc>
          <w:tcPr>
            <w:tcW w:w="1454" w:type="dxa"/>
          </w:tcPr>
          <w:p w14:paraId="32423C3A" w14:textId="19168FC6" w:rsidR="004E27C4" w:rsidRDefault="004E27C4" w:rsidP="004E27C4">
            <w:pPr>
              <w:pStyle w:val="Project-H3"/>
              <w:numPr>
                <w:ilvl w:val="0"/>
                <w:numId w:val="0"/>
              </w:numPr>
              <w:spacing w:line="360" w:lineRule="auto"/>
              <w:rPr>
                <w:b w:val="0"/>
                <w:bCs/>
                <w:sz w:val="22"/>
                <w:szCs w:val="24"/>
              </w:rPr>
            </w:pPr>
            <w:r>
              <w:rPr>
                <w:b w:val="0"/>
                <w:bCs/>
                <w:sz w:val="22"/>
                <w:szCs w:val="24"/>
              </w:rPr>
              <w:t>51,381,762</w:t>
            </w:r>
          </w:p>
        </w:tc>
        <w:tc>
          <w:tcPr>
            <w:tcW w:w="1455" w:type="dxa"/>
          </w:tcPr>
          <w:p w14:paraId="320D5DA7" w14:textId="4B35D8C4" w:rsidR="004E27C4" w:rsidRDefault="004E27C4" w:rsidP="004E27C4">
            <w:pPr>
              <w:pStyle w:val="Project-H3"/>
              <w:numPr>
                <w:ilvl w:val="0"/>
                <w:numId w:val="0"/>
              </w:numPr>
              <w:spacing w:line="360" w:lineRule="auto"/>
              <w:rPr>
                <w:b w:val="0"/>
                <w:bCs/>
                <w:sz w:val="22"/>
                <w:szCs w:val="24"/>
              </w:rPr>
            </w:pPr>
            <w:r>
              <w:rPr>
                <w:b w:val="0"/>
                <w:bCs/>
                <w:sz w:val="22"/>
                <w:szCs w:val="24"/>
              </w:rPr>
              <w:t>95.6%</w:t>
            </w:r>
          </w:p>
        </w:tc>
        <w:tc>
          <w:tcPr>
            <w:tcW w:w="1455" w:type="dxa"/>
          </w:tcPr>
          <w:p w14:paraId="45CEAEAD" w14:textId="6BC9BED4" w:rsidR="004E27C4" w:rsidRDefault="004E27C4" w:rsidP="00786909">
            <w:pPr>
              <w:pStyle w:val="Project-H3"/>
              <w:numPr>
                <w:ilvl w:val="0"/>
                <w:numId w:val="0"/>
              </w:numPr>
              <w:spacing w:line="360" w:lineRule="auto"/>
              <w:jc w:val="center"/>
              <w:rPr>
                <w:b w:val="0"/>
                <w:bCs/>
                <w:sz w:val="22"/>
                <w:szCs w:val="24"/>
              </w:rPr>
            </w:pPr>
            <w:r>
              <w:rPr>
                <w:b w:val="0"/>
                <w:bCs/>
                <w:sz w:val="22"/>
                <w:szCs w:val="24"/>
              </w:rPr>
              <w:t>2</w:t>
            </w:r>
          </w:p>
        </w:tc>
        <w:tc>
          <w:tcPr>
            <w:tcW w:w="1455" w:type="dxa"/>
          </w:tcPr>
          <w:p w14:paraId="251008FA" w14:textId="79ACE0F9" w:rsidR="004E27C4" w:rsidRDefault="004E27C4" w:rsidP="004E27C4">
            <w:pPr>
              <w:pStyle w:val="Project-H3"/>
              <w:numPr>
                <w:ilvl w:val="0"/>
                <w:numId w:val="0"/>
              </w:numPr>
              <w:spacing w:line="360" w:lineRule="auto"/>
              <w:rPr>
                <w:b w:val="0"/>
                <w:bCs/>
                <w:sz w:val="22"/>
                <w:szCs w:val="24"/>
              </w:rPr>
            </w:pPr>
            <w:r>
              <w:rPr>
                <w:b w:val="0"/>
                <w:bCs/>
                <w:sz w:val="22"/>
                <w:szCs w:val="24"/>
              </w:rPr>
              <w:t>Female, Male</w:t>
            </w:r>
          </w:p>
        </w:tc>
        <w:tc>
          <w:tcPr>
            <w:tcW w:w="1455" w:type="dxa"/>
          </w:tcPr>
          <w:p w14:paraId="73352866" w14:textId="6C5C3140" w:rsidR="004E27C4" w:rsidRDefault="004E27C4" w:rsidP="00786909">
            <w:pPr>
              <w:pStyle w:val="Project-H3"/>
              <w:numPr>
                <w:ilvl w:val="0"/>
                <w:numId w:val="0"/>
              </w:numPr>
              <w:spacing w:line="360" w:lineRule="auto"/>
              <w:jc w:val="center"/>
              <w:rPr>
                <w:b w:val="0"/>
                <w:bCs/>
                <w:sz w:val="22"/>
                <w:szCs w:val="24"/>
              </w:rPr>
            </w:pPr>
            <w:r>
              <w:rPr>
                <w:b w:val="0"/>
                <w:bCs/>
                <w:sz w:val="22"/>
                <w:szCs w:val="24"/>
              </w:rPr>
              <w:t>2500</w:t>
            </w:r>
          </w:p>
        </w:tc>
      </w:tr>
      <w:tr w:rsidR="004E27C4" w14:paraId="4BB54503" w14:textId="77777777" w:rsidTr="004E27C4">
        <w:tc>
          <w:tcPr>
            <w:tcW w:w="1454" w:type="dxa"/>
          </w:tcPr>
          <w:p w14:paraId="2EDA0C5E" w14:textId="3BD114D8" w:rsidR="004E27C4" w:rsidRDefault="004E27C4" w:rsidP="004E27C4">
            <w:pPr>
              <w:pStyle w:val="Project-H3"/>
              <w:numPr>
                <w:ilvl w:val="0"/>
                <w:numId w:val="0"/>
              </w:numPr>
              <w:spacing w:line="360" w:lineRule="auto"/>
              <w:rPr>
                <w:b w:val="0"/>
                <w:bCs/>
                <w:sz w:val="22"/>
                <w:szCs w:val="24"/>
              </w:rPr>
            </w:pPr>
            <w:r>
              <w:rPr>
                <w:b w:val="0"/>
                <w:bCs/>
                <w:sz w:val="22"/>
                <w:szCs w:val="24"/>
              </w:rPr>
              <w:t>Age-group</w:t>
            </w:r>
          </w:p>
        </w:tc>
        <w:tc>
          <w:tcPr>
            <w:tcW w:w="1454" w:type="dxa"/>
          </w:tcPr>
          <w:p w14:paraId="7E1942C5" w14:textId="4E8FDA2E" w:rsidR="004E27C4" w:rsidRDefault="004E27C4" w:rsidP="004E27C4">
            <w:pPr>
              <w:pStyle w:val="Project-H3"/>
              <w:numPr>
                <w:ilvl w:val="0"/>
                <w:numId w:val="0"/>
              </w:numPr>
              <w:spacing w:line="360" w:lineRule="auto"/>
              <w:rPr>
                <w:b w:val="0"/>
                <w:bCs/>
                <w:sz w:val="22"/>
                <w:szCs w:val="24"/>
              </w:rPr>
            </w:pPr>
            <w:r>
              <w:rPr>
                <w:b w:val="0"/>
                <w:bCs/>
                <w:sz w:val="22"/>
                <w:szCs w:val="24"/>
              </w:rPr>
              <w:t>103,287,811</w:t>
            </w:r>
          </w:p>
        </w:tc>
        <w:tc>
          <w:tcPr>
            <w:tcW w:w="1455" w:type="dxa"/>
          </w:tcPr>
          <w:p w14:paraId="2A236A7E" w14:textId="21B3683C" w:rsidR="004E27C4" w:rsidRDefault="004E27C4" w:rsidP="00786909">
            <w:pPr>
              <w:pStyle w:val="Project-H3"/>
              <w:numPr>
                <w:ilvl w:val="0"/>
                <w:numId w:val="0"/>
              </w:numPr>
              <w:spacing w:line="360" w:lineRule="auto"/>
              <w:jc w:val="center"/>
              <w:rPr>
                <w:b w:val="0"/>
                <w:bCs/>
                <w:sz w:val="22"/>
                <w:szCs w:val="24"/>
              </w:rPr>
            </w:pPr>
            <w:r>
              <w:rPr>
                <w:b w:val="0"/>
                <w:bCs/>
                <w:sz w:val="22"/>
                <w:szCs w:val="24"/>
              </w:rPr>
              <w:t>85.5%</w:t>
            </w:r>
          </w:p>
        </w:tc>
        <w:tc>
          <w:tcPr>
            <w:tcW w:w="1455" w:type="dxa"/>
          </w:tcPr>
          <w:p w14:paraId="2BB91F0B" w14:textId="7AB2852F" w:rsidR="004E27C4" w:rsidRDefault="004E27C4" w:rsidP="00786909">
            <w:pPr>
              <w:pStyle w:val="Project-H3"/>
              <w:numPr>
                <w:ilvl w:val="0"/>
                <w:numId w:val="0"/>
              </w:numPr>
              <w:spacing w:line="360" w:lineRule="auto"/>
              <w:jc w:val="center"/>
              <w:rPr>
                <w:b w:val="0"/>
                <w:bCs/>
                <w:sz w:val="22"/>
                <w:szCs w:val="24"/>
              </w:rPr>
            </w:pPr>
            <w:r>
              <w:rPr>
                <w:b w:val="0"/>
                <w:bCs/>
                <w:sz w:val="22"/>
                <w:szCs w:val="24"/>
              </w:rPr>
              <w:t>3</w:t>
            </w:r>
          </w:p>
        </w:tc>
        <w:tc>
          <w:tcPr>
            <w:tcW w:w="1455" w:type="dxa"/>
          </w:tcPr>
          <w:p w14:paraId="77E8B678" w14:textId="1DA55846" w:rsidR="004E27C4" w:rsidRDefault="004E27C4" w:rsidP="004E27C4">
            <w:pPr>
              <w:pStyle w:val="Project-H3"/>
              <w:numPr>
                <w:ilvl w:val="0"/>
                <w:numId w:val="0"/>
              </w:numPr>
              <w:spacing w:line="360" w:lineRule="auto"/>
              <w:rPr>
                <w:b w:val="0"/>
                <w:bCs/>
                <w:sz w:val="22"/>
                <w:szCs w:val="24"/>
              </w:rPr>
            </w:pPr>
            <w:r>
              <w:rPr>
                <w:b w:val="0"/>
                <w:bCs/>
                <w:sz w:val="22"/>
                <w:szCs w:val="24"/>
              </w:rPr>
              <w:t>Near 30s, Near 40s, Near 50s</w:t>
            </w:r>
          </w:p>
        </w:tc>
        <w:tc>
          <w:tcPr>
            <w:tcW w:w="1455" w:type="dxa"/>
          </w:tcPr>
          <w:p w14:paraId="35AD12C1" w14:textId="633F0EF3" w:rsidR="004E27C4" w:rsidRDefault="004E27C4" w:rsidP="00786909">
            <w:pPr>
              <w:pStyle w:val="Project-H3"/>
              <w:numPr>
                <w:ilvl w:val="0"/>
                <w:numId w:val="0"/>
              </w:numPr>
              <w:spacing w:line="360" w:lineRule="auto"/>
              <w:jc w:val="center"/>
              <w:rPr>
                <w:b w:val="0"/>
                <w:bCs/>
                <w:sz w:val="22"/>
                <w:szCs w:val="24"/>
              </w:rPr>
            </w:pPr>
            <w:r>
              <w:rPr>
                <w:b w:val="0"/>
                <w:bCs/>
                <w:sz w:val="22"/>
                <w:szCs w:val="24"/>
              </w:rPr>
              <w:t>2000</w:t>
            </w:r>
          </w:p>
        </w:tc>
      </w:tr>
      <w:tr w:rsidR="004E27C4" w14:paraId="30D4B369" w14:textId="77777777" w:rsidTr="004E27C4">
        <w:tc>
          <w:tcPr>
            <w:tcW w:w="1454" w:type="dxa"/>
          </w:tcPr>
          <w:p w14:paraId="04256833" w14:textId="6686101A" w:rsidR="004E27C4" w:rsidRDefault="006D1160" w:rsidP="004E27C4">
            <w:pPr>
              <w:pStyle w:val="Project-H3"/>
              <w:numPr>
                <w:ilvl w:val="0"/>
                <w:numId w:val="0"/>
              </w:numPr>
              <w:spacing w:line="360" w:lineRule="auto"/>
              <w:rPr>
                <w:b w:val="0"/>
                <w:bCs/>
                <w:sz w:val="22"/>
                <w:szCs w:val="24"/>
              </w:rPr>
            </w:pPr>
            <w:r>
              <w:rPr>
                <w:b w:val="0"/>
                <w:bCs/>
                <w:sz w:val="22"/>
                <w:szCs w:val="24"/>
              </w:rPr>
              <w:t>Skin-tone</w:t>
            </w:r>
          </w:p>
        </w:tc>
        <w:tc>
          <w:tcPr>
            <w:tcW w:w="1454" w:type="dxa"/>
          </w:tcPr>
          <w:p w14:paraId="2A1B136B" w14:textId="2F997474" w:rsidR="004E27C4" w:rsidRDefault="006D1160" w:rsidP="004E27C4">
            <w:pPr>
              <w:pStyle w:val="Project-H3"/>
              <w:numPr>
                <w:ilvl w:val="0"/>
                <w:numId w:val="0"/>
              </w:numPr>
              <w:spacing w:line="360" w:lineRule="auto"/>
              <w:rPr>
                <w:b w:val="0"/>
                <w:bCs/>
                <w:sz w:val="22"/>
                <w:szCs w:val="24"/>
              </w:rPr>
            </w:pPr>
            <w:r>
              <w:rPr>
                <w:b w:val="0"/>
                <w:bCs/>
                <w:sz w:val="22"/>
                <w:szCs w:val="24"/>
              </w:rPr>
              <w:t>51,381,762</w:t>
            </w:r>
          </w:p>
        </w:tc>
        <w:tc>
          <w:tcPr>
            <w:tcW w:w="1455" w:type="dxa"/>
          </w:tcPr>
          <w:p w14:paraId="6BC4ADC2" w14:textId="7B4F308D" w:rsidR="004E27C4" w:rsidRDefault="006D1160" w:rsidP="00786909">
            <w:pPr>
              <w:pStyle w:val="Project-H3"/>
              <w:numPr>
                <w:ilvl w:val="0"/>
                <w:numId w:val="0"/>
              </w:numPr>
              <w:spacing w:line="360" w:lineRule="auto"/>
              <w:jc w:val="center"/>
              <w:rPr>
                <w:b w:val="0"/>
                <w:bCs/>
                <w:sz w:val="22"/>
                <w:szCs w:val="24"/>
              </w:rPr>
            </w:pPr>
            <w:r>
              <w:rPr>
                <w:b w:val="0"/>
                <w:bCs/>
                <w:sz w:val="22"/>
                <w:szCs w:val="24"/>
              </w:rPr>
              <w:t>88.2%</w:t>
            </w:r>
          </w:p>
        </w:tc>
        <w:tc>
          <w:tcPr>
            <w:tcW w:w="1455" w:type="dxa"/>
          </w:tcPr>
          <w:p w14:paraId="734AED06" w14:textId="28068237" w:rsidR="004E27C4" w:rsidRDefault="006D1160" w:rsidP="00786909">
            <w:pPr>
              <w:pStyle w:val="Project-H3"/>
              <w:numPr>
                <w:ilvl w:val="0"/>
                <w:numId w:val="0"/>
              </w:numPr>
              <w:spacing w:line="360" w:lineRule="auto"/>
              <w:jc w:val="center"/>
              <w:rPr>
                <w:b w:val="0"/>
                <w:bCs/>
                <w:sz w:val="22"/>
                <w:szCs w:val="24"/>
              </w:rPr>
            </w:pPr>
            <w:r>
              <w:rPr>
                <w:b w:val="0"/>
                <w:bCs/>
                <w:sz w:val="22"/>
                <w:szCs w:val="24"/>
              </w:rPr>
              <w:t>3</w:t>
            </w:r>
          </w:p>
        </w:tc>
        <w:tc>
          <w:tcPr>
            <w:tcW w:w="1455" w:type="dxa"/>
          </w:tcPr>
          <w:p w14:paraId="6C3028F1" w14:textId="77777777" w:rsidR="004E27C4" w:rsidRDefault="00360062" w:rsidP="004E27C4">
            <w:pPr>
              <w:pStyle w:val="Project-H3"/>
              <w:numPr>
                <w:ilvl w:val="0"/>
                <w:numId w:val="0"/>
              </w:numPr>
              <w:spacing w:line="360" w:lineRule="auto"/>
              <w:rPr>
                <w:b w:val="0"/>
                <w:bCs/>
                <w:sz w:val="22"/>
                <w:szCs w:val="24"/>
              </w:rPr>
            </w:pPr>
            <w:r>
              <w:rPr>
                <w:b w:val="0"/>
                <w:bCs/>
                <w:sz w:val="22"/>
                <w:szCs w:val="24"/>
              </w:rPr>
              <w:t>Black, Brown,</w:t>
            </w:r>
          </w:p>
          <w:p w14:paraId="1C7401A2" w14:textId="4D87A1E5" w:rsidR="00360062" w:rsidRDefault="00360062" w:rsidP="004E27C4">
            <w:pPr>
              <w:pStyle w:val="Project-H3"/>
              <w:numPr>
                <w:ilvl w:val="0"/>
                <w:numId w:val="0"/>
              </w:numPr>
              <w:spacing w:line="360" w:lineRule="auto"/>
              <w:rPr>
                <w:b w:val="0"/>
                <w:bCs/>
                <w:sz w:val="22"/>
                <w:szCs w:val="24"/>
              </w:rPr>
            </w:pPr>
            <w:r>
              <w:rPr>
                <w:b w:val="0"/>
                <w:bCs/>
                <w:sz w:val="22"/>
                <w:szCs w:val="24"/>
              </w:rPr>
              <w:t>White</w:t>
            </w:r>
          </w:p>
        </w:tc>
        <w:tc>
          <w:tcPr>
            <w:tcW w:w="1455" w:type="dxa"/>
          </w:tcPr>
          <w:p w14:paraId="296F6078" w14:textId="34648631" w:rsidR="004E27C4" w:rsidRDefault="00360062" w:rsidP="00786909">
            <w:pPr>
              <w:pStyle w:val="Project-H3"/>
              <w:numPr>
                <w:ilvl w:val="0"/>
                <w:numId w:val="0"/>
              </w:numPr>
              <w:spacing w:line="360" w:lineRule="auto"/>
              <w:jc w:val="center"/>
              <w:rPr>
                <w:b w:val="0"/>
                <w:bCs/>
                <w:sz w:val="22"/>
                <w:szCs w:val="24"/>
              </w:rPr>
            </w:pPr>
            <w:r>
              <w:rPr>
                <w:b w:val="0"/>
                <w:bCs/>
                <w:sz w:val="22"/>
                <w:szCs w:val="24"/>
              </w:rPr>
              <w:t>1800</w:t>
            </w:r>
          </w:p>
        </w:tc>
      </w:tr>
      <w:tr w:rsidR="004E27C4" w14:paraId="207AC255" w14:textId="77777777" w:rsidTr="004E27C4">
        <w:tc>
          <w:tcPr>
            <w:tcW w:w="1454" w:type="dxa"/>
          </w:tcPr>
          <w:p w14:paraId="6AF3987C" w14:textId="0C425BBA" w:rsidR="004E27C4" w:rsidRDefault="00360062" w:rsidP="004E27C4">
            <w:pPr>
              <w:pStyle w:val="Project-H3"/>
              <w:numPr>
                <w:ilvl w:val="0"/>
                <w:numId w:val="0"/>
              </w:numPr>
              <w:spacing w:line="360" w:lineRule="auto"/>
              <w:rPr>
                <w:b w:val="0"/>
                <w:bCs/>
                <w:sz w:val="22"/>
                <w:szCs w:val="24"/>
              </w:rPr>
            </w:pPr>
            <w:r>
              <w:rPr>
                <w:b w:val="0"/>
                <w:bCs/>
                <w:sz w:val="22"/>
                <w:szCs w:val="24"/>
              </w:rPr>
              <w:t>Hair-color</w:t>
            </w:r>
          </w:p>
        </w:tc>
        <w:tc>
          <w:tcPr>
            <w:tcW w:w="1454" w:type="dxa"/>
          </w:tcPr>
          <w:p w14:paraId="1E2DC8FB" w14:textId="68C59E4C" w:rsidR="004E27C4" w:rsidRDefault="00360062" w:rsidP="004E27C4">
            <w:pPr>
              <w:pStyle w:val="Project-H3"/>
              <w:numPr>
                <w:ilvl w:val="0"/>
                <w:numId w:val="0"/>
              </w:numPr>
              <w:spacing w:line="360" w:lineRule="auto"/>
              <w:rPr>
                <w:b w:val="0"/>
                <w:bCs/>
                <w:sz w:val="22"/>
                <w:szCs w:val="24"/>
              </w:rPr>
            </w:pPr>
            <w:r>
              <w:rPr>
                <w:b w:val="0"/>
                <w:bCs/>
                <w:sz w:val="22"/>
                <w:szCs w:val="24"/>
              </w:rPr>
              <w:t>51,381,762</w:t>
            </w:r>
          </w:p>
        </w:tc>
        <w:tc>
          <w:tcPr>
            <w:tcW w:w="1455" w:type="dxa"/>
          </w:tcPr>
          <w:p w14:paraId="5D840971" w14:textId="0DAA9FF7" w:rsidR="004E27C4" w:rsidRDefault="00360062" w:rsidP="004E27C4">
            <w:pPr>
              <w:pStyle w:val="Project-H3"/>
              <w:numPr>
                <w:ilvl w:val="0"/>
                <w:numId w:val="0"/>
              </w:numPr>
              <w:spacing w:line="360" w:lineRule="auto"/>
              <w:rPr>
                <w:b w:val="0"/>
                <w:bCs/>
                <w:sz w:val="22"/>
                <w:szCs w:val="24"/>
              </w:rPr>
            </w:pPr>
            <w:r>
              <w:rPr>
                <w:b w:val="0"/>
                <w:bCs/>
                <w:sz w:val="22"/>
                <w:szCs w:val="24"/>
              </w:rPr>
              <w:t>90.2%</w:t>
            </w:r>
          </w:p>
        </w:tc>
        <w:tc>
          <w:tcPr>
            <w:tcW w:w="1455" w:type="dxa"/>
          </w:tcPr>
          <w:p w14:paraId="2D6B2019" w14:textId="65C77EB3" w:rsidR="004E27C4" w:rsidRDefault="00360062" w:rsidP="00786909">
            <w:pPr>
              <w:pStyle w:val="Project-H3"/>
              <w:numPr>
                <w:ilvl w:val="0"/>
                <w:numId w:val="0"/>
              </w:numPr>
              <w:spacing w:line="360" w:lineRule="auto"/>
              <w:jc w:val="center"/>
              <w:rPr>
                <w:b w:val="0"/>
                <w:bCs/>
                <w:sz w:val="22"/>
                <w:szCs w:val="24"/>
              </w:rPr>
            </w:pPr>
            <w:r>
              <w:rPr>
                <w:b w:val="0"/>
                <w:bCs/>
                <w:sz w:val="22"/>
                <w:szCs w:val="24"/>
              </w:rPr>
              <w:t>3</w:t>
            </w:r>
          </w:p>
        </w:tc>
        <w:tc>
          <w:tcPr>
            <w:tcW w:w="1455" w:type="dxa"/>
          </w:tcPr>
          <w:p w14:paraId="01BB3614" w14:textId="7E76765C" w:rsidR="004E27C4" w:rsidRDefault="00360062" w:rsidP="004E27C4">
            <w:pPr>
              <w:pStyle w:val="Project-H3"/>
              <w:numPr>
                <w:ilvl w:val="0"/>
                <w:numId w:val="0"/>
              </w:numPr>
              <w:spacing w:line="360" w:lineRule="auto"/>
              <w:rPr>
                <w:b w:val="0"/>
                <w:bCs/>
                <w:sz w:val="22"/>
                <w:szCs w:val="24"/>
              </w:rPr>
            </w:pPr>
            <w:r>
              <w:rPr>
                <w:b w:val="0"/>
                <w:bCs/>
                <w:sz w:val="22"/>
                <w:szCs w:val="24"/>
              </w:rPr>
              <w:t>Black, Blonde, Brown</w:t>
            </w:r>
          </w:p>
        </w:tc>
        <w:tc>
          <w:tcPr>
            <w:tcW w:w="1455" w:type="dxa"/>
          </w:tcPr>
          <w:p w14:paraId="06164C53" w14:textId="6FC36CF8" w:rsidR="004E27C4" w:rsidRDefault="00360062" w:rsidP="00786909">
            <w:pPr>
              <w:pStyle w:val="Project-H3"/>
              <w:numPr>
                <w:ilvl w:val="0"/>
                <w:numId w:val="0"/>
              </w:numPr>
              <w:spacing w:line="360" w:lineRule="auto"/>
              <w:jc w:val="center"/>
              <w:rPr>
                <w:b w:val="0"/>
                <w:bCs/>
                <w:sz w:val="22"/>
                <w:szCs w:val="24"/>
              </w:rPr>
            </w:pPr>
            <w:r>
              <w:rPr>
                <w:b w:val="0"/>
                <w:bCs/>
                <w:sz w:val="22"/>
                <w:szCs w:val="24"/>
              </w:rPr>
              <w:t>2000</w:t>
            </w:r>
          </w:p>
        </w:tc>
      </w:tr>
      <w:tr w:rsidR="004E27C4" w14:paraId="006585A6" w14:textId="77777777" w:rsidTr="004E27C4">
        <w:tc>
          <w:tcPr>
            <w:tcW w:w="1454" w:type="dxa"/>
          </w:tcPr>
          <w:p w14:paraId="207DE780" w14:textId="3C32AA8D" w:rsidR="004E27C4" w:rsidRDefault="00360062" w:rsidP="004E27C4">
            <w:pPr>
              <w:pStyle w:val="Project-H3"/>
              <w:numPr>
                <w:ilvl w:val="0"/>
                <w:numId w:val="0"/>
              </w:numPr>
              <w:spacing w:line="360" w:lineRule="auto"/>
              <w:rPr>
                <w:b w:val="0"/>
                <w:bCs/>
                <w:sz w:val="22"/>
                <w:szCs w:val="24"/>
              </w:rPr>
            </w:pPr>
            <w:r>
              <w:rPr>
                <w:b w:val="0"/>
                <w:bCs/>
                <w:sz w:val="22"/>
                <w:szCs w:val="24"/>
              </w:rPr>
              <w:t>Hair-length</w:t>
            </w:r>
          </w:p>
        </w:tc>
        <w:tc>
          <w:tcPr>
            <w:tcW w:w="1454" w:type="dxa"/>
          </w:tcPr>
          <w:p w14:paraId="1926DFAC" w14:textId="7EC5AD40" w:rsidR="004E27C4" w:rsidRDefault="00360062" w:rsidP="004E27C4">
            <w:pPr>
              <w:pStyle w:val="Project-H3"/>
              <w:numPr>
                <w:ilvl w:val="0"/>
                <w:numId w:val="0"/>
              </w:numPr>
              <w:spacing w:line="360" w:lineRule="auto"/>
              <w:rPr>
                <w:b w:val="0"/>
                <w:bCs/>
                <w:sz w:val="22"/>
                <w:szCs w:val="24"/>
              </w:rPr>
            </w:pPr>
            <w:r>
              <w:rPr>
                <w:b w:val="0"/>
                <w:bCs/>
                <w:sz w:val="22"/>
                <w:szCs w:val="24"/>
              </w:rPr>
              <w:t>51,381,762</w:t>
            </w:r>
          </w:p>
        </w:tc>
        <w:tc>
          <w:tcPr>
            <w:tcW w:w="1455" w:type="dxa"/>
          </w:tcPr>
          <w:p w14:paraId="035F943B" w14:textId="40974AE0" w:rsidR="004E27C4" w:rsidRDefault="00360062" w:rsidP="004E27C4">
            <w:pPr>
              <w:pStyle w:val="Project-H3"/>
              <w:numPr>
                <w:ilvl w:val="0"/>
                <w:numId w:val="0"/>
              </w:numPr>
              <w:spacing w:line="360" w:lineRule="auto"/>
              <w:rPr>
                <w:b w:val="0"/>
                <w:bCs/>
                <w:sz w:val="22"/>
                <w:szCs w:val="24"/>
              </w:rPr>
            </w:pPr>
            <w:r>
              <w:rPr>
                <w:b w:val="0"/>
                <w:bCs/>
                <w:sz w:val="22"/>
                <w:szCs w:val="24"/>
              </w:rPr>
              <w:t>84.2%</w:t>
            </w:r>
          </w:p>
        </w:tc>
        <w:tc>
          <w:tcPr>
            <w:tcW w:w="1455" w:type="dxa"/>
          </w:tcPr>
          <w:p w14:paraId="04C642E3" w14:textId="07203BC2" w:rsidR="004E27C4" w:rsidRDefault="00360062" w:rsidP="00786909">
            <w:pPr>
              <w:pStyle w:val="Project-H3"/>
              <w:numPr>
                <w:ilvl w:val="0"/>
                <w:numId w:val="0"/>
              </w:numPr>
              <w:spacing w:line="360" w:lineRule="auto"/>
              <w:jc w:val="center"/>
              <w:rPr>
                <w:b w:val="0"/>
                <w:bCs/>
                <w:sz w:val="22"/>
                <w:szCs w:val="24"/>
              </w:rPr>
            </w:pPr>
            <w:r>
              <w:rPr>
                <w:b w:val="0"/>
                <w:bCs/>
                <w:sz w:val="22"/>
                <w:szCs w:val="24"/>
              </w:rPr>
              <w:t>3</w:t>
            </w:r>
          </w:p>
        </w:tc>
        <w:tc>
          <w:tcPr>
            <w:tcW w:w="1455" w:type="dxa"/>
          </w:tcPr>
          <w:p w14:paraId="5D32EC9D" w14:textId="77777777" w:rsidR="004E27C4" w:rsidRDefault="00360062" w:rsidP="004E27C4">
            <w:pPr>
              <w:pStyle w:val="Project-H3"/>
              <w:numPr>
                <w:ilvl w:val="0"/>
                <w:numId w:val="0"/>
              </w:numPr>
              <w:spacing w:line="360" w:lineRule="auto"/>
              <w:rPr>
                <w:b w:val="0"/>
                <w:bCs/>
                <w:sz w:val="22"/>
                <w:szCs w:val="24"/>
              </w:rPr>
            </w:pPr>
            <w:r>
              <w:rPr>
                <w:b w:val="0"/>
                <w:bCs/>
                <w:sz w:val="22"/>
                <w:szCs w:val="24"/>
              </w:rPr>
              <w:t>Long,</w:t>
            </w:r>
          </w:p>
          <w:p w14:paraId="791C28CA" w14:textId="77777777" w:rsidR="00360062" w:rsidRDefault="00360062" w:rsidP="004E27C4">
            <w:pPr>
              <w:pStyle w:val="Project-H3"/>
              <w:numPr>
                <w:ilvl w:val="0"/>
                <w:numId w:val="0"/>
              </w:numPr>
              <w:spacing w:line="360" w:lineRule="auto"/>
              <w:rPr>
                <w:b w:val="0"/>
                <w:bCs/>
                <w:sz w:val="22"/>
                <w:szCs w:val="24"/>
              </w:rPr>
            </w:pPr>
            <w:r>
              <w:rPr>
                <w:b w:val="0"/>
                <w:bCs/>
                <w:sz w:val="22"/>
                <w:szCs w:val="24"/>
              </w:rPr>
              <w:t>Medium,</w:t>
            </w:r>
          </w:p>
          <w:p w14:paraId="4500B713" w14:textId="7A2B8B4F" w:rsidR="00360062" w:rsidRDefault="00360062" w:rsidP="004E27C4">
            <w:pPr>
              <w:pStyle w:val="Project-H3"/>
              <w:numPr>
                <w:ilvl w:val="0"/>
                <w:numId w:val="0"/>
              </w:numPr>
              <w:spacing w:line="360" w:lineRule="auto"/>
              <w:rPr>
                <w:b w:val="0"/>
                <w:bCs/>
                <w:sz w:val="22"/>
                <w:szCs w:val="24"/>
              </w:rPr>
            </w:pPr>
            <w:r>
              <w:rPr>
                <w:b w:val="0"/>
                <w:bCs/>
                <w:sz w:val="22"/>
                <w:szCs w:val="24"/>
              </w:rPr>
              <w:t>Short</w:t>
            </w:r>
          </w:p>
        </w:tc>
        <w:tc>
          <w:tcPr>
            <w:tcW w:w="1455" w:type="dxa"/>
          </w:tcPr>
          <w:p w14:paraId="477C235D" w14:textId="70DDC4E6" w:rsidR="004E27C4" w:rsidRDefault="00360062" w:rsidP="00786909">
            <w:pPr>
              <w:pStyle w:val="Project-H3"/>
              <w:numPr>
                <w:ilvl w:val="0"/>
                <w:numId w:val="0"/>
              </w:numPr>
              <w:spacing w:line="360" w:lineRule="auto"/>
              <w:jc w:val="center"/>
              <w:rPr>
                <w:b w:val="0"/>
                <w:bCs/>
                <w:sz w:val="22"/>
                <w:szCs w:val="24"/>
              </w:rPr>
            </w:pPr>
            <w:r>
              <w:rPr>
                <w:b w:val="0"/>
                <w:bCs/>
                <w:sz w:val="22"/>
                <w:szCs w:val="24"/>
              </w:rPr>
              <w:t>1500</w:t>
            </w:r>
          </w:p>
        </w:tc>
      </w:tr>
      <w:tr w:rsidR="004E27C4" w14:paraId="3C950BBE" w14:textId="77777777" w:rsidTr="004E27C4">
        <w:tc>
          <w:tcPr>
            <w:tcW w:w="1454" w:type="dxa"/>
          </w:tcPr>
          <w:p w14:paraId="42B3C32C" w14:textId="60FF90B7" w:rsidR="004E27C4" w:rsidRDefault="00360062" w:rsidP="004E27C4">
            <w:pPr>
              <w:pStyle w:val="Project-H3"/>
              <w:numPr>
                <w:ilvl w:val="0"/>
                <w:numId w:val="0"/>
              </w:numPr>
              <w:spacing w:line="360" w:lineRule="auto"/>
              <w:rPr>
                <w:b w:val="0"/>
                <w:bCs/>
                <w:sz w:val="22"/>
                <w:szCs w:val="24"/>
              </w:rPr>
            </w:pPr>
            <w:r>
              <w:rPr>
                <w:b w:val="0"/>
                <w:bCs/>
                <w:sz w:val="22"/>
                <w:szCs w:val="24"/>
              </w:rPr>
              <w:t>Hair-type</w:t>
            </w:r>
          </w:p>
        </w:tc>
        <w:tc>
          <w:tcPr>
            <w:tcW w:w="1454" w:type="dxa"/>
          </w:tcPr>
          <w:p w14:paraId="0553454E" w14:textId="475F99EA" w:rsidR="004E27C4" w:rsidRDefault="00360062" w:rsidP="004E27C4">
            <w:pPr>
              <w:pStyle w:val="Project-H3"/>
              <w:numPr>
                <w:ilvl w:val="0"/>
                <w:numId w:val="0"/>
              </w:numPr>
              <w:spacing w:line="360" w:lineRule="auto"/>
              <w:rPr>
                <w:b w:val="0"/>
                <w:bCs/>
                <w:sz w:val="22"/>
                <w:szCs w:val="24"/>
              </w:rPr>
            </w:pPr>
            <w:r>
              <w:rPr>
                <w:b w:val="0"/>
                <w:bCs/>
                <w:sz w:val="22"/>
                <w:szCs w:val="24"/>
              </w:rPr>
              <w:t>51,381,762</w:t>
            </w:r>
          </w:p>
        </w:tc>
        <w:tc>
          <w:tcPr>
            <w:tcW w:w="1455" w:type="dxa"/>
          </w:tcPr>
          <w:p w14:paraId="66967E67" w14:textId="3426E26E" w:rsidR="004E27C4" w:rsidRDefault="00360062" w:rsidP="004E27C4">
            <w:pPr>
              <w:pStyle w:val="Project-H3"/>
              <w:numPr>
                <w:ilvl w:val="0"/>
                <w:numId w:val="0"/>
              </w:numPr>
              <w:spacing w:line="360" w:lineRule="auto"/>
              <w:rPr>
                <w:b w:val="0"/>
                <w:bCs/>
                <w:sz w:val="22"/>
                <w:szCs w:val="24"/>
              </w:rPr>
            </w:pPr>
            <w:r>
              <w:rPr>
                <w:b w:val="0"/>
                <w:bCs/>
                <w:sz w:val="22"/>
                <w:szCs w:val="24"/>
              </w:rPr>
              <w:t>83.2%</w:t>
            </w:r>
          </w:p>
        </w:tc>
        <w:tc>
          <w:tcPr>
            <w:tcW w:w="1455" w:type="dxa"/>
          </w:tcPr>
          <w:p w14:paraId="367C10AE" w14:textId="52C95DAB" w:rsidR="004E27C4" w:rsidRDefault="00360062" w:rsidP="00786909">
            <w:pPr>
              <w:pStyle w:val="Project-H3"/>
              <w:numPr>
                <w:ilvl w:val="0"/>
                <w:numId w:val="0"/>
              </w:numPr>
              <w:spacing w:line="360" w:lineRule="auto"/>
              <w:jc w:val="center"/>
              <w:rPr>
                <w:b w:val="0"/>
                <w:bCs/>
                <w:sz w:val="22"/>
                <w:szCs w:val="24"/>
              </w:rPr>
            </w:pPr>
            <w:r>
              <w:rPr>
                <w:b w:val="0"/>
                <w:bCs/>
                <w:sz w:val="22"/>
                <w:szCs w:val="24"/>
              </w:rPr>
              <w:t>2</w:t>
            </w:r>
          </w:p>
        </w:tc>
        <w:tc>
          <w:tcPr>
            <w:tcW w:w="1455" w:type="dxa"/>
          </w:tcPr>
          <w:p w14:paraId="5098C631" w14:textId="23558C33" w:rsidR="004E27C4" w:rsidRDefault="00360062" w:rsidP="004E27C4">
            <w:pPr>
              <w:pStyle w:val="Project-H3"/>
              <w:numPr>
                <w:ilvl w:val="0"/>
                <w:numId w:val="0"/>
              </w:numPr>
              <w:spacing w:line="360" w:lineRule="auto"/>
              <w:rPr>
                <w:b w:val="0"/>
                <w:bCs/>
                <w:sz w:val="22"/>
                <w:szCs w:val="24"/>
              </w:rPr>
            </w:pPr>
            <w:r>
              <w:rPr>
                <w:b w:val="0"/>
                <w:bCs/>
                <w:sz w:val="22"/>
                <w:szCs w:val="24"/>
              </w:rPr>
              <w:t>Curly, Straight</w:t>
            </w:r>
          </w:p>
        </w:tc>
        <w:tc>
          <w:tcPr>
            <w:tcW w:w="1455" w:type="dxa"/>
          </w:tcPr>
          <w:p w14:paraId="0FF81D9F" w14:textId="60DE1558" w:rsidR="004E27C4" w:rsidRDefault="00360062" w:rsidP="00786909">
            <w:pPr>
              <w:pStyle w:val="Project-H3"/>
              <w:numPr>
                <w:ilvl w:val="0"/>
                <w:numId w:val="0"/>
              </w:numPr>
              <w:spacing w:line="360" w:lineRule="auto"/>
              <w:jc w:val="center"/>
              <w:rPr>
                <w:b w:val="0"/>
                <w:bCs/>
                <w:sz w:val="22"/>
                <w:szCs w:val="24"/>
              </w:rPr>
            </w:pPr>
            <w:r>
              <w:rPr>
                <w:b w:val="0"/>
                <w:bCs/>
                <w:sz w:val="22"/>
                <w:szCs w:val="24"/>
              </w:rPr>
              <w:t>550</w:t>
            </w:r>
          </w:p>
        </w:tc>
      </w:tr>
    </w:tbl>
    <w:p w14:paraId="09EAE81E" w14:textId="77777777" w:rsidR="004E27C4" w:rsidRDefault="004E27C4" w:rsidP="004E27C4">
      <w:pPr>
        <w:pStyle w:val="Project-H3"/>
        <w:numPr>
          <w:ilvl w:val="0"/>
          <w:numId w:val="0"/>
        </w:numPr>
        <w:spacing w:line="360" w:lineRule="auto"/>
        <w:jc w:val="center"/>
        <w:rPr>
          <w:b w:val="0"/>
          <w:bCs/>
          <w:sz w:val="22"/>
          <w:szCs w:val="24"/>
        </w:rPr>
      </w:pPr>
    </w:p>
    <w:p w14:paraId="39F563BE" w14:textId="77777777" w:rsidR="00F7127E" w:rsidRDefault="00F7127E" w:rsidP="004E27C4">
      <w:pPr>
        <w:pStyle w:val="Project-H3"/>
        <w:numPr>
          <w:ilvl w:val="0"/>
          <w:numId w:val="0"/>
        </w:numPr>
        <w:spacing w:line="360" w:lineRule="auto"/>
        <w:jc w:val="center"/>
        <w:rPr>
          <w:b w:val="0"/>
          <w:bCs/>
          <w:sz w:val="22"/>
          <w:szCs w:val="24"/>
        </w:rPr>
      </w:pPr>
    </w:p>
    <w:p w14:paraId="7D47AD9B" w14:textId="77777777" w:rsidR="00F12852" w:rsidRDefault="00F12852" w:rsidP="004E27C4">
      <w:pPr>
        <w:pStyle w:val="Project-H3"/>
        <w:numPr>
          <w:ilvl w:val="0"/>
          <w:numId w:val="0"/>
        </w:numPr>
        <w:spacing w:line="360" w:lineRule="auto"/>
        <w:jc w:val="center"/>
        <w:rPr>
          <w:b w:val="0"/>
          <w:bCs/>
          <w:sz w:val="22"/>
          <w:szCs w:val="24"/>
        </w:rPr>
      </w:pPr>
    </w:p>
    <w:p w14:paraId="34B42571" w14:textId="77777777" w:rsidR="00F12852" w:rsidRDefault="00F12852" w:rsidP="004E27C4">
      <w:pPr>
        <w:pStyle w:val="Project-H3"/>
        <w:numPr>
          <w:ilvl w:val="0"/>
          <w:numId w:val="0"/>
        </w:numPr>
        <w:spacing w:line="360" w:lineRule="auto"/>
        <w:jc w:val="center"/>
        <w:rPr>
          <w:b w:val="0"/>
          <w:bCs/>
          <w:sz w:val="22"/>
          <w:szCs w:val="24"/>
        </w:rPr>
      </w:pPr>
    </w:p>
    <w:p w14:paraId="5AAF65CE" w14:textId="77777777" w:rsidR="00F12852" w:rsidRDefault="00F12852" w:rsidP="004E27C4">
      <w:pPr>
        <w:pStyle w:val="Project-H3"/>
        <w:numPr>
          <w:ilvl w:val="0"/>
          <w:numId w:val="0"/>
        </w:numPr>
        <w:spacing w:line="360" w:lineRule="auto"/>
        <w:jc w:val="center"/>
        <w:rPr>
          <w:b w:val="0"/>
          <w:bCs/>
          <w:sz w:val="22"/>
          <w:szCs w:val="24"/>
        </w:rPr>
      </w:pPr>
    </w:p>
    <w:p w14:paraId="1FAB44FB" w14:textId="77777777" w:rsidR="00F12852" w:rsidRDefault="00F12852" w:rsidP="004E27C4">
      <w:pPr>
        <w:pStyle w:val="Project-H3"/>
        <w:numPr>
          <w:ilvl w:val="0"/>
          <w:numId w:val="0"/>
        </w:numPr>
        <w:spacing w:line="360" w:lineRule="auto"/>
        <w:jc w:val="center"/>
        <w:rPr>
          <w:b w:val="0"/>
          <w:bCs/>
          <w:sz w:val="22"/>
          <w:szCs w:val="24"/>
        </w:rPr>
      </w:pPr>
    </w:p>
    <w:p w14:paraId="254C4761" w14:textId="77777777" w:rsidR="00F7127E" w:rsidRDefault="00F7127E" w:rsidP="004E27C4">
      <w:pPr>
        <w:pStyle w:val="Project-H3"/>
        <w:numPr>
          <w:ilvl w:val="0"/>
          <w:numId w:val="0"/>
        </w:numPr>
        <w:spacing w:line="360" w:lineRule="auto"/>
        <w:jc w:val="center"/>
        <w:rPr>
          <w:b w:val="0"/>
          <w:bCs/>
          <w:sz w:val="22"/>
          <w:szCs w:val="24"/>
        </w:rPr>
      </w:pPr>
    </w:p>
    <w:p w14:paraId="15573A36" w14:textId="77777777" w:rsidR="00F7127E" w:rsidRDefault="00F7127E" w:rsidP="004E27C4">
      <w:pPr>
        <w:pStyle w:val="Project-H3"/>
        <w:numPr>
          <w:ilvl w:val="0"/>
          <w:numId w:val="0"/>
        </w:numPr>
        <w:spacing w:line="360" w:lineRule="auto"/>
        <w:jc w:val="center"/>
        <w:rPr>
          <w:b w:val="0"/>
          <w:bCs/>
          <w:sz w:val="22"/>
          <w:szCs w:val="24"/>
        </w:rPr>
      </w:pPr>
    </w:p>
    <w:p w14:paraId="7508F3A5" w14:textId="0B1CC16F" w:rsidR="00F7127E" w:rsidRDefault="00F7127E" w:rsidP="004E27C4">
      <w:pPr>
        <w:pStyle w:val="Project-H3"/>
        <w:numPr>
          <w:ilvl w:val="0"/>
          <w:numId w:val="0"/>
        </w:numPr>
        <w:spacing w:line="360" w:lineRule="auto"/>
        <w:jc w:val="center"/>
        <w:rPr>
          <w:b w:val="0"/>
          <w:bCs/>
          <w:sz w:val="22"/>
          <w:szCs w:val="24"/>
        </w:rPr>
      </w:pPr>
      <w:r>
        <w:rPr>
          <w:rFonts w:cs="Times New Roman"/>
          <w:noProof/>
          <w:szCs w:val="24"/>
        </w:rPr>
        <mc:AlternateContent>
          <mc:Choice Requires="wpg">
            <w:drawing>
              <wp:anchor distT="0" distB="0" distL="114300" distR="114300" simplePos="0" relativeHeight="251641344" behindDoc="0" locked="0" layoutInCell="1" allowOverlap="1" wp14:anchorId="69358335" wp14:editId="0605FEB3">
                <wp:simplePos x="0" y="0"/>
                <wp:positionH relativeFrom="margin">
                  <wp:align>right</wp:align>
                </wp:positionH>
                <wp:positionV relativeFrom="paragraph">
                  <wp:posOffset>25400</wp:posOffset>
                </wp:positionV>
                <wp:extent cx="3786163" cy="6464154"/>
                <wp:effectExtent l="0" t="0" r="0" b="32385"/>
                <wp:wrapNone/>
                <wp:docPr id="1055810312" name="Group 7"/>
                <wp:cNvGraphicFramePr/>
                <a:graphic xmlns:a="http://schemas.openxmlformats.org/drawingml/2006/main">
                  <a:graphicData uri="http://schemas.microsoft.com/office/word/2010/wordprocessingGroup">
                    <wpg:wgp>
                      <wpg:cNvGrpSpPr/>
                      <wpg:grpSpPr>
                        <a:xfrm>
                          <a:off x="0" y="0"/>
                          <a:ext cx="3786163" cy="6464154"/>
                          <a:chOff x="0" y="0"/>
                          <a:chExt cx="3786163" cy="6464154"/>
                        </a:xfrm>
                      </wpg:grpSpPr>
                      <wps:wsp>
                        <wps:cNvPr id="1609556065" name="Arrow: Right 14"/>
                        <wps:cNvSpPr/>
                        <wps:spPr>
                          <a:xfrm rot="5400000">
                            <a:off x="597877" y="135255"/>
                            <a:ext cx="602615" cy="332105"/>
                          </a:xfrm>
                          <a:prstGeom prst="rightArrow">
                            <a:avLst/>
                          </a:prstGeom>
                          <a:solidFill>
                            <a:schemeClr val="accent1"/>
                          </a:solidFill>
                          <a:ln w="9525" cap="flat" cmpd="sng" algn="ctr">
                            <a:solidFill>
                              <a:schemeClr val="accent5"/>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5"/>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011656" name="Rectangle 16"/>
                        <wps:cNvSpPr/>
                        <wps:spPr>
                          <a:xfrm>
                            <a:off x="0" y="621763"/>
                            <a:ext cx="1800920" cy="358107"/>
                          </a:xfrm>
                          <a:prstGeom prst="rect">
                            <a:avLst/>
                          </a:prstGeom>
                          <a:ln>
                            <a:headEnd type="none" w="med" len="med"/>
                            <a:tailEnd type="none" w="med" len="med"/>
                          </a:ln>
                        </wps:spPr>
                        <wps:style>
                          <a:lnRef idx="2">
                            <a:schemeClr val="accent5"/>
                          </a:lnRef>
                          <a:fillRef idx="1">
                            <a:schemeClr val="lt1"/>
                          </a:fillRef>
                          <a:effectRef idx="0">
                            <a:schemeClr val="accent5"/>
                          </a:effectRef>
                          <a:fontRef idx="minor">
                            <a:schemeClr val="dk1"/>
                          </a:fontRef>
                        </wps:style>
                        <wps:txbx>
                          <w:txbxContent>
                            <w:p w14:paraId="54DCF308" w14:textId="77777777" w:rsidR="00F7127E" w:rsidRPr="001554D0" w:rsidRDefault="00F7127E" w:rsidP="00F7127E">
                              <w:pPr>
                                <w:jc w:val="center"/>
                                <w:rPr>
                                  <w:rFonts w:cs="Times New Roman"/>
                                  <w:b/>
                                  <w:bCs/>
                                  <w:szCs w:val="24"/>
                                </w:rPr>
                              </w:pPr>
                              <w:r w:rsidRPr="001554D0">
                                <w:rPr>
                                  <w:rFonts w:cs="Times New Roman"/>
                                  <w:b/>
                                  <w:bCs/>
                                  <w:szCs w:val="24"/>
                                </w:rPr>
                                <w:t>Zero Pad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407649" name="Group 23"/>
                        <wpg:cNvGrpSpPr/>
                        <wpg:grpSpPr>
                          <a:xfrm>
                            <a:off x="11723" y="1243086"/>
                            <a:ext cx="1800660" cy="1389551"/>
                            <a:chOff x="0" y="0"/>
                            <a:chExt cx="1800860" cy="1389669"/>
                          </a:xfrm>
                        </wpg:grpSpPr>
                        <wps:wsp>
                          <wps:cNvPr id="1586046429" name="Rectangle 16"/>
                          <wps:cNvSpPr/>
                          <wps:spPr>
                            <a:xfrm>
                              <a:off x="0" y="0"/>
                              <a:ext cx="1800860" cy="357505"/>
                            </a:xfrm>
                            <a:prstGeom prst="rect">
                              <a:avLst/>
                            </a:prstGeom>
                            <a:ln>
                              <a:headEnd type="none" w="med" len="med"/>
                              <a:tailEnd type="none" w="med" len="med"/>
                            </a:ln>
                          </wps:spPr>
                          <wps:style>
                            <a:lnRef idx="2">
                              <a:schemeClr val="accent5"/>
                            </a:lnRef>
                            <a:fillRef idx="1">
                              <a:schemeClr val="lt1"/>
                            </a:fillRef>
                            <a:effectRef idx="0">
                              <a:schemeClr val="accent5"/>
                            </a:effectRef>
                            <a:fontRef idx="minor">
                              <a:schemeClr val="dk1"/>
                            </a:fontRef>
                          </wps:style>
                          <wps:txbx>
                            <w:txbxContent>
                              <w:p w14:paraId="3B6468A7" w14:textId="77777777" w:rsidR="00F7127E" w:rsidRPr="001554D0" w:rsidRDefault="00F7127E" w:rsidP="00F7127E">
                                <w:pPr>
                                  <w:jc w:val="center"/>
                                  <w:rPr>
                                    <w:rFonts w:cs="Times New Roman"/>
                                    <w:b/>
                                    <w:bCs/>
                                    <w:szCs w:val="24"/>
                                  </w:rPr>
                                </w:pPr>
                                <w:r w:rsidRPr="001554D0">
                                  <w:rPr>
                                    <w:rFonts w:cs="Times New Roman"/>
                                    <w:b/>
                                    <w:bCs/>
                                    <w:szCs w:val="24"/>
                                  </w:rPr>
                                  <w:t>CON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6469510" name="Rectangle 16"/>
                          <wps:cNvSpPr/>
                          <wps:spPr>
                            <a:xfrm>
                              <a:off x="0" y="346364"/>
                              <a:ext cx="1800860" cy="357505"/>
                            </a:xfrm>
                            <a:prstGeom prst="rect">
                              <a:avLst/>
                            </a:prstGeom>
                            <a:ln>
                              <a:headEnd type="none" w="med" len="med"/>
                              <a:tailEnd type="none" w="med" len="med"/>
                            </a:ln>
                          </wps:spPr>
                          <wps:style>
                            <a:lnRef idx="2">
                              <a:schemeClr val="accent5"/>
                            </a:lnRef>
                            <a:fillRef idx="1">
                              <a:schemeClr val="lt1"/>
                            </a:fillRef>
                            <a:effectRef idx="0">
                              <a:schemeClr val="accent5"/>
                            </a:effectRef>
                            <a:fontRef idx="minor">
                              <a:schemeClr val="dk1"/>
                            </a:fontRef>
                          </wps:style>
                          <wps:txbx>
                            <w:txbxContent>
                              <w:p w14:paraId="160F93FB" w14:textId="77777777" w:rsidR="00F7127E" w:rsidRPr="001554D0" w:rsidRDefault="00F7127E" w:rsidP="00F7127E">
                                <w:pPr>
                                  <w:jc w:val="center"/>
                                  <w:rPr>
                                    <w:rFonts w:cs="Times New Roman"/>
                                    <w:b/>
                                    <w:bCs/>
                                    <w:szCs w:val="24"/>
                                  </w:rPr>
                                </w:pPr>
                                <w:r w:rsidRPr="001554D0">
                                  <w:rPr>
                                    <w:rFonts w:cs="Times New Roman"/>
                                    <w:b/>
                                    <w:bCs/>
                                    <w:szCs w:val="24"/>
                                  </w:rPr>
                                  <w:t>Batch Norm</w:t>
                                </w:r>
                              </w:p>
                              <w:p w14:paraId="6EACB855" w14:textId="77777777" w:rsidR="00F7127E" w:rsidRPr="001554D0" w:rsidRDefault="00F7127E" w:rsidP="00F7127E">
                                <w:pPr>
                                  <w:jc w:val="center"/>
                                  <w:rPr>
                                    <w:rFonts w:cs="Times New Roman"/>
                                    <w:b/>
                                    <w:bCs/>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1021000" name="Rectangle 16"/>
                          <wps:cNvSpPr/>
                          <wps:spPr>
                            <a:xfrm>
                              <a:off x="0" y="692728"/>
                              <a:ext cx="1800860" cy="357505"/>
                            </a:xfrm>
                            <a:prstGeom prst="rect">
                              <a:avLst/>
                            </a:prstGeom>
                            <a:ln>
                              <a:headEnd type="none" w="med" len="med"/>
                              <a:tailEnd type="none" w="med" len="med"/>
                            </a:ln>
                          </wps:spPr>
                          <wps:style>
                            <a:lnRef idx="2">
                              <a:schemeClr val="accent5"/>
                            </a:lnRef>
                            <a:fillRef idx="1">
                              <a:schemeClr val="lt1"/>
                            </a:fillRef>
                            <a:effectRef idx="0">
                              <a:schemeClr val="accent5"/>
                            </a:effectRef>
                            <a:fontRef idx="minor">
                              <a:schemeClr val="dk1"/>
                            </a:fontRef>
                          </wps:style>
                          <wps:txbx>
                            <w:txbxContent>
                              <w:p w14:paraId="73287EE6" w14:textId="77777777" w:rsidR="00F7127E" w:rsidRPr="001554D0" w:rsidRDefault="00F7127E" w:rsidP="00F7127E">
                                <w:pPr>
                                  <w:jc w:val="center"/>
                                  <w:rPr>
                                    <w:rFonts w:cs="Times New Roman"/>
                                    <w:b/>
                                    <w:bCs/>
                                    <w:szCs w:val="24"/>
                                  </w:rPr>
                                </w:pPr>
                                <w:r w:rsidRPr="001554D0">
                                  <w:rPr>
                                    <w:rFonts w:cs="Times New Roman"/>
                                    <w:b/>
                                    <w:bCs/>
                                    <w:szCs w:val="24"/>
                                  </w:rPr>
                                  <w:t>ReLu</w:t>
                                </w:r>
                              </w:p>
                              <w:p w14:paraId="73993EA7" w14:textId="77777777" w:rsidR="00F7127E" w:rsidRPr="001554D0" w:rsidRDefault="00F7127E" w:rsidP="00F7127E">
                                <w:pPr>
                                  <w:jc w:val="center"/>
                                  <w:rPr>
                                    <w:rFonts w:cs="Times New Roman"/>
                                    <w:b/>
                                    <w:bCs/>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037195" name="Rectangle 16"/>
                          <wps:cNvSpPr/>
                          <wps:spPr>
                            <a:xfrm>
                              <a:off x="0" y="1032164"/>
                              <a:ext cx="1800860" cy="357505"/>
                            </a:xfrm>
                            <a:prstGeom prst="rect">
                              <a:avLst/>
                            </a:prstGeom>
                            <a:ln>
                              <a:headEnd type="none" w="med" len="med"/>
                              <a:tailEnd type="none" w="med" len="med"/>
                            </a:ln>
                          </wps:spPr>
                          <wps:style>
                            <a:lnRef idx="2">
                              <a:schemeClr val="accent5"/>
                            </a:lnRef>
                            <a:fillRef idx="1">
                              <a:schemeClr val="lt1"/>
                            </a:fillRef>
                            <a:effectRef idx="0">
                              <a:schemeClr val="accent5"/>
                            </a:effectRef>
                            <a:fontRef idx="minor">
                              <a:schemeClr val="dk1"/>
                            </a:fontRef>
                          </wps:style>
                          <wps:txbx>
                            <w:txbxContent>
                              <w:p w14:paraId="59058BAC" w14:textId="77777777" w:rsidR="00F7127E" w:rsidRPr="001554D0" w:rsidRDefault="00F7127E" w:rsidP="00F7127E">
                                <w:pPr>
                                  <w:jc w:val="center"/>
                                  <w:rPr>
                                    <w:rFonts w:cs="Times New Roman"/>
                                    <w:b/>
                                    <w:bCs/>
                                    <w:szCs w:val="24"/>
                                  </w:rPr>
                                </w:pPr>
                                <w:r w:rsidRPr="001554D0">
                                  <w:rPr>
                                    <w:rFonts w:cs="Times New Roman"/>
                                    <w:b/>
                                    <w:bCs/>
                                    <w:szCs w:val="24"/>
                                  </w:rPr>
                                  <w:t>Max Pool</w:t>
                                </w:r>
                              </w:p>
                              <w:p w14:paraId="44CC1AD4" w14:textId="77777777" w:rsidR="00F7127E" w:rsidRPr="001554D0" w:rsidRDefault="00F7127E" w:rsidP="00F7127E">
                                <w:pPr>
                                  <w:jc w:val="center"/>
                                  <w:rPr>
                                    <w:rFonts w:cs="Times New Roman"/>
                                    <w:b/>
                                    <w:bCs/>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467461788" name="Group 22"/>
                        <wpg:cNvGrpSpPr/>
                        <wpg:grpSpPr>
                          <a:xfrm>
                            <a:off x="23446" y="2901901"/>
                            <a:ext cx="1800459" cy="643094"/>
                            <a:chOff x="0" y="0"/>
                            <a:chExt cx="1800659" cy="643149"/>
                          </a:xfrm>
                        </wpg:grpSpPr>
                        <wps:wsp>
                          <wps:cNvPr id="763568730" name="Rectangle 16"/>
                          <wps:cNvSpPr/>
                          <wps:spPr>
                            <a:xfrm>
                              <a:off x="0" y="0"/>
                              <a:ext cx="1800659" cy="297896"/>
                            </a:xfrm>
                            <a:prstGeom prst="rect">
                              <a:avLst/>
                            </a:prstGeom>
                            <a:ln>
                              <a:headEnd type="none" w="med" len="med"/>
                              <a:tailEnd type="none" w="med" len="med"/>
                            </a:ln>
                          </wps:spPr>
                          <wps:style>
                            <a:lnRef idx="2">
                              <a:schemeClr val="accent5"/>
                            </a:lnRef>
                            <a:fillRef idx="1">
                              <a:schemeClr val="lt1"/>
                            </a:fillRef>
                            <a:effectRef idx="0">
                              <a:schemeClr val="accent5"/>
                            </a:effectRef>
                            <a:fontRef idx="minor">
                              <a:schemeClr val="dk1"/>
                            </a:fontRef>
                          </wps:style>
                          <wps:txbx>
                            <w:txbxContent>
                              <w:p w14:paraId="652E0C95" w14:textId="77777777" w:rsidR="00F7127E" w:rsidRPr="001554D0" w:rsidRDefault="00F7127E" w:rsidP="00F7127E">
                                <w:pPr>
                                  <w:jc w:val="center"/>
                                  <w:rPr>
                                    <w:rFonts w:cs="Times New Roman"/>
                                    <w:b/>
                                    <w:bCs/>
                                    <w:szCs w:val="24"/>
                                  </w:rPr>
                                </w:pPr>
                                <w:r>
                                  <w:rPr>
                                    <w:rFonts w:cs="Times New Roman"/>
                                    <w:b/>
                                    <w:bCs/>
                                    <w:szCs w:val="24"/>
                                  </w:rPr>
                                  <w:t>Conv Bloc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72244886" name="Rectangle 16"/>
                          <wps:cNvSpPr/>
                          <wps:spPr>
                            <a:xfrm>
                              <a:off x="0" y="311727"/>
                              <a:ext cx="1800659" cy="331422"/>
                            </a:xfrm>
                            <a:prstGeom prst="rect">
                              <a:avLst/>
                            </a:prstGeom>
                            <a:ln>
                              <a:headEnd type="none" w="med" len="med"/>
                              <a:tailEnd type="none" w="med" len="med"/>
                            </a:ln>
                          </wps:spPr>
                          <wps:style>
                            <a:lnRef idx="2">
                              <a:schemeClr val="accent5"/>
                            </a:lnRef>
                            <a:fillRef idx="1">
                              <a:schemeClr val="lt1"/>
                            </a:fillRef>
                            <a:effectRef idx="0">
                              <a:schemeClr val="accent5"/>
                            </a:effectRef>
                            <a:fontRef idx="minor">
                              <a:schemeClr val="dk1"/>
                            </a:fontRef>
                          </wps:style>
                          <wps:txbx>
                            <w:txbxContent>
                              <w:p w14:paraId="32A59A9A" w14:textId="77777777" w:rsidR="00F7127E" w:rsidRPr="001554D0" w:rsidRDefault="00F7127E" w:rsidP="00F7127E">
                                <w:pPr>
                                  <w:jc w:val="center"/>
                                  <w:rPr>
                                    <w:rFonts w:cs="Times New Roman"/>
                                    <w:b/>
                                    <w:bCs/>
                                    <w:szCs w:val="24"/>
                                  </w:rPr>
                                </w:pPr>
                                <w:r>
                                  <w:rPr>
                                    <w:rFonts w:cs="Times New Roman"/>
                                    <w:b/>
                                    <w:bCs/>
                                    <w:szCs w:val="24"/>
                                  </w:rPr>
                                  <w:t>ID Bloc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44929980" name="Group 22"/>
                        <wpg:cNvGrpSpPr/>
                        <wpg:grpSpPr>
                          <a:xfrm>
                            <a:off x="17584" y="3775270"/>
                            <a:ext cx="1800025" cy="642565"/>
                            <a:chOff x="0" y="0"/>
                            <a:chExt cx="1800659" cy="643149"/>
                          </a:xfrm>
                        </wpg:grpSpPr>
                        <wps:wsp>
                          <wps:cNvPr id="1836079907" name="Rectangle 16"/>
                          <wps:cNvSpPr/>
                          <wps:spPr>
                            <a:xfrm>
                              <a:off x="0" y="0"/>
                              <a:ext cx="1800659" cy="297896"/>
                            </a:xfrm>
                            <a:prstGeom prst="rect">
                              <a:avLst/>
                            </a:prstGeom>
                            <a:ln>
                              <a:headEnd type="none" w="med" len="med"/>
                              <a:tailEnd type="none" w="med" len="med"/>
                            </a:ln>
                          </wps:spPr>
                          <wps:style>
                            <a:lnRef idx="2">
                              <a:schemeClr val="accent5"/>
                            </a:lnRef>
                            <a:fillRef idx="1">
                              <a:schemeClr val="lt1"/>
                            </a:fillRef>
                            <a:effectRef idx="0">
                              <a:schemeClr val="accent5"/>
                            </a:effectRef>
                            <a:fontRef idx="minor">
                              <a:schemeClr val="dk1"/>
                            </a:fontRef>
                          </wps:style>
                          <wps:txbx>
                            <w:txbxContent>
                              <w:p w14:paraId="1628E40F" w14:textId="77777777" w:rsidR="00F7127E" w:rsidRPr="001554D0" w:rsidRDefault="00F7127E" w:rsidP="00F7127E">
                                <w:pPr>
                                  <w:jc w:val="center"/>
                                  <w:rPr>
                                    <w:rFonts w:cs="Times New Roman"/>
                                    <w:b/>
                                    <w:bCs/>
                                    <w:szCs w:val="24"/>
                                  </w:rPr>
                                </w:pPr>
                                <w:r>
                                  <w:rPr>
                                    <w:rFonts w:cs="Times New Roman"/>
                                    <w:b/>
                                    <w:bCs/>
                                    <w:szCs w:val="24"/>
                                  </w:rPr>
                                  <w:t>Conv Bloc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8819129" name="Rectangle 16"/>
                          <wps:cNvSpPr/>
                          <wps:spPr>
                            <a:xfrm>
                              <a:off x="0" y="311727"/>
                              <a:ext cx="1800659" cy="331422"/>
                            </a:xfrm>
                            <a:prstGeom prst="rect">
                              <a:avLst/>
                            </a:prstGeom>
                            <a:ln>
                              <a:headEnd type="none" w="med" len="med"/>
                              <a:tailEnd type="none" w="med" len="med"/>
                            </a:ln>
                          </wps:spPr>
                          <wps:style>
                            <a:lnRef idx="2">
                              <a:schemeClr val="accent5"/>
                            </a:lnRef>
                            <a:fillRef idx="1">
                              <a:schemeClr val="lt1"/>
                            </a:fillRef>
                            <a:effectRef idx="0">
                              <a:schemeClr val="accent5"/>
                            </a:effectRef>
                            <a:fontRef idx="minor">
                              <a:schemeClr val="dk1"/>
                            </a:fontRef>
                          </wps:style>
                          <wps:txbx>
                            <w:txbxContent>
                              <w:p w14:paraId="39C1CC52" w14:textId="77777777" w:rsidR="00F7127E" w:rsidRPr="001554D0" w:rsidRDefault="00F7127E" w:rsidP="00F7127E">
                                <w:pPr>
                                  <w:jc w:val="center"/>
                                  <w:rPr>
                                    <w:rFonts w:cs="Times New Roman"/>
                                    <w:b/>
                                    <w:bCs/>
                                    <w:szCs w:val="24"/>
                                  </w:rPr>
                                </w:pPr>
                                <w:r>
                                  <w:rPr>
                                    <w:rFonts w:cs="Times New Roman"/>
                                    <w:b/>
                                    <w:bCs/>
                                    <w:szCs w:val="24"/>
                                  </w:rPr>
                                  <w:t>ID Bloc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10566797" name="Group 30"/>
                        <wpg:cNvGrpSpPr/>
                        <wpg:grpSpPr>
                          <a:xfrm>
                            <a:off x="11723" y="4877240"/>
                            <a:ext cx="1799590" cy="955675"/>
                            <a:chOff x="0" y="0"/>
                            <a:chExt cx="1800025" cy="955961"/>
                          </a:xfrm>
                        </wpg:grpSpPr>
                        <wps:wsp>
                          <wps:cNvPr id="1743649436" name="Rectangle 16"/>
                          <wps:cNvSpPr/>
                          <wps:spPr>
                            <a:xfrm>
                              <a:off x="0" y="0"/>
                              <a:ext cx="1800025" cy="297626"/>
                            </a:xfrm>
                            <a:prstGeom prst="rect">
                              <a:avLst/>
                            </a:prstGeom>
                            <a:ln>
                              <a:headEnd type="none" w="med" len="med"/>
                              <a:tailEnd type="none" w="med" len="med"/>
                            </a:ln>
                          </wps:spPr>
                          <wps:style>
                            <a:lnRef idx="2">
                              <a:schemeClr val="accent5"/>
                            </a:lnRef>
                            <a:fillRef idx="1">
                              <a:schemeClr val="lt1"/>
                            </a:fillRef>
                            <a:effectRef idx="0">
                              <a:schemeClr val="accent5"/>
                            </a:effectRef>
                            <a:fontRef idx="minor">
                              <a:schemeClr val="dk1"/>
                            </a:fontRef>
                          </wps:style>
                          <wps:txbx>
                            <w:txbxContent>
                              <w:p w14:paraId="5AC83A75" w14:textId="77777777" w:rsidR="00F7127E" w:rsidRPr="001554D0" w:rsidRDefault="00F7127E" w:rsidP="00F7127E">
                                <w:pPr>
                                  <w:jc w:val="center"/>
                                  <w:rPr>
                                    <w:rFonts w:cs="Times New Roman"/>
                                    <w:b/>
                                    <w:bCs/>
                                    <w:szCs w:val="24"/>
                                  </w:rPr>
                                </w:pPr>
                                <w:r>
                                  <w:rPr>
                                    <w:rFonts w:cs="Times New Roman"/>
                                    <w:b/>
                                    <w:bCs/>
                                    <w:szCs w:val="24"/>
                                  </w:rPr>
                                  <w:t>Avg Po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4769586" name="Rectangle 16"/>
                          <wps:cNvSpPr/>
                          <wps:spPr>
                            <a:xfrm>
                              <a:off x="0" y="312420"/>
                              <a:ext cx="1800025" cy="331121"/>
                            </a:xfrm>
                            <a:prstGeom prst="rect">
                              <a:avLst/>
                            </a:prstGeom>
                            <a:ln>
                              <a:headEnd type="none" w="med" len="med"/>
                              <a:tailEnd type="none" w="med" len="med"/>
                            </a:ln>
                          </wps:spPr>
                          <wps:style>
                            <a:lnRef idx="2">
                              <a:schemeClr val="accent5"/>
                            </a:lnRef>
                            <a:fillRef idx="1">
                              <a:schemeClr val="lt1"/>
                            </a:fillRef>
                            <a:effectRef idx="0">
                              <a:schemeClr val="accent5"/>
                            </a:effectRef>
                            <a:fontRef idx="minor">
                              <a:schemeClr val="dk1"/>
                            </a:fontRef>
                          </wps:style>
                          <wps:txbx>
                            <w:txbxContent>
                              <w:p w14:paraId="4E777E15" w14:textId="77777777" w:rsidR="00F7127E" w:rsidRPr="001554D0" w:rsidRDefault="00F7127E" w:rsidP="00F7127E">
                                <w:pPr>
                                  <w:jc w:val="center"/>
                                  <w:rPr>
                                    <w:rFonts w:cs="Times New Roman"/>
                                    <w:b/>
                                    <w:bCs/>
                                    <w:szCs w:val="24"/>
                                  </w:rPr>
                                </w:pPr>
                                <w:r>
                                  <w:rPr>
                                    <w:rFonts w:cs="Times New Roman"/>
                                    <w:b/>
                                    <w:bCs/>
                                    <w:szCs w:val="24"/>
                                  </w:rPr>
                                  <w:t>Flatt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1768773" name="Rectangle 16"/>
                          <wps:cNvSpPr/>
                          <wps:spPr>
                            <a:xfrm>
                              <a:off x="0" y="624840"/>
                              <a:ext cx="1800025" cy="331121"/>
                            </a:xfrm>
                            <a:prstGeom prst="rect">
                              <a:avLst/>
                            </a:prstGeom>
                            <a:ln>
                              <a:headEnd type="none" w="med" len="med"/>
                              <a:tailEnd type="none" w="med" len="med"/>
                            </a:ln>
                          </wps:spPr>
                          <wps:style>
                            <a:lnRef idx="2">
                              <a:schemeClr val="accent5"/>
                            </a:lnRef>
                            <a:fillRef idx="1">
                              <a:schemeClr val="lt1"/>
                            </a:fillRef>
                            <a:effectRef idx="0">
                              <a:schemeClr val="accent5"/>
                            </a:effectRef>
                            <a:fontRef idx="minor">
                              <a:schemeClr val="dk1"/>
                            </a:fontRef>
                          </wps:style>
                          <wps:txbx>
                            <w:txbxContent>
                              <w:p w14:paraId="592CD4D4" w14:textId="77777777" w:rsidR="00F7127E" w:rsidRPr="001554D0" w:rsidRDefault="00F7127E" w:rsidP="00F7127E">
                                <w:pPr>
                                  <w:jc w:val="center"/>
                                  <w:rPr>
                                    <w:rFonts w:cs="Times New Roman"/>
                                    <w:b/>
                                    <w:bCs/>
                                    <w:szCs w:val="24"/>
                                  </w:rPr>
                                </w:pPr>
                                <w:r>
                                  <w:rPr>
                                    <w:rFonts w:cs="Times New Roman"/>
                                    <w:b/>
                                    <w:bCs/>
                                    <w:szCs w:val="24"/>
                                  </w:rPr>
                                  <w:t>F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57664622" name="Arrow: Right 14"/>
                        <wps:cNvSpPr/>
                        <wps:spPr>
                          <a:xfrm rot="5400000">
                            <a:off x="597876" y="5996794"/>
                            <a:ext cx="602615" cy="332105"/>
                          </a:xfrm>
                          <a:prstGeom prst="rightArrow">
                            <a:avLst/>
                          </a:prstGeom>
                          <a:solidFill>
                            <a:schemeClr val="accent1"/>
                          </a:solidFill>
                          <a:ln w="9525" cap="flat" cmpd="sng" algn="ctr">
                            <a:solidFill>
                              <a:schemeClr val="accent5"/>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5"/>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1999801" name="Straight Arrow Connector 29"/>
                        <wps:cNvCnPr/>
                        <wps:spPr>
                          <a:xfrm>
                            <a:off x="926123" y="944147"/>
                            <a:ext cx="0" cy="25279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06687488" name="Straight Arrow Connector 29"/>
                        <wps:cNvCnPr/>
                        <wps:spPr>
                          <a:xfrm>
                            <a:off x="931984" y="3517363"/>
                            <a:ext cx="0" cy="2527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26436536" name="Text Box 2"/>
                        <wps:cNvSpPr txBox="1">
                          <a:spLocks noChangeArrowheads="1"/>
                        </wps:cNvSpPr>
                        <wps:spPr bwMode="auto">
                          <a:xfrm>
                            <a:off x="926123" y="64917"/>
                            <a:ext cx="1036320" cy="304800"/>
                          </a:xfrm>
                          <a:prstGeom prst="rect">
                            <a:avLst/>
                          </a:prstGeom>
                          <a:noFill/>
                          <a:ln w="9525">
                            <a:noFill/>
                            <a:miter lim="800000"/>
                            <a:headEnd/>
                            <a:tailEnd/>
                          </a:ln>
                        </wps:spPr>
                        <wps:txbx>
                          <w:txbxContent>
                            <w:p w14:paraId="27EDA3C1" w14:textId="77777777" w:rsidR="00F7127E" w:rsidRPr="008A1041" w:rsidRDefault="00F7127E" w:rsidP="00F7127E">
                              <w:pPr>
                                <w:rPr>
                                  <w:rFonts w:cs="Times New Roman"/>
                                  <w:b/>
                                  <w:bCs/>
                                  <w:szCs w:val="24"/>
                                </w:rPr>
                              </w:pPr>
                              <w:r w:rsidRPr="008A1041">
                                <w:rPr>
                                  <w:rFonts w:cs="Times New Roman"/>
                                  <w:b/>
                                  <w:bCs/>
                                  <w:szCs w:val="24"/>
                                </w:rPr>
                                <w:t>Input</w:t>
                              </w:r>
                            </w:p>
                          </w:txbxContent>
                        </wps:txbx>
                        <wps:bodyPr rot="0" vert="horz" wrap="square" lIns="91440" tIns="45720" rIns="91440" bIns="45720" anchor="t" anchorCtr="0">
                          <a:noAutofit/>
                        </wps:bodyPr>
                      </wps:wsp>
                      <wps:wsp>
                        <wps:cNvPr id="782385240" name="Text Box 2"/>
                        <wps:cNvSpPr txBox="1">
                          <a:spLocks noChangeArrowheads="1"/>
                        </wps:cNvSpPr>
                        <wps:spPr bwMode="auto">
                          <a:xfrm>
                            <a:off x="973015" y="5949901"/>
                            <a:ext cx="1036320" cy="304800"/>
                          </a:xfrm>
                          <a:prstGeom prst="rect">
                            <a:avLst/>
                          </a:prstGeom>
                          <a:noFill/>
                          <a:ln w="9525">
                            <a:noFill/>
                            <a:miter lim="800000"/>
                            <a:headEnd/>
                            <a:tailEnd/>
                          </a:ln>
                        </wps:spPr>
                        <wps:txbx>
                          <w:txbxContent>
                            <w:p w14:paraId="62AFFBAD" w14:textId="77777777" w:rsidR="00F7127E" w:rsidRPr="008A1041" w:rsidRDefault="00F7127E" w:rsidP="00F7127E">
                              <w:pPr>
                                <w:rPr>
                                  <w:rFonts w:cs="Times New Roman"/>
                                  <w:b/>
                                  <w:bCs/>
                                  <w:szCs w:val="24"/>
                                </w:rPr>
                              </w:pPr>
                              <w:r w:rsidRPr="008A1041">
                                <w:rPr>
                                  <w:rFonts w:cs="Times New Roman"/>
                                  <w:b/>
                                  <w:bCs/>
                                  <w:szCs w:val="24"/>
                                </w:rPr>
                                <w:t>Output</w:t>
                              </w:r>
                            </w:p>
                          </w:txbxContent>
                        </wps:txbx>
                        <wps:bodyPr rot="0" vert="horz" wrap="square" lIns="91440" tIns="45720" rIns="91440" bIns="45720" anchor="t" anchorCtr="0">
                          <a:noAutofit/>
                        </wps:bodyPr>
                      </wps:wsp>
                      <wps:wsp>
                        <wps:cNvPr id="2063385633" name="Text Box 2"/>
                        <wps:cNvSpPr txBox="1">
                          <a:spLocks noChangeArrowheads="1"/>
                        </wps:cNvSpPr>
                        <wps:spPr bwMode="auto">
                          <a:xfrm rot="5400000">
                            <a:off x="741484" y="4428833"/>
                            <a:ext cx="440690" cy="267335"/>
                          </a:xfrm>
                          <a:prstGeom prst="rect">
                            <a:avLst/>
                          </a:prstGeom>
                          <a:noFill/>
                          <a:ln w="9525">
                            <a:noFill/>
                            <a:miter lim="800000"/>
                            <a:headEnd/>
                            <a:tailEnd/>
                          </a:ln>
                        </wps:spPr>
                        <wps:txbx>
                          <w:txbxContent>
                            <w:p w14:paraId="14571084" w14:textId="77777777" w:rsidR="00F7127E" w:rsidRPr="007077F4" w:rsidRDefault="00F7127E" w:rsidP="00F7127E">
                              <w:pPr>
                                <w:rPr>
                                  <w:color w:val="0070C0"/>
                                </w:rPr>
                              </w:pPr>
                              <w:r>
                                <w:rPr>
                                  <w:color w:val="0070C0"/>
                                </w:rPr>
                                <w:t>…</w:t>
                              </w:r>
                              <w:r w:rsidRPr="007077F4">
                                <w:rPr>
                                  <w:color w:val="0070C0"/>
                                </w:rPr>
                                <w:t>…</w:t>
                              </w:r>
                            </w:p>
                          </w:txbxContent>
                        </wps:txbx>
                        <wps:bodyPr rot="0" vert="horz" wrap="square" lIns="91440" tIns="45720" rIns="91440" bIns="45720" anchor="t" anchorCtr="0">
                          <a:noAutofit/>
                        </wps:bodyPr>
                      </wps:wsp>
                      <wps:wsp>
                        <wps:cNvPr id="136104938" name="Right Brace 37"/>
                        <wps:cNvSpPr/>
                        <wps:spPr>
                          <a:xfrm>
                            <a:off x="2121877" y="1266532"/>
                            <a:ext cx="357553" cy="1365738"/>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7828817" name="Right Brace 37"/>
                        <wps:cNvSpPr/>
                        <wps:spPr>
                          <a:xfrm>
                            <a:off x="2116015" y="2743640"/>
                            <a:ext cx="357553" cy="885093"/>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4899089" name="Right Brace 37"/>
                        <wps:cNvSpPr/>
                        <wps:spPr>
                          <a:xfrm>
                            <a:off x="2127738" y="3699070"/>
                            <a:ext cx="357553" cy="77958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0537069" name="Text Box 2"/>
                        <wps:cNvSpPr txBox="1">
                          <a:spLocks noChangeArrowheads="1"/>
                        </wps:cNvSpPr>
                        <wps:spPr bwMode="auto">
                          <a:xfrm>
                            <a:off x="2567354" y="3945255"/>
                            <a:ext cx="1183640" cy="357505"/>
                          </a:xfrm>
                          <a:prstGeom prst="rect">
                            <a:avLst/>
                          </a:prstGeom>
                          <a:noFill/>
                          <a:ln w="9525">
                            <a:noFill/>
                            <a:miter lim="800000"/>
                            <a:headEnd/>
                            <a:tailEnd/>
                          </a:ln>
                        </wps:spPr>
                        <wps:txbx>
                          <w:txbxContent>
                            <w:p w14:paraId="6B21444F" w14:textId="77777777" w:rsidR="00F7127E" w:rsidRPr="00104120" w:rsidRDefault="00F7127E" w:rsidP="00F7127E">
                              <w:pPr>
                                <w:rPr>
                                  <w:rFonts w:cs="Times New Roman"/>
                                  <w:szCs w:val="24"/>
                                </w:rPr>
                              </w:pPr>
                              <w:r w:rsidRPr="00104120">
                                <w:rPr>
                                  <w:rFonts w:cs="Times New Roman"/>
                                  <w:szCs w:val="24"/>
                                </w:rPr>
                                <w:t>Stage 3</w:t>
                              </w:r>
                            </w:p>
                          </w:txbxContent>
                        </wps:txbx>
                        <wps:bodyPr rot="0" vert="horz" wrap="square" lIns="91440" tIns="45720" rIns="91440" bIns="45720" anchor="t" anchorCtr="0">
                          <a:noAutofit/>
                        </wps:bodyPr>
                      </wps:wsp>
                      <wps:wsp>
                        <wps:cNvPr id="747773181" name="Text Box 2"/>
                        <wps:cNvSpPr txBox="1">
                          <a:spLocks noChangeArrowheads="1"/>
                        </wps:cNvSpPr>
                        <wps:spPr bwMode="auto">
                          <a:xfrm>
                            <a:off x="2602523" y="3030855"/>
                            <a:ext cx="1183640" cy="357505"/>
                          </a:xfrm>
                          <a:prstGeom prst="rect">
                            <a:avLst/>
                          </a:prstGeom>
                          <a:noFill/>
                          <a:ln w="9525">
                            <a:noFill/>
                            <a:miter lim="800000"/>
                            <a:headEnd/>
                            <a:tailEnd/>
                          </a:ln>
                        </wps:spPr>
                        <wps:txbx>
                          <w:txbxContent>
                            <w:p w14:paraId="764678EA" w14:textId="77777777" w:rsidR="00F7127E" w:rsidRPr="00104120" w:rsidRDefault="00F7127E" w:rsidP="00F7127E">
                              <w:pPr>
                                <w:rPr>
                                  <w:rFonts w:cs="Times New Roman"/>
                                  <w:szCs w:val="24"/>
                                </w:rPr>
                              </w:pPr>
                              <w:r w:rsidRPr="00104120">
                                <w:rPr>
                                  <w:rFonts w:cs="Times New Roman"/>
                                  <w:szCs w:val="24"/>
                                </w:rPr>
                                <w:t>Stage 2</w:t>
                              </w:r>
                            </w:p>
                          </w:txbxContent>
                        </wps:txbx>
                        <wps:bodyPr rot="0" vert="horz" wrap="square" lIns="91440" tIns="45720" rIns="91440" bIns="45720" anchor="t" anchorCtr="0">
                          <a:noAutofit/>
                        </wps:bodyPr>
                      </wps:wsp>
                      <wps:wsp>
                        <wps:cNvPr id="409170011" name="Text Box 2"/>
                        <wps:cNvSpPr txBox="1">
                          <a:spLocks noChangeArrowheads="1"/>
                        </wps:cNvSpPr>
                        <wps:spPr bwMode="auto">
                          <a:xfrm>
                            <a:off x="2602523" y="1794070"/>
                            <a:ext cx="1183640" cy="357505"/>
                          </a:xfrm>
                          <a:prstGeom prst="rect">
                            <a:avLst/>
                          </a:prstGeom>
                          <a:noFill/>
                          <a:ln w="9525">
                            <a:noFill/>
                            <a:miter lim="800000"/>
                            <a:headEnd/>
                            <a:tailEnd/>
                          </a:ln>
                        </wps:spPr>
                        <wps:txbx>
                          <w:txbxContent>
                            <w:p w14:paraId="0899B0B5" w14:textId="77777777" w:rsidR="00F7127E" w:rsidRPr="00104120" w:rsidRDefault="00F7127E" w:rsidP="00F7127E">
                              <w:pPr>
                                <w:rPr>
                                  <w:rFonts w:cs="Times New Roman"/>
                                  <w:szCs w:val="24"/>
                                </w:rPr>
                              </w:pPr>
                              <w:r w:rsidRPr="00104120">
                                <w:rPr>
                                  <w:rFonts w:cs="Times New Roman"/>
                                  <w:szCs w:val="24"/>
                                </w:rPr>
                                <w:t>Stage 1</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69358335" id="Group 7" o:spid="_x0000_s1278" style="position:absolute;left:0;text-align:left;margin-left:246.9pt;margin-top:2pt;width:298.1pt;height:509pt;z-index:251641344;mso-position-horizontal:right;mso-position-horizontal-relative:margin;mso-width-relative:margin" coordsize="37861,646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 o:spid="_x0000_s1279" type="#_x0000_t13" style="position:absolute;left:5979;top:1352;width:6026;height:332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" adj="15648" fillcolor="#5b9bd5 [3204]" strokecolor="#4472c4 [3208]">
                  <v:stroke joinstyle="round"/>
                </v:shape>
                <v:rect id="Rectangle 16" o:spid="_x0000_s1280" style="position:absolute;top:6217;width:18009;height:35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" fillcolor="white [3201]" strokecolor="#4472c4 [3208]" strokeweight="1pt">
                  <v:textbox>
                    <w:txbxContent>
                      <w:p w14:paraId="54DCF308" w14:textId="77777777" w:rsidR="00F7127E" w:rsidRPr="001554D0" w:rsidRDefault="00F7127E" w:rsidP="00F7127E">
                        <w:pPr>
                          <w:jc w:val="center"/>
                          <w:rPr>
                            <w:rFonts w:cs="Times New Roman"/>
                            <w:b/>
                            <w:bCs/>
                            <w:szCs w:val="24"/>
                          </w:rPr>
                        </w:pPr>
                        <w:r w:rsidRPr="001554D0">
                          <w:rPr>
                            <w:rFonts w:cs="Times New Roman"/>
                            <w:b/>
                            <w:bCs/>
                            <w:szCs w:val="24"/>
                          </w:rPr>
                          <w:t>Zero Padding</w:t>
                        </w:r>
                      </w:p>
                    </w:txbxContent>
                  </v:textbox>
                </v:rect>
                <v:group id="Group 23" o:spid="_x0000_s1281" style="position:absolute;left:117;top:12430;width:18006;height:13896" coordsize="18008,13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">
                  <v:rect id="Rectangle 16" o:spid="_x0000_s1282" style="position:absolute;width:18008;height:35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" fillcolor="white [3201]" strokecolor="#4472c4 [3208]" strokeweight="1pt">
                    <v:textbox>
                      <w:txbxContent>
                        <w:p w14:paraId="3B6468A7" w14:textId="77777777" w:rsidR="00F7127E" w:rsidRPr="001554D0" w:rsidRDefault="00F7127E" w:rsidP="00F7127E">
                          <w:pPr>
                            <w:jc w:val="center"/>
                            <w:rPr>
                              <w:rFonts w:cs="Times New Roman"/>
                              <w:b/>
                              <w:bCs/>
                              <w:szCs w:val="24"/>
                            </w:rPr>
                          </w:pPr>
                          <w:r w:rsidRPr="001554D0">
                            <w:rPr>
                              <w:rFonts w:cs="Times New Roman"/>
                              <w:b/>
                              <w:bCs/>
                              <w:szCs w:val="24"/>
                            </w:rPr>
                            <w:t>CONV</w:t>
                          </w:r>
                        </w:p>
                      </w:txbxContent>
                    </v:textbox>
                  </v:rect>
                  <v:rect id="Rectangle 16" o:spid="_x0000_s1283" style="position:absolute;top:3463;width:18008;height:35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" fillcolor="white [3201]" strokecolor="#4472c4 [3208]" strokeweight="1pt">
                    <v:textbox>
                      <w:txbxContent>
                        <w:p w14:paraId="160F93FB" w14:textId="77777777" w:rsidR="00F7127E" w:rsidRPr="001554D0" w:rsidRDefault="00F7127E" w:rsidP="00F7127E">
                          <w:pPr>
                            <w:jc w:val="center"/>
                            <w:rPr>
                              <w:rFonts w:cs="Times New Roman"/>
                              <w:b/>
                              <w:bCs/>
                              <w:szCs w:val="24"/>
                            </w:rPr>
                          </w:pPr>
                          <w:r w:rsidRPr="001554D0">
                            <w:rPr>
                              <w:rFonts w:cs="Times New Roman"/>
                              <w:b/>
                              <w:bCs/>
                              <w:szCs w:val="24"/>
                            </w:rPr>
                            <w:t>Batch Norm</w:t>
                          </w:r>
                        </w:p>
                        <w:p w14:paraId="6EACB855" w14:textId="77777777" w:rsidR="00F7127E" w:rsidRPr="001554D0" w:rsidRDefault="00F7127E" w:rsidP="00F7127E">
                          <w:pPr>
                            <w:jc w:val="center"/>
                            <w:rPr>
                              <w:rFonts w:cs="Times New Roman"/>
                              <w:b/>
                              <w:bCs/>
                              <w:szCs w:val="24"/>
                            </w:rPr>
                          </w:pPr>
                        </w:p>
                      </w:txbxContent>
                    </v:textbox>
                  </v:rect>
                  <v:rect id="Rectangle 16" o:spid="_x0000_s1284" style="position:absolute;top:6927;width:18008;height:35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" fillcolor="white [3201]" strokecolor="#4472c4 [3208]" strokeweight="1pt">
                    <v:textbox>
                      <w:txbxContent>
                        <w:p w14:paraId="73287EE6" w14:textId="77777777" w:rsidR="00F7127E" w:rsidRPr="001554D0" w:rsidRDefault="00F7127E" w:rsidP="00F7127E">
                          <w:pPr>
                            <w:jc w:val="center"/>
                            <w:rPr>
                              <w:rFonts w:cs="Times New Roman"/>
                              <w:b/>
                              <w:bCs/>
                              <w:szCs w:val="24"/>
                            </w:rPr>
                          </w:pPr>
                          <w:r w:rsidRPr="001554D0">
                            <w:rPr>
                              <w:rFonts w:cs="Times New Roman"/>
                              <w:b/>
                              <w:bCs/>
                              <w:szCs w:val="24"/>
                            </w:rPr>
                            <w:t>ReLu</w:t>
                          </w:r>
                        </w:p>
                        <w:p w14:paraId="73993EA7" w14:textId="77777777" w:rsidR="00F7127E" w:rsidRPr="001554D0" w:rsidRDefault="00F7127E" w:rsidP="00F7127E">
                          <w:pPr>
                            <w:jc w:val="center"/>
                            <w:rPr>
                              <w:rFonts w:cs="Times New Roman"/>
                              <w:b/>
                              <w:bCs/>
                              <w:szCs w:val="24"/>
                            </w:rPr>
                          </w:pPr>
                        </w:p>
                      </w:txbxContent>
                    </v:textbox>
                  </v:rect>
                  <v:rect id="Rectangle 16" o:spid="_x0000_s1285" style="position:absolute;top:10321;width:18008;height:35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" fillcolor="white [3201]" strokecolor="#4472c4 [3208]" strokeweight="1pt">
                    <v:textbox>
                      <w:txbxContent>
                        <w:p w14:paraId="59058BAC" w14:textId="77777777" w:rsidR="00F7127E" w:rsidRPr="001554D0" w:rsidRDefault="00F7127E" w:rsidP="00F7127E">
                          <w:pPr>
                            <w:jc w:val="center"/>
                            <w:rPr>
                              <w:rFonts w:cs="Times New Roman"/>
                              <w:b/>
                              <w:bCs/>
                              <w:szCs w:val="24"/>
                            </w:rPr>
                          </w:pPr>
                          <w:r w:rsidRPr="001554D0">
                            <w:rPr>
                              <w:rFonts w:cs="Times New Roman"/>
                              <w:b/>
                              <w:bCs/>
                              <w:szCs w:val="24"/>
                            </w:rPr>
                            <w:t>Max Pool</w:t>
                          </w:r>
                        </w:p>
                        <w:p w14:paraId="44CC1AD4" w14:textId="77777777" w:rsidR="00F7127E" w:rsidRPr="001554D0" w:rsidRDefault="00F7127E" w:rsidP="00F7127E">
                          <w:pPr>
                            <w:jc w:val="center"/>
                            <w:rPr>
                              <w:rFonts w:cs="Times New Roman"/>
                              <w:b/>
                              <w:bCs/>
                              <w:szCs w:val="24"/>
                            </w:rPr>
                          </w:pPr>
                        </w:p>
                      </w:txbxContent>
                    </v:textbox>
                  </v:rect>
                </v:group>
                <v:group id="Group 22" o:spid="_x0000_s1286" style="position:absolute;left:234;top:29019;width:18005;height:6430" coordsize="18006,6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">
                  <v:rect id="Rectangle 16" o:spid="_x0000_s1287" style="position:absolute;width:18006;height:29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" fillcolor="white [3201]" strokecolor="#4472c4 [3208]" strokeweight="1pt">
                    <v:textbox>
                      <w:txbxContent>
                        <w:p w14:paraId="652E0C95" w14:textId="77777777" w:rsidR="00F7127E" w:rsidRPr="001554D0" w:rsidRDefault="00F7127E" w:rsidP="00F7127E">
                          <w:pPr>
                            <w:jc w:val="center"/>
                            <w:rPr>
                              <w:rFonts w:cs="Times New Roman"/>
                              <w:b/>
                              <w:bCs/>
                              <w:szCs w:val="24"/>
                            </w:rPr>
                          </w:pPr>
                          <w:r>
                            <w:rPr>
                              <w:rFonts w:cs="Times New Roman"/>
                              <w:b/>
                              <w:bCs/>
                              <w:szCs w:val="24"/>
                            </w:rPr>
                            <w:t>Conv Block</w:t>
                          </w:r>
                        </w:p>
                      </w:txbxContent>
                    </v:textbox>
                  </v:rect>
                  <v:rect id="Rectangle 16" o:spid="_x0000_s1288" style="position:absolute;top:3117;width:18006;height:3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" fillcolor="white [3201]" strokecolor="#4472c4 [3208]" strokeweight="1pt">
                    <v:textbox>
                      <w:txbxContent>
                        <w:p w14:paraId="32A59A9A" w14:textId="77777777" w:rsidR="00F7127E" w:rsidRPr="001554D0" w:rsidRDefault="00F7127E" w:rsidP="00F7127E">
                          <w:pPr>
                            <w:jc w:val="center"/>
                            <w:rPr>
                              <w:rFonts w:cs="Times New Roman"/>
                              <w:b/>
                              <w:bCs/>
                              <w:szCs w:val="24"/>
                            </w:rPr>
                          </w:pPr>
                          <w:r>
                            <w:rPr>
                              <w:rFonts w:cs="Times New Roman"/>
                              <w:b/>
                              <w:bCs/>
                              <w:szCs w:val="24"/>
                            </w:rPr>
                            <w:t>ID Block</w:t>
                          </w:r>
                        </w:p>
                      </w:txbxContent>
                    </v:textbox>
                  </v:rect>
                </v:group>
                <v:group id="Group 22" o:spid="_x0000_s1289" style="position:absolute;left:175;top:37752;width:18001;height:6426" coordsize="18006,6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">
                  <v:rect id="Rectangle 16" o:spid="_x0000_s1290" style="position:absolute;width:18006;height:29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" fillcolor="white [3201]" strokecolor="#4472c4 [3208]" strokeweight="1pt">
                    <v:textbox>
                      <w:txbxContent>
                        <w:p w14:paraId="1628E40F" w14:textId="77777777" w:rsidR="00F7127E" w:rsidRPr="001554D0" w:rsidRDefault="00F7127E" w:rsidP="00F7127E">
                          <w:pPr>
                            <w:jc w:val="center"/>
                            <w:rPr>
                              <w:rFonts w:cs="Times New Roman"/>
                              <w:b/>
                              <w:bCs/>
                              <w:szCs w:val="24"/>
                            </w:rPr>
                          </w:pPr>
                          <w:r>
                            <w:rPr>
                              <w:rFonts w:cs="Times New Roman"/>
                              <w:b/>
                              <w:bCs/>
                              <w:szCs w:val="24"/>
                            </w:rPr>
                            <w:t>Conv Block</w:t>
                          </w:r>
                        </w:p>
                      </w:txbxContent>
                    </v:textbox>
                  </v:rect>
                  <v:rect id="Rectangle 16" o:spid="_x0000_s1291" style="position:absolute;top:3117;width:18006;height:3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" fillcolor="white [3201]" strokecolor="#4472c4 [3208]" strokeweight="1pt">
                    <v:textbox>
                      <w:txbxContent>
                        <w:p w14:paraId="39C1CC52" w14:textId="77777777" w:rsidR="00F7127E" w:rsidRPr="001554D0" w:rsidRDefault="00F7127E" w:rsidP="00F7127E">
                          <w:pPr>
                            <w:jc w:val="center"/>
                            <w:rPr>
                              <w:rFonts w:cs="Times New Roman"/>
                              <w:b/>
                              <w:bCs/>
                              <w:szCs w:val="24"/>
                            </w:rPr>
                          </w:pPr>
                          <w:r>
                            <w:rPr>
                              <w:rFonts w:cs="Times New Roman"/>
                              <w:b/>
                              <w:bCs/>
                              <w:szCs w:val="24"/>
                            </w:rPr>
                            <w:t>ID Block</w:t>
                          </w:r>
                        </w:p>
                      </w:txbxContent>
                    </v:textbox>
                  </v:rect>
                </v:group>
                <v:group id="Group 30" o:spid="_x0000_s1292" style="position:absolute;left:117;top:48772;width:17996;height:9557" coordsize="18000,95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">
                  <v:rect id="Rectangle 16" o:spid="_x0000_s1293" style="position:absolute;width:18000;height:29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" fillcolor="white [3201]" strokecolor="#4472c4 [3208]" strokeweight="1pt">
                    <v:textbox>
                      <w:txbxContent>
                        <w:p w14:paraId="5AC83A75" w14:textId="77777777" w:rsidR="00F7127E" w:rsidRPr="001554D0" w:rsidRDefault="00F7127E" w:rsidP="00F7127E">
                          <w:pPr>
                            <w:jc w:val="center"/>
                            <w:rPr>
                              <w:rFonts w:cs="Times New Roman"/>
                              <w:b/>
                              <w:bCs/>
                              <w:szCs w:val="24"/>
                            </w:rPr>
                          </w:pPr>
                          <w:r>
                            <w:rPr>
                              <w:rFonts w:cs="Times New Roman"/>
                              <w:b/>
                              <w:bCs/>
                              <w:szCs w:val="24"/>
                            </w:rPr>
                            <w:t>Avg Pool</w:t>
                          </w:r>
                        </w:p>
                      </w:txbxContent>
                    </v:textbox>
                  </v:rect>
                  <v:rect id="Rectangle 16" o:spid="_x0000_s1294" style="position:absolute;top:3124;width:18000;height:33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" fillcolor="white [3201]" strokecolor="#4472c4 [3208]" strokeweight="1pt">
                    <v:textbox>
                      <w:txbxContent>
                        <w:p w14:paraId="4E777E15" w14:textId="77777777" w:rsidR="00F7127E" w:rsidRPr="001554D0" w:rsidRDefault="00F7127E" w:rsidP="00F7127E">
                          <w:pPr>
                            <w:jc w:val="center"/>
                            <w:rPr>
                              <w:rFonts w:cs="Times New Roman"/>
                              <w:b/>
                              <w:bCs/>
                              <w:szCs w:val="24"/>
                            </w:rPr>
                          </w:pPr>
                          <w:r>
                            <w:rPr>
                              <w:rFonts w:cs="Times New Roman"/>
                              <w:b/>
                              <w:bCs/>
                              <w:szCs w:val="24"/>
                            </w:rPr>
                            <w:t>Flattening</w:t>
                          </w:r>
                        </w:p>
                      </w:txbxContent>
                    </v:textbox>
                  </v:rect>
                  <v:rect id="Rectangle 16" o:spid="_x0000_s1295" style="position:absolute;top:6248;width:18000;height:33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" fillcolor="white [3201]" strokecolor="#4472c4 [3208]" strokeweight="1pt">
                    <v:textbox>
                      <w:txbxContent>
                        <w:p w14:paraId="592CD4D4" w14:textId="77777777" w:rsidR="00F7127E" w:rsidRPr="001554D0" w:rsidRDefault="00F7127E" w:rsidP="00F7127E">
                          <w:pPr>
                            <w:jc w:val="center"/>
                            <w:rPr>
                              <w:rFonts w:cs="Times New Roman"/>
                              <w:b/>
                              <w:bCs/>
                              <w:szCs w:val="24"/>
                            </w:rPr>
                          </w:pPr>
                          <w:r>
                            <w:rPr>
                              <w:rFonts w:cs="Times New Roman"/>
                              <w:b/>
                              <w:bCs/>
                              <w:szCs w:val="24"/>
                            </w:rPr>
                            <w:t>FC</w:t>
                          </w:r>
                        </w:p>
                      </w:txbxContent>
                    </v:textbox>
                  </v:rect>
                </v:group>
                <v:shape id="Arrow: Right 14" o:spid="_x0000_s1296" type="#_x0000_t13" style="position:absolute;left:5979;top:59967;width:6026;height:332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" adj="15648" fillcolor="#5b9bd5 [3204]" strokecolor="#4472c4 [3208]">
                  <v:stroke joinstyle="round"/>
                </v:shape>
                <v:shape id="Straight Arrow Connector 29" o:spid="_x0000_s1297" type="#_x0000_t32" style="position:absolute;left:9261;top:9441;width:0;height:25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" strokecolor="black [3200]" strokeweight=".5pt">
                  <v:stroke endarrow="block" joinstyle="miter"/>
                </v:shape>
                <v:shape id="Straight Arrow Connector 29" o:spid="_x0000_s1298" type="#_x0000_t32" style="position:absolute;left:9319;top:35173;width:0;height:25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" strokecolor="black [3200]" strokeweight=".5pt">
                  <v:stroke endarrow="block" joinstyle="miter"/>
                </v:shape>
                <v:shape id="_x0000_s1299" type="#_x0000_t202" style="position:absolute;left:9261;top:649;width:1036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" filled="f" stroked="f">
                  <v:textbox>
                    <w:txbxContent>
                      <w:p w14:paraId="27EDA3C1" w14:textId="77777777" w:rsidR="00F7127E" w:rsidRPr="008A1041" w:rsidRDefault="00F7127E" w:rsidP="00F7127E">
                        <w:pPr>
                          <w:rPr>
                            <w:rFonts w:cs="Times New Roman"/>
                            <w:b/>
                            <w:bCs/>
                            <w:szCs w:val="24"/>
                          </w:rPr>
                        </w:pPr>
                        <w:r w:rsidRPr="008A1041">
                          <w:rPr>
                            <w:rFonts w:cs="Times New Roman"/>
                            <w:b/>
                            <w:bCs/>
                            <w:szCs w:val="24"/>
                          </w:rPr>
                          <w:t>Input</w:t>
                        </w:r>
                      </w:p>
                    </w:txbxContent>
                  </v:textbox>
                </v:shape>
                <v:shape id="_x0000_s1300" type="#_x0000_t202" style="position:absolute;left:9730;top:59499;width:1036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" filled="f" stroked="f">
                  <v:textbox>
                    <w:txbxContent>
                      <w:p w14:paraId="62AFFBAD" w14:textId="77777777" w:rsidR="00F7127E" w:rsidRPr="008A1041" w:rsidRDefault="00F7127E" w:rsidP="00F7127E">
                        <w:pPr>
                          <w:rPr>
                            <w:rFonts w:cs="Times New Roman"/>
                            <w:b/>
                            <w:bCs/>
                            <w:szCs w:val="24"/>
                          </w:rPr>
                        </w:pPr>
                        <w:r w:rsidRPr="008A1041">
                          <w:rPr>
                            <w:rFonts w:cs="Times New Roman"/>
                            <w:b/>
                            <w:bCs/>
                            <w:szCs w:val="24"/>
                          </w:rPr>
                          <w:t>Output</w:t>
                        </w:r>
                      </w:p>
                    </w:txbxContent>
                  </v:textbox>
                </v:shape>
                <v:shape id="_x0000_s1301" type="#_x0000_t202" style="position:absolute;left:7414;top:44288;width:4407;height:26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" filled="f" stroked="f">
                  <v:textbox>
                    <w:txbxContent>
                      <w:p w14:paraId="14571084" w14:textId="77777777" w:rsidR="00F7127E" w:rsidRPr="007077F4" w:rsidRDefault="00F7127E" w:rsidP="00F7127E">
                        <w:pPr>
                          <w:rPr>
                            <w:color w:val="0070C0"/>
                          </w:rPr>
                        </w:pPr>
                        <w:r>
                          <w:rPr>
                            <w:color w:val="0070C0"/>
                          </w:rPr>
                          <w:t>…</w:t>
                        </w:r>
                        <w:r w:rsidRPr="007077F4">
                          <w:rPr>
                            <w:color w:val="0070C0"/>
                          </w:rPr>
                          <w:t>…</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7" o:spid="_x0000_s1302" type="#_x0000_t88" style="position:absolute;left:21218;top:12665;width:3576;height:136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" adj="471" strokecolor="black [3200]" strokeweight=".5pt">
                  <v:stroke joinstyle="miter"/>
                </v:shape>
                <v:shape id="Right Brace 37" o:spid="_x0000_s1303" type="#_x0000_t88" style="position:absolute;left:21160;top:27436;width:3575;height:8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" adj="727" strokecolor="black [3200]" strokeweight=".5pt">
                  <v:stroke joinstyle="miter"/>
                </v:shape>
                <v:shape id="Right Brace 37" o:spid="_x0000_s1304" type="#_x0000_t88" style="position:absolute;left:21277;top:36990;width:3575;height:7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" adj="826" strokecolor="black [3200]" strokeweight=".5pt">
                  <v:stroke joinstyle="miter"/>
                </v:shape>
                <v:shape id="_x0000_s1305" type="#_x0000_t202" style="position:absolute;left:25673;top:39452;width:11836;height:35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" filled="f" stroked="f">
                  <v:textbox>
                    <w:txbxContent>
                      <w:p w14:paraId="6B21444F" w14:textId="77777777" w:rsidR="00F7127E" w:rsidRPr="00104120" w:rsidRDefault="00F7127E" w:rsidP="00F7127E">
                        <w:pPr>
                          <w:rPr>
                            <w:rFonts w:cs="Times New Roman"/>
                            <w:szCs w:val="24"/>
                          </w:rPr>
                        </w:pPr>
                        <w:r w:rsidRPr="00104120">
                          <w:rPr>
                            <w:rFonts w:cs="Times New Roman"/>
                            <w:szCs w:val="24"/>
                          </w:rPr>
                          <w:t>Stage 3</w:t>
                        </w:r>
                      </w:p>
                    </w:txbxContent>
                  </v:textbox>
                </v:shape>
                <v:shape id="_x0000_s1306" type="#_x0000_t202" style="position:absolute;left:26025;top:30308;width:11836;height:35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" filled="f" stroked="f">
                  <v:textbox>
                    <w:txbxContent>
                      <w:p w14:paraId="764678EA" w14:textId="77777777" w:rsidR="00F7127E" w:rsidRPr="00104120" w:rsidRDefault="00F7127E" w:rsidP="00F7127E">
                        <w:pPr>
                          <w:rPr>
                            <w:rFonts w:cs="Times New Roman"/>
                            <w:szCs w:val="24"/>
                          </w:rPr>
                        </w:pPr>
                        <w:r w:rsidRPr="00104120">
                          <w:rPr>
                            <w:rFonts w:cs="Times New Roman"/>
                            <w:szCs w:val="24"/>
                          </w:rPr>
                          <w:t>Stage 2</w:t>
                        </w:r>
                      </w:p>
                    </w:txbxContent>
                  </v:textbox>
                </v:shape>
                <v:shape id="_x0000_s1307" type="#_x0000_t202" style="position:absolute;left:26025;top:17940;width:11836;height:35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" filled="f" stroked="f">
                  <v:textbox>
                    <w:txbxContent>
                      <w:p w14:paraId="0899B0B5" w14:textId="77777777" w:rsidR="00F7127E" w:rsidRPr="00104120" w:rsidRDefault="00F7127E" w:rsidP="00F7127E">
                        <w:pPr>
                          <w:rPr>
                            <w:rFonts w:cs="Times New Roman"/>
                            <w:szCs w:val="24"/>
                          </w:rPr>
                        </w:pPr>
                        <w:r w:rsidRPr="00104120">
                          <w:rPr>
                            <w:rFonts w:cs="Times New Roman"/>
                            <w:szCs w:val="24"/>
                          </w:rPr>
                          <w:t>Stage 1</w:t>
                        </w:r>
                      </w:p>
                    </w:txbxContent>
                  </v:textbox>
                </v:shape>
                <w10:wrap anchorx="margin"/>
              </v:group>
            </w:pict>
          </mc:Fallback>
        </mc:AlternateContent>
      </w:r>
    </w:p>
    <w:p w14:paraId="5EFBACBD" w14:textId="77777777" w:rsidR="00F7127E" w:rsidRDefault="00F7127E" w:rsidP="004E27C4">
      <w:pPr>
        <w:pStyle w:val="Project-H3"/>
        <w:numPr>
          <w:ilvl w:val="0"/>
          <w:numId w:val="0"/>
        </w:numPr>
        <w:spacing w:line="360" w:lineRule="auto"/>
        <w:jc w:val="center"/>
        <w:rPr>
          <w:b w:val="0"/>
          <w:bCs/>
          <w:sz w:val="22"/>
          <w:szCs w:val="24"/>
        </w:rPr>
      </w:pPr>
    </w:p>
    <w:p w14:paraId="4B33082C" w14:textId="77777777" w:rsidR="00F7127E" w:rsidRDefault="00F7127E" w:rsidP="004E27C4">
      <w:pPr>
        <w:pStyle w:val="Project-H3"/>
        <w:numPr>
          <w:ilvl w:val="0"/>
          <w:numId w:val="0"/>
        </w:numPr>
        <w:spacing w:line="360" w:lineRule="auto"/>
        <w:jc w:val="center"/>
        <w:rPr>
          <w:b w:val="0"/>
          <w:bCs/>
          <w:sz w:val="22"/>
          <w:szCs w:val="24"/>
        </w:rPr>
      </w:pPr>
    </w:p>
    <w:p w14:paraId="03F045D8" w14:textId="77777777" w:rsidR="00F7127E" w:rsidRDefault="00F7127E" w:rsidP="004E27C4">
      <w:pPr>
        <w:pStyle w:val="Project-H3"/>
        <w:numPr>
          <w:ilvl w:val="0"/>
          <w:numId w:val="0"/>
        </w:numPr>
        <w:spacing w:line="360" w:lineRule="auto"/>
        <w:jc w:val="center"/>
        <w:rPr>
          <w:b w:val="0"/>
          <w:bCs/>
          <w:sz w:val="22"/>
          <w:szCs w:val="24"/>
        </w:rPr>
      </w:pPr>
    </w:p>
    <w:p w14:paraId="231A53A7" w14:textId="77777777" w:rsidR="00F7127E" w:rsidRDefault="00F7127E" w:rsidP="004E27C4">
      <w:pPr>
        <w:pStyle w:val="Project-H3"/>
        <w:numPr>
          <w:ilvl w:val="0"/>
          <w:numId w:val="0"/>
        </w:numPr>
        <w:spacing w:line="360" w:lineRule="auto"/>
        <w:jc w:val="center"/>
        <w:rPr>
          <w:b w:val="0"/>
          <w:bCs/>
          <w:sz w:val="22"/>
          <w:szCs w:val="24"/>
        </w:rPr>
      </w:pPr>
    </w:p>
    <w:p w14:paraId="01D8A621" w14:textId="77777777" w:rsidR="00F7127E" w:rsidRDefault="00F7127E" w:rsidP="004E27C4">
      <w:pPr>
        <w:pStyle w:val="Project-H3"/>
        <w:numPr>
          <w:ilvl w:val="0"/>
          <w:numId w:val="0"/>
        </w:numPr>
        <w:spacing w:line="360" w:lineRule="auto"/>
        <w:jc w:val="center"/>
        <w:rPr>
          <w:b w:val="0"/>
          <w:bCs/>
          <w:sz w:val="22"/>
          <w:szCs w:val="24"/>
        </w:rPr>
      </w:pPr>
    </w:p>
    <w:p w14:paraId="4D8E7AD6" w14:textId="77777777" w:rsidR="00F7127E" w:rsidRDefault="00F7127E" w:rsidP="004E27C4">
      <w:pPr>
        <w:pStyle w:val="Project-H3"/>
        <w:numPr>
          <w:ilvl w:val="0"/>
          <w:numId w:val="0"/>
        </w:numPr>
        <w:spacing w:line="360" w:lineRule="auto"/>
        <w:jc w:val="center"/>
        <w:rPr>
          <w:b w:val="0"/>
          <w:bCs/>
          <w:sz w:val="22"/>
          <w:szCs w:val="24"/>
        </w:rPr>
      </w:pPr>
    </w:p>
    <w:p w14:paraId="422EF8D1" w14:textId="77777777" w:rsidR="00F7127E" w:rsidRDefault="00F7127E" w:rsidP="004E27C4">
      <w:pPr>
        <w:pStyle w:val="Project-H3"/>
        <w:numPr>
          <w:ilvl w:val="0"/>
          <w:numId w:val="0"/>
        </w:numPr>
        <w:spacing w:line="360" w:lineRule="auto"/>
        <w:jc w:val="center"/>
        <w:rPr>
          <w:b w:val="0"/>
          <w:bCs/>
          <w:sz w:val="22"/>
          <w:szCs w:val="24"/>
        </w:rPr>
      </w:pPr>
    </w:p>
    <w:p w14:paraId="32FE19FB" w14:textId="77777777" w:rsidR="00F7127E" w:rsidRDefault="00F7127E" w:rsidP="004E27C4">
      <w:pPr>
        <w:pStyle w:val="Project-H3"/>
        <w:numPr>
          <w:ilvl w:val="0"/>
          <w:numId w:val="0"/>
        </w:numPr>
        <w:spacing w:line="360" w:lineRule="auto"/>
        <w:jc w:val="center"/>
        <w:rPr>
          <w:b w:val="0"/>
          <w:bCs/>
          <w:sz w:val="22"/>
          <w:szCs w:val="24"/>
        </w:rPr>
      </w:pPr>
    </w:p>
    <w:p w14:paraId="432BD20B" w14:textId="77777777" w:rsidR="00F7127E" w:rsidRDefault="00F7127E" w:rsidP="004E27C4">
      <w:pPr>
        <w:pStyle w:val="Project-H3"/>
        <w:numPr>
          <w:ilvl w:val="0"/>
          <w:numId w:val="0"/>
        </w:numPr>
        <w:spacing w:line="360" w:lineRule="auto"/>
        <w:jc w:val="center"/>
        <w:rPr>
          <w:b w:val="0"/>
          <w:bCs/>
          <w:sz w:val="22"/>
          <w:szCs w:val="24"/>
        </w:rPr>
      </w:pPr>
    </w:p>
    <w:p w14:paraId="58C60A8E" w14:textId="77777777" w:rsidR="00F7127E" w:rsidRDefault="00F7127E" w:rsidP="004E27C4">
      <w:pPr>
        <w:pStyle w:val="Project-H3"/>
        <w:numPr>
          <w:ilvl w:val="0"/>
          <w:numId w:val="0"/>
        </w:numPr>
        <w:spacing w:line="360" w:lineRule="auto"/>
        <w:jc w:val="center"/>
        <w:rPr>
          <w:b w:val="0"/>
          <w:bCs/>
          <w:sz w:val="22"/>
          <w:szCs w:val="24"/>
        </w:rPr>
      </w:pPr>
    </w:p>
    <w:p w14:paraId="6848BE40" w14:textId="77777777" w:rsidR="00F7127E" w:rsidRDefault="00F7127E" w:rsidP="004E27C4">
      <w:pPr>
        <w:pStyle w:val="Project-H3"/>
        <w:numPr>
          <w:ilvl w:val="0"/>
          <w:numId w:val="0"/>
        </w:numPr>
        <w:spacing w:line="360" w:lineRule="auto"/>
        <w:jc w:val="center"/>
        <w:rPr>
          <w:b w:val="0"/>
          <w:bCs/>
          <w:sz w:val="22"/>
          <w:szCs w:val="24"/>
        </w:rPr>
      </w:pPr>
    </w:p>
    <w:p w14:paraId="2200F542" w14:textId="77777777" w:rsidR="00F7127E" w:rsidRDefault="00F7127E" w:rsidP="004E27C4">
      <w:pPr>
        <w:pStyle w:val="Project-H3"/>
        <w:numPr>
          <w:ilvl w:val="0"/>
          <w:numId w:val="0"/>
        </w:numPr>
        <w:spacing w:line="360" w:lineRule="auto"/>
        <w:jc w:val="center"/>
        <w:rPr>
          <w:b w:val="0"/>
          <w:bCs/>
          <w:sz w:val="22"/>
          <w:szCs w:val="24"/>
        </w:rPr>
      </w:pPr>
    </w:p>
    <w:p w14:paraId="010AB88C" w14:textId="77777777" w:rsidR="00F7127E" w:rsidRDefault="00F7127E" w:rsidP="004E27C4">
      <w:pPr>
        <w:pStyle w:val="Project-H3"/>
        <w:numPr>
          <w:ilvl w:val="0"/>
          <w:numId w:val="0"/>
        </w:numPr>
        <w:spacing w:line="360" w:lineRule="auto"/>
        <w:jc w:val="center"/>
        <w:rPr>
          <w:b w:val="0"/>
          <w:bCs/>
          <w:sz w:val="22"/>
          <w:szCs w:val="24"/>
        </w:rPr>
      </w:pPr>
    </w:p>
    <w:p w14:paraId="79528413" w14:textId="77777777" w:rsidR="00F7127E" w:rsidRDefault="00F7127E" w:rsidP="004E27C4">
      <w:pPr>
        <w:pStyle w:val="Project-H3"/>
        <w:numPr>
          <w:ilvl w:val="0"/>
          <w:numId w:val="0"/>
        </w:numPr>
        <w:spacing w:line="360" w:lineRule="auto"/>
        <w:jc w:val="center"/>
        <w:rPr>
          <w:b w:val="0"/>
          <w:bCs/>
          <w:sz w:val="22"/>
          <w:szCs w:val="24"/>
        </w:rPr>
      </w:pPr>
    </w:p>
    <w:p w14:paraId="74BD75A3" w14:textId="77777777" w:rsidR="00F7127E" w:rsidRDefault="00F7127E" w:rsidP="004E27C4">
      <w:pPr>
        <w:pStyle w:val="Project-H3"/>
        <w:numPr>
          <w:ilvl w:val="0"/>
          <w:numId w:val="0"/>
        </w:numPr>
        <w:spacing w:line="360" w:lineRule="auto"/>
        <w:jc w:val="center"/>
        <w:rPr>
          <w:b w:val="0"/>
          <w:bCs/>
          <w:sz w:val="22"/>
          <w:szCs w:val="24"/>
        </w:rPr>
      </w:pPr>
    </w:p>
    <w:p w14:paraId="59614C7A" w14:textId="77777777" w:rsidR="00F7127E" w:rsidRDefault="00F7127E" w:rsidP="004E27C4">
      <w:pPr>
        <w:pStyle w:val="Project-H3"/>
        <w:numPr>
          <w:ilvl w:val="0"/>
          <w:numId w:val="0"/>
        </w:numPr>
        <w:spacing w:line="360" w:lineRule="auto"/>
        <w:jc w:val="center"/>
        <w:rPr>
          <w:b w:val="0"/>
          <w:bCs/>
          <w:sz w:val="22"/>
          <w:szCs w:val="24"/>
        </w:rPr>
      </w:pPr>
    </w:p>
    <w:p w14:paraId="4F24EC12" w14:textId="77777777" w:rsidR="00F7127E" w:rsidRDefault="00F7127E" w:rsidP="004E27C4">
      <w:pPr>
        <w:pStyle w:val="Project-H3"/>
        <w:numPr>
          <w:ilvl w:val="0"/>
          <w:numId w:val="0"/>
        </w:numPr>
        <w:spacing w:line="360" w:lineRule="auto"/>
        <w:jc w:val="center"/>
        <w:rPr>
          <w:b w:val="0"/>
          <w:bCs/>
          <w:sz w:val="22"/>
          <w:szCs w:val="24"/>
        </w:rPr>
      </w:pPr>
    </w:p>
    <w:p w14:paraId="37107670" w14:textId="77777777" w:rsidR="00F7127E" w:rsidRDefault="00F7127E" w:rsidP="004E27C4">
      <w:pPr>
        <w:pStyle w:val="Project-H3"/>
        <w:numPr>
          <w:ilvl w:val="0"/>
          <w:numId w:val="0"/>
        </w:numPr>
        <w:spacing w:line="360" w:lineRule="auto"/>
        <w:jc w:val="center"/>
        <w:rPr>
          <w:b w:val="0"/>
          <w:bCs/>
          <w:sz w:val="22"/>
          <w:szCs w:val="24"/>
        </w:rPr>
      </w:pPr>
    </w:p>
    <w:p w14:paraId="492F1EE0" w14:textId="77777777" w:rsidR="00F7127E" w:rsidRDefault="00F7127E" w:rsidP="004E27C4">
      <w:pPr>
        <w:pStyle w:val="Project-H3"/>
        <w:numPr>
          <w:ilvl w:val="0"/>
          <w:numId w:val="0"/>
        </w:numPr>
        <w:spacing w:line="360" w:lineRule="auto"/>
        <w:jc w:val="center"/>
        <w:rPr>
          <w:b w:val="0"/>
          <w:bCs/>
          <w:sz w:val="22"/>
          <w:szCs w:val="24"/>
        </w:rPr>
      </w:pPr>
    </w:p>
    <w:p w14:paraId="02CFBBF0" w14:textId="77777777" w:rsidR="00F7127E" w:rsidRDefault="00F7127E" w:rsidP="004E27C4">
      <w:pPr>
        <w:pStyle w:val="Project-H3"/>
        <w:numPr>
          <w:ilvl w:val="0"/>
          <w:numId w:val="0"/>
        </w:numPr>
        <w:spacing w:line="360" w:lineRule="auto"/>
        <w:jc w:val="center"/>
        <w:rPr>
          <w:b w:val="0"/>
          <w:bCs/>
          <w:sz w:val="22"/>
          <w:szCs w:val="24"/>
        </w:rPr>
      </w:pPr>
    </w:p>
    <w:p w14:paraId="4B220CFA" w14:textId="77777777" w:rsidR="00F7127E" w:rsidRDefault="00F7127E" w:rsidP="004E27C4">
      <w:pPr>
        <w:pStyle w:val="Project-H3"/>
        <w:numPr>
          <w:ilvl w:val="0"/>
          <w:numId w:val="0"/>
        </w:numPr>
        <w:spacing w:line="360" w:lineRule="auto"/>
        <w:jc w:val="center"/>
        <w:rPr>
          <w:b w:val="0"/>
          <w:bCs/>
          <w:sz w:val="22"/>
          <w:szCs w:val="24"/>
        </w:rPr>
      </w:pPr>
    </w:p>
    <w:p w14:paraId="08F0208E" w14:textId="77777777" w:rsidR="00F7127E" w:rsidRDefault="00F7127E" w:rsidP="004E27C4">
      <w:pPr>
        <w:pStyle w:val="Project-H3"/>
        <w:numPr>
          <w:ilvl w:val="0"/>
          <w:numId w:val="0"/>
        </w:numPr>
        <w:spacing w:line="360" w:lineRule="auto"/>
        <w:jc w:val="center"/>
        <w:rPr>
          <w:b w:val="0"/>
          <w:bCs/>
          <w:sz w:val="22"/>
          <w:szCs w:val="24"/>
        </w:rPr>
      </w:pPr>
    </w:p>
    <w:p w14:paraId="2B4EA374" w14:textId="77777777" w:rsidR="00F7127E" w:rsidRDefault="00F7127E" w:rsidP="004E27C4">
      <w:pPr>
        <w:pStyle w:val="Project-H3"/>
        <w:numPr>
          <w:ilvl w:val="0"/>
          <w:numId w:val="0"/>
        </w:numPr>
        <w:spacing w:line="360" w:lineRule="auto"/>
        <w:jc w:val="center"/>
        <w:rPr>
          <w:b w:val="0"/>
          <w:bCs/>
          <w:sz w:val="22"/>
          <w:szCs w:val="24"/>
        </w:rPr>
      </w:pPr>
    </w:p>
    <w:p w14:paraId="1E55553D" w14:textId="77777777" w:rsidR="00F7127E" w:rsidRDefault="00F7127E" w:rsidP="004E27C4">
      <w:pPr>
        <w:pStyle w:val="Project-H3"/>
        <w:numPr>
          <w:ilvl w:val="0"/>
          <w:numId w:val="0"/>
        </w:numPr>
        <w:spacing w:line="360" w:lineRule="auto"/>
        <w:jc w:val="center"/>
        <w:rPr>
          <w:b w:val="0"/>
          <w:bCs/>
          <w:sz w:val="22"/>
          <w:szCs w:val="24"/>
        </w:rPr>
      </w:pPr>
    </w:p>
    <w:p w14:paraId="6BA26F2E" w14:textId="77777777" w:rsidR="00F7127E" w:rsidRDefault="00F7127E" w:rsidP="004E27C4">
      <w:pPr>
        <w:pStyle w:val="Project-H3"/>
        <w:numPr>
          <w:ilvl w:val="0"/>
          <w:numId w:val="0"/>
        </w:numPr>
        <w:spacing w:line="360" w:lineRule="auto"/>
        <w:jc w:val="center"/>
        <w:rPr>
          <w:b w:val="0"/>
          <w:bCs/>
          <w:sz w:val="22"/>
          <w:szCs w:val="24"/>
        </w:rPr>
      </w:pPr>
    </w:p>
    <w:p w14:paraId="23BE0957" w14:textId="77777777" w:rsidR="00F7127E" w:rsidRDefault="00F7127E" w:rsidP="004E27C4">
      <w:pPr>
        <w:pStyle w:val="Project-H3"/>
        <w:numPr>
          <w:ilvl w:val="0"/>
          <w:numId w:val="0"/>
        </w:numPr>
        <w:spacing w:line="360" w:lineRule="auto"/>
        <w:jc w:val="center"/>
        <w:rPr>
          <w:b w:val="0"/>
          <w:bCs/>
          <w:sz w:val="22"/>
          <w:szCs w:val="24"/>
        </w:rPr>
      </w:pPr>
    </w:p>
    <w:p w14:paraId="2C450D31" w14:textId="77777777" w:rsidR="00F7127E" w:rsidRDefault="00F7127E" w:rsidP="004E27C4">
      <w:pPr>
        <w:pStyle w:val="Project-H3"/>
        <w:numPr>
          <w:ilvl w:val="0"/>
          <w:numId w:val="0"/>
        </w:numPr>
        <w:spacing w:line="360" w:lineRule="auto"/>
        <w:jc w:val="center"/>
        <w:rPr>
          <w:b w:val="0"/>
          <w:bCs/>
          <w:sz w:val="22"/>
          <w:szCs w:val="24"/>
        </w:rPr>
      </w:pPr>
    </w:p>
    <w:p w14:paraId="5F9D123E" w14:textId="30CD0138" w:rsidR="00F7127E" w:rsidRPr="00CE340A" w:rsidRDefault="00F7127E" w:rsidP="00F7127E">
      <w:pPr>
        <w:pStyle w:val="Project-H3"/>
        <w:numPr>
          <w:ilvl w:val="0"/>
          <w:numId w:val="0"/>
        </w:numPr>
        <w:spacing w:line="360" w:lineRule="auto"/>
        <w:jc w:val="center"/>
        <w:rPr>
          <w:b w:val="0"/>
          <w:bCs/>
          <w:sz w:val="22"/>
          <w:szCs w:val="22"/>
        </w:rPr>
      </w:pPr>
      <w:r w:rsidRPr="00CE340A">
        <w:rPr>
          <w:sz w:val="22"/>
          <w:szCs w:val="22"/>
        </w:rPr>
        <w:t>Figure</w:t>
      </w:r>
      <w:r w:rsidR="0099499C" w:rsidRPr="00CE340A">
        <w:rPr>
          <w:sz w:val="22"/>
          <w:szCs w:val="22"/>
        </w:rPr>
        <w:t xml:space="preserve"> 4.</w:t>
      </w:r>
      <w:r w:rsidR="00CE340A">
        <w:rPr>
          <w:sz w:val="22"/>
          <w:szCs w:val="22"/>
        </w:rPr>
        <w:t>8</w:t>
      </w:r>
      <w:r w:rsidRPr="00CE340A">
        <w:rPr>
          <w:sz w:val="22"/>
          <w:szCs w:val="22"/>
        </w:rPr>
        <w:t>:</w:t>
      </w:r>
      <w:r w:rsidRPr="00CE340A">
        <w:rPr>
          <w:b w:val="0"/>
          <w:bCs/>
          <w:sz w:val="22"/>
          <w:szCs w:val="22"/>
        </w:rPr>
        <w:t xml:space="preserve"> </w:t>
      </w:r>
      <w:r w:rsidR="00CE340A">
        <w:rPr>
          <w:b w:val="0"/>
          <w:bCs/>
          <w:sz w:val="22"/>
          <w:szCs w:val="22"/>
        </w:rPr>
        <w:t>Architecture of Resnet50 model.</w:t>
      </w:r>
    </w:p>
    <w:p w14:paraId="5E9014E7" w14:textId="77777777" w:rsidR="00F7127E" w:rsidRDefault="00F7127E" w:rsidP="004E27C4">
      <w:pPr>
        <w:pStyle w:val="Project-H3"/>
        <w:numPr>
          <w:ilvl w:val="0"/>
          <w:numId w:val="0"/>
        </w:numPr>
        <w:spacing w:line="360" w:lineRule="auto"/>
        <w:jc w:val="center"/>
        <w:rPr>
          <w:b w:val="0"/>
          <w:bCs/>
          <w:sz w:val="22"/>
          <w:szCs w:val="24"/>
        </w:rPr>
      </w:pPr>
    </w:p>
    <w:p w14:paraId="5610F3CA" w14:textId="15D3C6D7" w:rsidR="00360062" w:rsidRDefault="00360062" w:rsidP="00360062">
      <w:pPr>
        <w:pStyle w:val="Project-H3"/>
      </w:pPr>
      <w:r>
        <w:t>Dataset</w:t>
      </w:r>
    </w:p>
    <w:p w14:paraId="5B38EA8D" w14:textId="77777777" w:rsidR="00360062" w:rsidRDefault="00360062" w:rsidP="00360062">
      <w:pPr>
        <w:pStyle w:val="Project-H3"/>
        <w:numPr>
          <w:ilvl w:val="0"/>
          <w:numId w:val="0"/>
        </w:numPr>
      </w:pPr>
    </w:p>
    <w:p w14:paraId="3CC1D8FC" w14:textId="24C9C78D" w:rsidR="00360062" w:rsidRDefault="00694E18" w:rsidP="00360062">
      <w:pPr>
        <w:pStyle w:val="Project-H3"/>
        <w:numPr>
          <w:ilvl w:val="0"/>
          <w:numId w:val="0"/>
        </w:numPr>
        <w:spacing w:line="360" w:lineRule="auto"/>
        <w:rPr>
          <w:b w:val="0"/>
          <w:bCs/>
        </w:rPr>
      </w:pPr>
      <w:r>
        <w:rPr>
          <w:b w:val="0"/>
          <w:bCs/>
        </w:rPr>
        <w:t>A d</w:t>
      </w:r>
      <w:r w:rsidR="00360062">
        <w:rPr>
          <w:b w:val="0"/>
          <w:bCs/>
        </w:rPr>
        <w:t>ataset is very important for training a model.</w:t>
      </w:r>
      <w:r>
        <w:rPr>
          <w:b w:val="0"/>
          <w:bCs/>
        </w:rPr>
        <w:t xml:space="preserve"> A</w:t>
      </w:r>
      <w:r w:rsidR="00750FEC">
        <w:rPr>
          <w:b w:val="0"/>
          <w:bCs/>
        </w:rPr>
        <w:t xml:space="preserve"> total of </w:t>
      </w:r>
      <w:r>
        <w:rPr>
          <w:b w:val="0"/>
          <w:bCs/>
        </w:rPr>
        <w:t>six</w:t>
      </w:r>
      <w:r w:rsidR="00750FEC">
        <w:rPr>
          <w:b w:val="0"/>
          <w:bCs/>
        </w:rPr>
        <w:t xml:space="preserve"> models were trained</w:t>
      </w:r>
      <w:r>
        <w:rPr>
          <w:b w:val="0"/>
          <w:bCs/>
        </w:rPr>
        <w:t xml:space="preserve"> and,</w:t>
      </w:r>
      <w:r w:rsidR="00750FEC">
        <w:rPr>
          <w:b w:val="0"/>
          <w:bCs/>
        </w:rPr>
        <w:t xml:space="preserve"> for each model, a wide number of images of faces </w:t>
      </w:r>
      <w:r>
        <w:rPr>
          <w:b w:val="0"/>
          <w:bCs/>
        </w:rPr>
        <w:t>were</w:t>
      </w:r>
      <w:r w:rsidR="00750FEC">
        <w:rPr>
          <w:b w:val="0"/>
          <w:bCs/>
        </w:rPr>
        <w:t xml:space="preserve"> collected and used. A total of around 17,000 images were collected from the web for training and validation. Each </w:t>
      </w:r>
      <w:r w:rsidR="00750FEC">
        <w:rPr>
          <w:b w:val="0"/>
          <w:bCs/>
        </w:rPr>
        <w:lastRenderedPageBreak/>
        <w:t xml:space="preserve">model </w:t>
      </w:r>
      <w:r>
        <w:rPr>
          <w:b w:val="0"/>
          <w:bCs/>
        </w:rPr>
        <w:t>trained with a</w:t>
      </w:r>
      <w:r w:rsidR="00750FEC">
        <w:rPr>
          <w:b w:val="0"/>
          <w:bCs/>
        </w:rPr>
        <w:t xml:space="preserve"> </w:t>
      </w:r>
      <w:r>
        <w:rPr>
          <w:b w:val="0"/>
          <w:bCs/>
        </w:rPr>
        <w:t>different number</w:t>
      </w:r>
      <w:r w:rsidR="00750FEC">
        <w:rPr>
          <w:b w:val="0"/>
          <w:bCs/>
        </w:rPr>
        <w:t xml:space="preserve"> of images for its purpose whose details are given in the </w:t>
      </w:r>
      <w:r>
        <w:rPr>
          <w:b w:val="0"/>
          <w:bCs/>
        </w:rPr>
        <w:t>previous T</w:t>
      </w:r>
      <w:r w:rsidR="00750FEC">
        <w:rPr>
          <w:b w:val="0"/>
          <w:bCs/>
        </w:rPr>
        <w:t>able 4.</w:t>
      </w:r>
      <w:r>
        <w:rPr>
          <w:b w:val="0"/>
          <w:bCs/>
        </w:rPr>
        <w:t>1</w:t>
      </w:r>
      <w:r w:rsidR="00750FEC">
        <w:rPr>
          <w:b w:val="0"/>
          <w:bCs/>
        </w:rPr>
        <w:t>. The dataset consists of images of size 250 x 250 pixels</w:t>
      </w:r>
      <w:r>
        <w:rPr>
          <w:b w:val="0"/>
          <w:bCs/>
        </w:rPr>
        <w:t>,</w:t>
      </w:r>
      <w:r w:rsidR="00750FEC">
        <w:rPr>
          <w:b w:val="0"/>
          <w:bCs/>
        </w:rPr>
        <w:t xml:space="preserve"> which </w:t>
      </w:r>
      <w:r>
        <w:rPr>
          <w:b w:val="0"/>
          <w:bCs/>
        </w:rPr>
        <w:t>are</w:t>
      </w:r>
      <w:r w:rsidR="00750FEC">
        <w:rPr>
          <w:b w:val="0"/>
          <w:bCs/>
        </w:rPr>
        <w:t xml:space="preserve"> then resized to 224 x 224 pixels as it works best for the model. </w:t>
      </w:r>
      <w:r w:rsidR="00786909">
        <w:rPr>
          <w:b w:val="0"/>
          <w:bCs/>
        </w:rPr>
        <w:t>Images in the dataset are of good quality</w:t>
      </w:r>
      <w:r>
        <w:rPr>
          <w:b w:val="0"/>
          <w:bCs/>
        </w:rPr>
        <w:t>.</w:t>
      </w:r>
      <w:r w:rsidR="00786909">
        <w:rPr>
          <w:b w:val="0"/>
          <w:bCs/>
        </w:rPr>
        <w:t xml:space="preserve"> </w:t>
      </w:r>
      <w:r>
        <w:rPr>
          <w:b w:val="0"/>
          <w:bCs/>
        </w:rPr>
        <w:t>W</w:t>
      </w:r>
      <w:r w:rsidR="00786909">
        <w:rPr>
          <w:b w:val="0"/>
          <w:bCs/>
        </w:rPr>
        <w:t>ith</w:t>
      </w:r>
      <w:r>
        <w:rPr>
          <w:b w:val="0"/>
          <w:bCs/>
        </w:rPr>
        <w:t xml:space="preserve"> a</w:t>
      </w:r>
      <w:r w:rsidR="00786909">
        <w:rPr>
          <w:b w:val="0"/>
          <w:bCs/>
        </w:rPr>
        <w:t xml:space="preserve"> </w:t>
      </w:r>
      <w:r w:rsidR="003C02CF">
        <w:rPr>
          <w:b w:val="0"/>
          <w:bCs/>
        </w:rPr>
        <w:t>noiseless background and better lighting conditions, ensuring a well</w:t>
      </w:r>
      <w:r w:rsidR="00F66704">
        <w:rPr>
          <w:b w:val="0"/>
          <w:bCs/>
        </w:rPr>
        <w:t>-</w:t>
      </w:r>
      <w:r w:rsidR="003C02CF">
        <w:rPr>
          <w:b w:val="0"/>
          <w:bCs/>
        </w:rPr>
        <w:t>rounded</w:t>
      </w:r>
      <w:r w:rsidR="00F66704">
        <w:rPr>
          <w:b w:val="0"/>
          <w:bCs/>
        </w:rPr>
        <w:t xml:space="preserve"> </w:t>
      </w:r>
      <w:r w:rsidR="003C02CF">
        <w:rPr>
          <w:b w:val="0"/>
          <w:bCs/>
        </w:rPr>
        <w:t>environment for</w:t>
      </w:r>
      <w:r>
        <w:rPr>
          <w:b w:val="0"/>
          <w:bCs/>
        </w:rPr>
        <w:t xml:space="preserve"> the</w:t>
      </w:r>
      <w:r w:rsidR="003C02CF">
        <w:rPr>
          <w:b w:val="0"/>
          <w:bCs/>
        </w:rPr>
        <w:t xml:space="preserve"> training set.</w:t>
      </w:r>
    </w:p>
    <w:p w14:paraId="39B58EF7" w14:textId="0BBA0DE1" w:rsidR="00F12852" w:rsidRDefault="00F12852" w:rsidP="00694E18">
      <w:pPr>
        <w:pStyle w:val="Project-H3"/>
        <w:numPr>
          <w:ilvl w:val="0"/>
          <w:numId w:val="0"/>
        </w:numPr>
        <w:spacing w:line="360" w:lineRule="auto"/>
        <w:rPr>
          <w:b w:val="0"/>
          <w:bCs/>
        </w:rPr>
      </w:pPr>
      <w:r w:rsidRPr="00F12852">
        <w:rPr>
          <w:b w:val="0"/>
          <w:bCs/>
          <w:noProof/>
        </w:rPr>
        <mc:AlternateContent>
          <mc:Choice Requires="wps">
            <w:drawing>
              <wp:anchor distT="45720" distB="45720" distL="114300" distR="114300" simplePos="0" relativeHeight="251705856" behindDoc="0" locked="0" layoutInCell="1" allowOverlap="1" wp14:anchorId="349DA0CB" wp14:editId="128490C7">
                <wp:simplePos x="0" y="0"/>
                <wp:positionH relativeFrom="margin">
                  <wp:align>right</wp:align>
                </wp:positionH>
                <wp:positionV relativeFrom="paragraph">
                  <wp:posOffset>408940</wp:posOffset>
                </wp:positionV>
                <wp:extent cx="5529580" cy="2438400"/>
                <wp:effectExtent l="0" t="0" r="13970" b="19050"/>
                <wp:wrapSquare wrapText="bothSides"/>
                <wp:docPr id="19994894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9580" cy="2438400"/>
                        </a:xfrm>
                        <a:prstGeom prst="rect">
                          <a:avLst/>
                        </a:prstGeom>
                        <a:solidFill>
                          <a:srgbClr val="FFFFFF"/>
                        </a:solidFill>
                        <a:ln w="9525">
                          <a:solidFill>
                            <a:srgbClr val="000000"/>
                          </a:solidFill>
                          <a:miter lim="800000"/>
                          <a:headEnd/>
                          <a:tailEnd/>
                        </a:ln>
                      </wps:spPr>
                      <wps:txbx>
                        <w:txbxContent>
                          <w:p w14:paraId="29FD6451" w14:textId="748A960F" w:rsidR="00F12852" w:rsidRDefault="00F12852">
                            <w:r>
                              <w:rPr>
                                <w:noProof/>
                              </w:rPr>
                              <w:drawing>
                                <wp:inline distT="114300" distB="114300" distL="114300" distR="114300" wp14:anchorId="03ABAB73" wp14:editId="26AD62AF">
                                  <wp:extent cx="5337810" cy="2773682"/>
                                  <wp:effectExtent l="0" t="0" r="0" b="7620"/>
                                  <wp:docPr id="1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42"/>
                                          <a:srcRect/>
                                          <a:stretch>
                                            <a:fillRect/>
                                          </a:stretch>
                                        </pic:blipFill>
                                        <pic:spPr>
                                          <a:xfrm>
                                            <a:off x="0" y="0"/>
                                            <a:ext cx="5337810" cy="2773682"/>
                                          </a:xfrm>
                                          <a:prstGeom prst="rect">
                                            <a:avLst/>
                                          </a:prstGeom>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9DA0CB" id="_x0000_s1308" type="#_x0000_t202" style="position:absolute;margin-left:384.2pt;margin-top:32.2pt;width:435.4pt;height:192pt;z-index:2517058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">
                <v:textbox>
                  <w:txbxContent>
                    <w:p w14:paraId="29FD6451" w14:textId="748A960F" w:rsidR="00F12852" w:rsidRDefault="00F12852">
                      <w:r>
                        <w:rPr>
                          <w:noProof/>
                        </w:rPr>
                        <w:drawing>
                          <wp:inline distT="114300" distB="114300" distL="114300" distR="114300" wp14:anchorId="03ABAB73" wp14:editId="26AD62AF">
                            <wp:extent cx="5337810" cy="2773682"/>
                            <wp:effectExtent l="0" t="0" r="0" b="7620"/>
                            <wp:docPr id="1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43"/>
                                    <a:srcRect/>
                                    <a:stretch>
                                      <a:fillRect/>
                                    </a:stretch>
                                  </pic:blipFill>
                                  <pic:spPr>
                                    <a:xfrm>
                                      <a:off x="0" y="0"/>
                                      <a:ext cx="5337810" cy="2773682"/>
                                    </a:xfrm>
                                    <a:prstGeom prst="rect">
                                      <a:avLst/>
                                    </a:prstGeom>
                                    <a:ln/>
                                  </pic:spPr>
                                </pic:pic>
                              </a:graphicData>
                            </a:graphic>
                          </wp:inline>
                        </w:drawing>
                      </w:r>
                    </w:p>
                  </w:txbxContent>
                </v:textbox>
                <w10:wrap type="square" anchorx="margin"/>
              </v:shape>
            </w:pict>
          </mc:Fallback>
        </mc:AlternateContent>
      </w:r>
    </w:p>
    <w:p w14:paraId="2298229F" w14:textId="77777777" w:rsidR="00694E18" w:rsidRDefault="00694E18" w:rsidP="00694E18">
      <w:pPr>
        <w:pStyle w:val="Project-H3"/>
        <w:numPr>
          <w:ilvl w:val="0"/>
          <w:numId w:val="0"/>
        </w:numPr>
        <w:spacing w:line="360" w:lineRule="auto"/>
        <w:rPr>
          <w:b w:val="0"/>
          <w:bCs/>
        </w:rPr>
      </w:pPr>
    </w:p>
    <w:p w14:paraId="3CB52A0A" w14:textId="6AC3AC0C" w:rsidR="00694E18" w:rsidRPr="00694E18" w:rsidRDefault="00694E18" w:rsidP="00694E18">
      <w:pPr>
        <w:pStyle w:val="Project-H3"/>
        <w:numPr>
          <w:ilvl w:val="0"/>
          <w:numId w:val="0"/>
        </w:numPr>
        <w:spacing w:line="360" w:lineRule="auto"/>
        <w:jc w:val="center"/>
        <w:rPr>
          <w:b w:val="0"/>
          <w:bCs/>
          <w:sz w:val="22"/>
          <w:szCs w:val="24"/>
        </w:rPr>
      </w:pPr>
      <w:r>
        <w:rPr>
          <w:sz w:val="22"/>
          <w:szCs w:val="24"/>
        </w:rPr>
        <w:t xml:space="preserve">Figure 4.9: </w:t>
      </w:r>
      <w:r>
        <w:rPr>
          <w:b w:val="0"/>
          <w:bCs/>
          <w:sz w:val="22"/>
          <w:szCs w:val="24"/>
        </w:rPr>
        <w:t>A snapshot of the dataset.</w:t>
      </w:r>
    </w:p>
    <w:p w14:paraId="4EF99794" w14:textId="77777777" w:rsidR="00694E18" w:rsidRPr="00694E18" w:rsidRDefault="00694E18" w:rsidP="00694E18">
      <w:pPr>
        <w:pStyle w:val="Project-H3"/>
        <w:numPr>
          <w:ilvl w:val="0"/>
          <w:numId w:val="0"/>
        </w:numPr>
        <w:spacing w:line="360" w:lineRule="auto"/>
        <w:rPr>
          <w:b w:val="0"/>
          <w:bCs/>
        </w:rPr>
      </w:pPr>
    </w:p>
    <w:p w14:paraId="305D3D2F" w14:textId="77777777" w:rsidR="00CF0073" w:rsidRDefault="00000000">
      <w:pPr>
        <w:pStyle w:val="Project-H2"/>
      </w:pPr>
      <w:r>
        <w:t>Morality or ethical issues</w:t>
      </w:r>
    </w:p>
    <w:p w14:paraId="0400FDBC" w14:textId="77777777" w:rsidR="00CF0073" w:rsidRDefault="00CF0073">
      <w:pPr>
        <w:pStyle w:val="Project-H2"/>
        <w:numPr>
          <w:ilvl w:val="0"/>
          <w:numId w:val="0"/>
        </w:numPr>
      </w:pPr>
    </w:p>
    <w:p w14:paraId="3512B79D" w14:textId="3F4CCA3B" w:rsidR="00CF0073" w:rsidRDefault="00000000">
      <w:pPr>
        <w:spacing w:after="240"/>
        <w:rPr>
          <w:rFonts w:cs="Times New Roman"/>
          <w:szCs w:val="24"/>
        </w:rPr>
      </w:pPr>
      <w:r>
        <w:rPr>
          <w:rFonts w:cs="Times New Roman"/>
          <w:szCs w:val="24"/>
        </w:rPr>
        <w:t xml:space="preserve">The project developed took a wide variety of sources. The dataset was collected from a website that generated and collected facial images of size 250 x 250 pixels. The base pre-trained model was also imported from the </w:t>
      </w:r>
      <w:r w:rsidR="00694E18">
        <w:rPr>
          <w:rFonts w:cs="Times New Roman"/>
          <w:szCs w:val="24"/>
        </w:rPr>
        <w:t>k</w:t>
      </w:r>
      <w:r>
        <w:rPr>
          <w:rFonts w:cs="Times New Roman"/>
          <w:szCs w:val="24"/>
        </w:rPr>
        <w:t>eras library</w:t>
      </w:r>
      <w:r w:rsidR="00694E18">
        <w:rPr>
          <w:rFonts w:cs="Times New Roman"/>
          <w:szCs w:val="24"/>
        </w:rPr>
        <w:t>,</w:t>
      </w:r>
      <w:r>
        <w:rPr>
          <w:rFonts w:cs="Times New Roman"/>
          <w:szCs w:val="24"/>
        </w:rPr>
        <w:t xml:space="preserve"> and its procedures were learn</w:t>
      </w:r>
      <w:r w:rsidR="00694E18">
        <w:rPr>
          <w:rFonts w:cs="Times New Roman"/>
          <w:szCs w:val="24"/>
        </w:rPr>
        <w:t>ed</w:t>
      </w:r>
      <w:r>
        <w:rPr>
          <w:rFonts w:cs="Times New Roman"/>
          <w:szCs w:val="24"/>
        </w:rPr>
        <w:t xml:space="preserve"> from the official documentation.</w:t>
      </w:r>
      <w:r w:rsidR="00054FFD">
        <w:rPr>
          <w:rFonts w:cs="Times New Roman"/>
          <w:szCs w:val="24"/>
        </w:rPr>
        <w:t xml:space="preserve"> The technique that was implied in the project was learn</w:t>
      </w:r>
      <w:r w:rsidR="00694E18">
        <w:rPr>
          <w:rFonts w:cs="Times New Roman"/>
          <w:szCs w:val="24"/>
        </w:rPr>
        <w:t>ed</w:t>
      </w:r>
      <w:r w:rsidR="00054FFD">
        <w:rPr>
          <w:rFonts w:cs="Times New Roman"/>
          <w:szCs w:val="24"/>
        </w:rPr>
        <w:t xml:space="preserve"> from various papers and books. The preferred sources are referred</w:t>
      </w:r>
      <w:r w:rsidR="00694E18">
        <w:rPr>
          <w:rFonts w:cs="Times New Roman"/>
          <w:szCs w:val="24"/>
        </w:rPr>
        <w:t xml:space="preserve"> to</w:t>
      </w:r>
      <w:r w:rsidR="00054FFD">
        <w:rPr>
          <w:rFonts w:cs="Times New Roman"/>
          <w:szCs w:val="24"/>
        </w:rPr>
        <w:t xml:space="preserve"> in</w:t>
      </w:r>
      <w:r>
        <w:rPr>
          <w:rFonts w:cs="Times New Roman"/>
          <w:szCs w:val="24"/>
        </w:rPr>
        <w:t xml:space="preserve"> </w:t>
      </w:r>
      <w:r w:rsidR="00054FFD">
        <w:rPr>
          <w:rFonts w:cs="Times New Roman"/>
          <w:szCs w:val="24"/>
        </w:rPr>
        <w:t>the reference section</w:t>
      </w:r>
      <w:r w:rsidR="00694E18">
        <w:rPr>
          <w:rFonts w:cs="Times New Roman"/>
          <w:szCs w:val="24"/>
        </w:rPr>
        <w:t>,</w:t>
      </w:r>
      <w:r w:rsidR="00054FFD">
        <w:rPr>
          <w:rFonts w:cs="Times New Roman"/>
          <w:szCs w:val="24"/>
        </w:rPr>
        <w:t xml:space="preserve"> but among them</w:t>
      </w:r>
      <w:r w:rsidR="00694E18">
        <w:rPr>
          <w:rFonts w:cs="Times New Roman"/>
          <w:szCs w:val="24"/>
        </w:rPr>
        <w:t>,</w:t>
      </w:r>
      <w:r w:rsidR="00054FFD">
        <w:rPr>
          <w:rFonts w:cs="Times New Roman"/>
          <w:szCs w:val="24"/>
        </w:rPr>
        <w:t xml:space="preserve"> the</w:t>
      </w:r>
      <w:r w:rsidR="00694E18">
        <w:rPr>
          <w:rFonts w:cs="Times New Roman"/>
          <w:szCs w:val="24"/>
        </w:rPr>
        <w:t xml:space="preserve"> most</w:t>
      </w:r>
      <w:r w:rsidR="00054FFD">
        <w:rPr>
          <w:rFonts w:cs="Times New Roman"/>
          <w:szCs w:val="24"/>
        </w:rPr>
        <w:t xml:space="preserve"> notable on</w:t>
      </w:r>
      <w:r w:rsidR="00694E18">
        <w:rPr>
          <w:rFonts w:cs="Times New Roman"/>
          <w:szCs w:val="24"/>
        </w:rPr>
        <w:t>e</w:t>
      </w:r>
      <w:r w:rsidR="00054FFD">
        <w:rPr>
          <w:rFonts w:cs="Times New Roman"/>
          <w:szCs w:val="24"/>
        </w:rPr>
        <w:t xml:space="preserve"> </w:t>
      </w:r>
      <w:r w:rsidR="00694E18">
        <w:rPr>
          <w:rFonts w:cs="Times New Roman"/>
          <w:szCs w:val="24"/>
        </w:rPr>
        <w:t>is</w:t>
      </w:r>
      <w:r w:rsidR="00054FFD">
        <w:rPr>
          <w:rFonts w:cs="Times New Roman"/>
          <w:szCs w:val="24"/>
        </w:rPr>
        <w:t xml:space="preserve"> deep-learning by python written</w:t>
      </w:r>
      <w:r w:rsidR="00694E18">
        <w:rPr>
          <w:rFonts w:cs="Times New Roman"/>
          <w:szCs w:val="24"/>
        </w:rPr>
        <w:t>,</w:t>
      </w:r>
      <w:r w:rsidR="00054FFD">
        <w:rPr>
          <w:rFonts w:cs="Times New Roman"/>
          <w:szCs w:val="24"/>
        </w:rPr>
        <w:t xml:space="preserve"> by Francois Chollet. </w:t>
      </w:r>
      <w:r>
        <w:rPr>
          <w:rFonts w:cs="Times New Roman"/>
          <w:szCs w:val="24"/>
        </w:rPr>
        <w:t xml:space="preserve">The masking of images </w:t>
      </w:r>
      <w:r w:rsidR="00054FFD">
        <w:rPr>
          <w:rFonts w:cs="Times New Roman"/>
          <w:szCs w:val="24"/>
        </w:rPr>
        <w:t>was</w:t>
      </w:r>
      <w:r>
        <w:rPr>
          <w:rFonts w:cs="Times New Roman"/>
          <w:szCs w:val="24"/>
        </w:rPr>
        <w:t xml:space="preserve"> done by</w:t>
      </w:r>
      <w:r w:rsidR="00694E18">
        <w:rPr>
          <w:rFonts w:cs="Times New Roman"/>
          <w:szCs w:val="24"/>
        </w:rPr>
        <w:t xml:space="preserve"> the</w:t>
      </w:r>
      <w:r>
        <w:rPr>
          <w:rFonts w:cs="Times New Roman"/>
          <w:szCs w:val="24"/>
        </w:rPr>
        <w:t xml:space="preserve"> open-cv library of python. As for the web application</w:t>
      </w:r>
      <w:r w:rsidR="00694E18">
        <w:rPr>
          <w:rFonts w:cs="Times New Roman"/>
          <w:szCs w:val="24"/>
        </w:rPr>
        <w:t>,</w:t>
      </w:r>
      <w:r>
        <w:rPr>
          <w:rFonts w:cs="Times New Roman"/>
          <w:szCs w:val="24"/>
        </w:rPr>
        <w:t xml:space="preserve"> the Django documentation was followed to ensure seamless productivity.</w:t>
      </w:r>
      <w:r w:rsidR="00054FFD">
        <w:rPr>
          <w:rFonts w:cs="Times New Roman"/>
          <w:szCs w:val="24"/>
        </w:rPr>
        <w:t xml:space="preserve"> The implementation of database system and class diagrams were learned from previous academic curricula. </w:t>
      </w:r>
      <w:r>
        <w:rPr>
          <w:rFonts w:cs="Times New Roman"/>
          <w:szCs w:val="24"/>
        </w:rPr>
        <w:t xml:space="preserve"> The system also includes sensitive information about its users</w:t>
      </w:r>
      <w:r w:rsidR="00694E18">
        <w:rPr>
          <w:rFonts w:cs="Times New Roman"/>
          <w:szCs w:val="24"/>
        </w:rPr>
        <w:t>,</w:t>
      </w:r>
      <w:r>
        <w:rPr>
          <w:rFonts w:cs="Times New Roman"/>
          <w:szCs w:val="24"/>
        </w:rPr>
        <w:t xml:space="preserve"> but it is fully ensured that the information or data will be kept discrete from others. The data will </w:t>
      </w:r>
      <w:r>
        <w:rPr>
          <w:rFonts w:cs="Times New Roman"/>
          <w:szCs w:val="24"/>
        </w:rPr>
        <w:lastRenderedPageBreak/>
        <w:t>not be available to the public</w:t>
      </w:r>
      <w:r w:rsidR="00694E18">
        <w:rPr>
          <w:rFonts w:cs="Times New Roman"/>
          <w:szCs w:val="24"/>
        </w:rPr>
        <w:t>,</w:t>
      </w:r>
      <w:r>
        <w:rPr>
          <w:rFonts w:cs="Times New Roman"/>
          <w:szCs w:val="24"/>
        </w:rPr>
        <w:t xml:space="preserve"> and full security of the data is confined within the system. The project upholds ethical standards, notably prioritizing user privacy.</w:t>
      </w:r>
    </w:p>
    <w:p w14:paraId="2A1AE338" w14:textId="77777777" w:rsidR="00CF0073" w:rsidRDefault="00000000">
      <w:pPr>
        <w:pStyle w:val="Project-H2"/>
      </w:pPr>
      <w:r>
        <w:t>Socio-economic impact and sustainability</w:t>
      </w:r>
    </w:p>
    <w:p w14:paraId="648BA55F" w14:textId="77777777" w:rsidR="00CF0073" w:rsidRDefault="00000000">
      <w:pPr>
        <w:pStyle w:val="Project-H2"/>
        <w:numPr>
          <w:ilvl w:val="0"/>
          <w:numId w:val="0"/>
        </w:numPr>
        <w:tabs>
          <w:tab w:val="left" w:pos="2865"/>
        </w:tabs>
      </w:pPr>
      <w:r>
        <w:tab/>
      </w:r>
    </w:p>
    <w:p w14:paraId="5C541908" w14:textId="563C81B6" w:rsidR="00CF0073" w:rsidRDefault="00000000">
      <w:pPr>
        <w:spacing w:after="240"/>
        <w:rPr>
          <w:rFonts w:cs="Times New Roman"/>
          <w:szCs w:val="24"/>
        </w:rPr>
      </w:pPr>
      <w:r>
        <w:rPr>
          <w:rFonts w:cs="Times New Roman"/>
          <w:szCs w:val="24"/>
        </w:rPr>
        <w:t>The project encourages the community by empowering</w:t>
      </w:r>
      <w:r w:rsidR="00090226">
        <w:rPr>
          <w:rFonts w:cs="Times New Roman"/>
          <w:szCs w:val="24"/>
        </w:rPr>
        <w:t xml:space="preserve"> </w:t>
      </w:r>
      <w:r>
        <w:rPr>
          <w:rFonts w:cs="Times New Roman"/>
          <w:szCs w:val="24"/>
        </w:rPr>
        <w:t>citizens to actively participate in the criminal reporting process. This leads to a reduction in criminal activities</w:t>
      </w:r>
      <w:r w:rsidR="00090226">
        <w:rPr>
          <w:rFonts w:cs="Times New Roman"/>
          <w:szCs w:val="24"/>
        </w:rPr>
        <w:t>,</w:t>
      </w:r>
      <w:r>
        <w:rPr>
          <w:rFonts w:cs="Times New Roman"/>
          <w:szCs w:val="24"/>
        </w:rPr>
        <w:t xml:space="preserve"> which in turn provides the community</w:t>
      </w:r>
      <w:r w:rsidR="00694E18">
        <w:rPr>
          <w:rFonts w:cs="Times New Roman"/>
          <w:szCs w:val="24"/>
        </w:rPr>
        <w:t xml:space="preserve"> with</w:t>
      </w:r>
      <w:r>
        <w:rPr>
          <w:rFonts w:cs="Times New Roman"/>
          <w:szCs w:val="24"/>
        </w:rPr>
        <w:t xml:space="preserve"> a safe and healthy environment. The system also has a good impact on the socio-economic</w:t>
      </w:r>
      <w:r w:rsidR="00694E18">
        <w:rPr>
          <w:rFonts w:cs="Times New Roman"/>
          <w:szCs w:val="24"/>
        </w:rPr>
        <w:t xml:space="preserve"> status</w:t>
      </w:r>
      <w:r>
        <w:rPr>
          <w:rFonts w:cs="Times New Roman"/>
          <w:szCs w:val="24"/>
        </w:rPr>
        <w:t xml:space="preserve"> of society by reducing the hassle and time spent by citizens to file a charge sheet.</w:t>
      </w:r>
      <w:r w:rsidR="00054FFD">
        <w:rPr>
          <w:rFonts w:cs="Times New Roman"/>
          <w:szCs w:val="24"/>
        </w:rPr>
        <w:t xml:space="preserve"> It also </w:t>
      </w:r>
      <w:r w:rsidR="00694E18">
        <w:rPr>
          <w:rFonts w:cs="Times New Roman"/>
          <w:szCs w:val="24"/>
        </w:rPr>
        <w:t>provides</w:t>
      </w:r>
      <w:r w:rsidR="00054FFD">
        <w:rPr>
          <w:rFonts w:cs="Times New Roman"/>
          <w:szCs w:val="24"/>
        </w:rPr>
        <w:t xml:space="preserve"> a dynamic way </w:t>
      </w:r>
      <w:r w:rsidR="00694E18">
        <w:rPr>
          <w:rFonts w:cs="Times New Roman"/>
          <w:szCs w:val="24"/>
        </w:rPr>
        <w:t>for</w:t>
      </w:r>
      <w:r w:rsidR="00054FFD">
        <w:rPr>
          <w:rFonts w:cs="Times New Roman"/>
          <w:szCs w:val="24"/>
        </w:rPr>
        <w:t xml:space="preserve"> law enforcement </w:t>
      </w:r>
      <w:r w:rsidR="00694E18">
        <w:rPr>
          <w:rFonts w:cs="Times New Roman"/>
          <w:szCs w:val="24"/>
        </w:rPr>
        <w:t xml:space="preserve">to complete FIRs, allowing them to improve efficiency and accessibility. </w:t>
      </w:r>
      <w:r>
        <w:rPr>
          <w:rFonts w:cs="Times New Roman"/>
          <w:szCs w:val="24"/>
        </w:rPr>
        <w:t>The system provides long term service as it can be adapted to newer technology</w:t>
      </w:r>
      <w:r w:rsidR="008E0DF2">
        <w:rPr>
          <w:rFonts w:cs="Times New Roman"/>
          <w:szCs w:val="24"/>
        </w:rPr>
        <w:t>,</w:t>
      </w:r>
      <w:r>
        <w:rPr>
          <w:rFonts w:cs="Times New Roman"/>
          <w:szCs w:val="24"/>
        </w:rPr>
        <w:t xml:space="preserve"> which makes it easier to scale and sustain. The system could potentially increase the amount of network traffic in the area. Regardless, </w:t>
      </w:r>
      <w:r w:rsidR="00054FFD">
        <w:rPr>
          <w:rFonts w:cs="Times New Roman"/>
          <w:szCs w:val="24"/>
        </w:rPr>
        <w:t>t</w:t>
      </w:r>
      <w:r>
        <w:rPr>
          <w:rFonts w:cs="Times New Roman"/>
          <w:szCs w:val="24"/>
        </w:rPr>
        <w:t xml:space="preserve">he system holds a potential amount of significance </w:t>
      </w:r>
      <w:r w:rsidR="008E0DF2">
        <w:rPr>
          <w:rFonts w:cs="Times New Roman"/>
          <w:szCs w:val="24"/>
        </w:rPr>
        <w:t>for</w:t>
      </w:r>
      <w:r>
        <w:rPr>
          <w:rFonts w:cs="Times New Roman"/>
          <w:szCs w:val="24"/>
        </w:rPr>
        <w:t xml:space="preserve"> society and uphold</w:t>
      </w:r>
      <w:r w:rsidR="00054FFD">
        <w:rPr>
          <w:rFonts w:cs="Times New Roman"/>
          <w:szCs w:val="24"/>
        </w:rPr>
        <w:t>s</w:t>
      </w:r>
      <w:r>
        <w:rPr>
          <w:rFonts w:cs="Times New Roman"/>
          <w:szCs w:val="24"/>
        </w:rPr>
        <w:t xml:space="preserve"> </w:t>
      </w:r>
      <w:r w:rsidR="00054FFD">
        <w:rPr>
          <w:rFonts w:cs="Times New Roman"/>
          <w:szCs w:val="24"/>
        </w:rPr>
        <w:t xml:space="preserve">its </w:t>
      </w:r>
      <w:r>
        <w:rPr>
          <w:rFonts w:cs="Times New Roman"/>
          <w:szCs w:val="24"/>
        </w:rPr>
        <w:t>law and order. This system has a positive legal impact, ensuring that justice is accessible to a broader segment of the population.</w:t>
      </w:r>
    </w:p>
    <w:p w14:paraId="21513AD9" w14:textId="6FB4CB1C" w:rsidR="00CF0073" w:rsidRDefault="00000000">
      <w:pPr>
        <w:pStyle w:val="Project-H2"/>
      </w:pPr>
      <w:r>
        <w:t>Financial analys</w:t>
      </w:r>
      <w:r w:rsidR="00090226">
        <w:t>i</w:t>
      </w:r>
      <w:r>
        <w:t>s and budget</w:t>
      </w:r>
    </w:p>
    <w:p w14:paraId="444B62BC" w14:textId="77777777" w:rsidR="00CF0073" w:rsidRDefault="00CF0073">
      <w:pPr>
        <w:pStyle w:val="Project-H2"/>
        <w:numPr>
          <w:ilvl w:val="0"/>
          <w:numId w:val="0"/>
        </w:numPr>
      </w:pPr>
    </w:p>
    <w:p w14:paraId="2FB4C1AD" w14:textId="1243F922" w:rsidR="00F76FC7" w:rsidRDefault="00090226">
      <w:pPr>
        <w:spacing w:after="240"/>
        <w:rPr>
          <w:rFonts w:cs="Times New Roman"/>
          <w:szCs w:val="24"/>
        </w:rPr>
      </w:pPr>
      <w:r>
        <w:rPr>
          <w:rFonts w:cs="Times New Roman"/>
          <w:szCs w:val="24"/>
        </w:rPr>
        <w:t>Financial analysis and budget for this project involves the cost of development, equipment, implementation, maintenance and other relevant expenses. A general measurement of the budget has been estimated</w:t>
      </w:r>
      <w:r w:rsidR="009744FC">
        <w:rPr>
          <w:rFonts w:cs="Times New Roman"/>
          <w:szCs w:val="24"/>
        </w:rPr>
        <w:t xml:space="preserve"> in following </w:t>
      </w:r>
      <w:r w:rsidR="00F76FC7">
        <w:rPr>
          <w:rFonts w:cs="Times New Roman"/>
          <w:szCs w:val="24"/>
        </w:rPr>
        <w:t>T</w:t>
      </w:r>
      <w:r w:rsidR="009744FC">
        <w:rPr>
          <w:rFonts w:cs="Times New Roman"/>
          <w:szCs w:val="24"/>
        </w:rPr>
        <w:t>able 4.</w:t>
      </w:r>
      <w:r w:rsidR="00F76FC7">
        <w:rPr>
          <w:rFonts w:cs="Times New Roman"/>
          <w:szCs w:val="24"/>
        </w:rPr>
        <w:t>2.</w:t>
      </w:r>
    </w:p>
    <w:p w14:paraId="63907A54" w14:textId="4C669AFF" w:rsidR="00A55D30" w:rsidRPr="009744FC" w:rsidRDefault="009744FC" w:rsidP="009744FC">
      <w:pPr>
        <w:spacing w:after="240"/>
        <w:jc w:val="center"/>
        <w:rPr>
          <w:rFonts w:cs="Times New Roman"/>
          <w:bCs/>
          <w:sz w:val="22"/>
        </w:rPr>
      </w:pPr>
      <w:r>
        <w:rPr>
          <w:rFonts w:cs="Times New Roman"/>
          <w:b/>
          <w:sz w:val="22"/>
        </w:rPr>
        <w:t>Table 4.</w:t>
      </w:r>
      <w:r w:rsidR="0083392B">
        <w:rPr>
          <w:rFonts w:cs="Times New Roman"/>
          <w:b/>
          <w:sz w:val="22"/>
        </w:rPr>
        <w:t>2</w:t>
      </w:r>
      <w:r>
        <w:rPr>
          <w:rFonts w:cs="Times New Roman"/>
          <w:b/>
          <w:sz w:val="22"/>
        </w:rPr>
        <w:t xml:space="preserve">: </w:t>
      </w:r>
      <w:r>
        <w:rPr>
          <w:rFonts w:cs="Times New Roman"/>
          <w:bCs/>
          <w:sz w:val="22"/>
        </w:rPr>
        <w:t>Financial analysis and budget of the project</w:t>
      </w:r>
    </w:p>
    <w:tbl>
      <w:tblPr>
        <w:tblStyle w:val="TableGrid"/>
        <w:tblW w:w="0" w:type="auto"/>
        <w:tblLook w:val="04A0" w:firstRow="1" w:lastRow="0" w:firstColumn="1" w:lastColumn="0" w:noHBand="0" w:noVBand="1"/>
      </w:tblPr>
      <w:tblGrid>
        <w:gridCol w:w="4364"/>
        <w:gridCol w:w="4364"/>
      </w:tblGrid>
      <w:tr w:rsidR="00A55D30" w14:paraId="09BD1F17" w14:textId="77777777" w:rsidTr="00A55D30">
        <w:tc>
          <w:tcPr>
            <w:tcW w:w="4364" w:type="dxa"/>
          </w:tcPr>
          <w:p w14:paraId="36EBCF71" w14:textId="540934D6" w:rsidR="00A55D30" w:rsidRPr="00A55D30" w:rsidRDefault="00A55D30" w:rsidP="00A55D30">
            <w:pPr>
              <w:spacing w:after="240"/>
              <w:jc w:val="left"/>
              <w:rPr>
                <w:rFonts w:cs="Times New Roman"/>
                <w:b/>
                <w:sz w:val="22"/>
              </w:rPr>
            </w:pPr>
            <w:r>
              <w:rPr>
                <w:rFonts w:cs="Times New Roman"/>
                <w:b/>
                <w:sz w:val="22"/>
              </w:rPr>
              <w:t>Types of cost</w:t>
            </w:r>
          </w:p>
        </w:tc>
        <w:tc>
          <w:tcPr>
            <w:tcW w:w="4364" w:type="dxa"/>
          </w:tcPr>
          <w:p w14:paraId="0F820316" w14:textId="3B2BE8D6" w:rsidR="00A55D30" w:rsidRPr="00A55D30" w:rsidRDefault="00A55D30" w:rsidP="00A55D30">
            <w:pPr>
              <w:spacing w:after="240"/>
              <w:jc w:val="left"/>
              <w:rPr>
                <w:rFonts w:cs="Times New Roman"/>
                <w:b/>
                <w:sz w:val="22"/>
              </w:rPr>
            </w:pPr>
            <w:r>
              <w:rPr>
                <w:rFonts w:cs="Times New Roman"/>
                <w:b/>
                <w:sz w:val="22"/>
              </w:rPr>
              <w:t>Budget(tk)</w:t>
            </w:r>
          </w:p>
        </w:tc>
      </w:tr>
      <w:tr w:rsidR="00A55D30" w14:paraId="609C7343" w14:textId="77777777" w:rsidTr="00A55D30">
        <w:tc>
          <w:tcPr>
            <w:tcW w:w="4364" w:type="dxa"/>
          </w:tcPr>
          <w:p w14:paraId="375E5C65" w14:textId="7B45A60F" w:rsidR="00A55D30" w:rsidRDefault="00A55D30" w:rsidP="00A55D30">
            <w:pPr>
              <w:spacing w:after="240"/>
              <w:jc w:val="left"/>
              <w:rPr>
                <w:rFonts w:cs="Times New Roman"/>
                <w:bCs/>
                <w:sz w:val="22"/>
              </w:rPr>
            </w:pPr>
            <w:r>
              <w:rPr>
                <w:rFonts w:cs="Times New Roman"/>
                <w:bCs/>
                <w:sz w:val="22"/>
              </w:rPr>
              <w:t>Personnel Salaries</w:t>
            </w:r>
          </w:p>
        </w:tc>
        <w:tc>
          <w:tcPr>
            <w:tcW w:w="4364" w:type="dxa"/>
          </w:tcPr>
          <w:p w14:paraId="3A0B5A85" w14:textId="7C8D4824" w:rsidR="00A55D30" w:rsidRDefault="00771C9A" w:rsidP="00771C9A">
            <w:pPr>
              <w:spacing w:after="240"/>
              <w:jc w:val="left"/>
              <w:rPr>
                <w:rFonts w:cs="Times New Roman"/>
                <w:bCs/>
                <w:sz w:val="22"/>
              </w:rPr>
            </w:pPr>
            <w:r>
              <w:rPr>
                <w:rFonts w:cs="Times New Roman"/>
                <w:bCs/>
                <w:sz w:val="22"/>
              </w:rPr>
              <w:t>1,00,000 – 1,50,000</w:t>
            </w:r>
          </w:p>
        </w:tc>
      </w:tr>
      <w:tr w:rsidR="00A55D30" w14:paraId="58360BCD" w14:textId="77777777" w:rsidTr="00A55D30">
        <w:tc>
          <w:tcPr>
            <w:tcW w:w="4364" w:type="dxa"/>
          </w:tcPr>
          <w:p w14:paraId="6CFEAE19" w14:textId="676AEAF1" w:rsidR="00A55D30" w:rsidRDefault="00A55D30" w:rsidP="00A55D30">
            <w:pPr>
              <w:spacing w:after="240"/>
              <w:jc w:val="left"/>
              <w:rPr>
                <w:rFonts w:cs="Times New Roman"/>
                <w:bCs/>
                <w:sz w:val="22"/>
              </w:rPr>
            </w:pPr>
            <w:r>
              <w:rPr>
                <w:rFonts w:cs="Times New Roman"/>
                <w:bCs/>
                <w:sz w:val="22"/>
              </w:rPr>
              <w:t>Hardware</w:t>
            </w:r>
          </w:p>
        </w:tc>
        <w:tc>
          <w:tcPr>
            <w:tcW w:w="4364" w:type="dxa"/>
          </w:tcPr>
          <w:p w14:paraId="0169F058" w14:textId="4F37B49A" w:rsidR="00A55D30" w:rsidRDefault="00771C9A" w:rsidP="00A55D30">
            <w:pPr>
              <w:spacing w:after="240"/>
              <w:jc w:val="left"/>
              <w:rPr>
                <w:rFonts w:cs="Times New Roman"/>
                <w:bCs/>
                <w:sz w:val="22"/>
              </w:rPr>
            </w:pPr>
            <w:r>
              <w:rPr>
                <w:rFonts w:cs="Times New Roman"/>
                <w:bCs/>
                <w:sz w:val="22"/>
              </w:rPr>
              <w:t>50,000 – 80,000</w:t>
            </w:r>
          </w:p>
        </w:tc>
      </w:tr>
      <w:tr w:rsidR="00A55D30" w14:paraId="5EB2845B" w14:textId="77777777" w:rsidTr="00A55D30">
        <w:tc>
          <w:tcPr>
            <w:tcW w:w="4364" w:type="dxa"/>
          </w:tcPr>
          <w:p w14:paraId="2C6F9B48" w14:textId="340FA903" w:rsidR="00A55D30" w:rsidRDefault="00A55D30" w:rsidP="00A55D30">
            <w:pPr>
              <w:spacing w:after="240"/>
              <w:jc w:val="left"/>
              <w:rPr>
                <w:rFonts w:cs="Times New Roman"/>
                <w:bCs/>
                <w:sz w:val="22"/>
              </w:rPr>
            </w:pPr>
            <w:r>
              <w:rPr>
                <w:rFonts w:cs="Times New Roman"/>
                <w:bCs/>
                <w:sz w:val="22"/>
              </w:rPr>
              <w:t>Software</w:t>
            </w:r>
          </w:p>
        </w:tc>
        <w:tc>
          <w:tcPr>
            <w:tcW w:w="4364" w:type="dxa"/>
          </w:tcPr>
          <w:p w14:paraId="50A4D5FF" w14:textId="56794D30" w:rsidR="00A55D30" w:rsidRDefault="00A55D30" w:rsidP="00A55D30">
            <w:pPr>
              <w:spacing w:after="240"/>
              <w:jc w:val="left"/>
              <w:rPr>
                <w:rFonts w:cs="Times New Roman"/>
                <w:bCs/>
                <w:sz w:val="22"/>
              </w:rPr>
            </w:pPr>
            <w:r>
              <w:rPr>
                <w:rFonts w:cs="Times New Roman"/>
                <w:bCs/>
                <w:sz w:val="22"/>
              </w:rPr>
              <w:t>10,000 – 40,000</w:t>
            </w:r>
          </w:p>
        </w:tc>
      </w:tr>
      <w:tr w:rsidR="00A55D30" w14:paraId="16FDB616" w14:textId="77777777" w:rsidTr="00A55D30">
        <w:tc>
          <w:tcPr>
            <w:tcW w:w="4364" w:type="dxa"/>
          </w:tcPr>
          <w:p w14:paraId="018C8668" w14:textId="501403C6" w:rsidR="00A55D30" w:rsidRDefault="00A55D30" w:rsidP="00A55D30">
            <w:pPr>
              <w:spacing w:after="240"/>
              <w:jc w:val="left"/>
              <w:rPr>
                <w:rFonts w:cs="Times New Roman"/>
                <w:bCs/>
                <w:sz w:val="22"/>
              </w:rPr>
            </w:pPr>
            <w:r>
              <w:rPr>
                <w:rFonts w:cs="Times New Roman"/>
                <w:bCs/>
                <w:sz w:val="22"/>
              </w:rPr>
              <w:t>Data collection and processing</w:t>
            </w:r>
          </w:p>
        </w:tc>
        <w:tc>
          <w:tcPr>
            <w:tcW w:w="4364" w:type="dxa"/>
          </w:tcPr>
          <w:p w14:paraId="070CF41D" w14:textId="0B1AD196" w:rsidR="00A55D30" w:rsidRDefault="00A55D30" w:rsidP="00A55D30">
            <w:pPr>
              <w:spacing w:after="240"/>
              <w:jc w:val="left"/>
              <w:rPr>
                <w:rFonts w:cs="Times New Roman"/>
                <w:bCs/>
                <w:sz w:val="22"/>
              </w:rPr>
            </w:pPr>
            <w:r>
              <w:rPr>
                <w:rFonts w:cs="Times New Roman"/>
                <w:bCs/>
                <w:sz w:val="22"/>
              </w:rPr>
              <w:t xml:space="preserve">10,000 – </w:t>
            </w:r>
            <w:r w:rsidR="00771C9A">
              <w:rPr>
                <w:rFonts w:cs="Times New Roman"/>
                <w:bCs/>
                <w:sz w:val="22"/>
              </w:rPr>
              <w:t>3</w:t>
            </w:r>
            <w:r>
              <w:rPr>
                <w:rFonts w:cs="Times New Roman"/>
                <w:bCs/>
                <w:sz w:val="22"/>
              </w:rPr>
              <w:t>0,000</w:t>
            </w:r>
          </w:p>
        </w:tc>
      </w:tr>
      <w:tr w:rsidR="00A55D30" w14:paraId="5B7AE24C" w14:textId="77777777" w:rsidTr="00A55D30">
        <w:tc>
          <w:tcPr>
            <w:tcW w:w="4364" w:type="dxa"/>
          </w:tcPr>
          <w:p w14:paraId="1E3F15CA" w14:textId="009691D5" w:rsidR="00A55D30" w:rsidRDefault="00A55D30" w:rsidP="00A55D30">
            <w:pPr>
              <w:spacing w:after="240"/>
              <w:jc w:val="left"/>
              <w:rPr>
                <w:rFonts w:cs="Times New Roman"/>
                <w:bCs/>
                <w:sz w:val="22"/>
              </w:rPr>
            </w:pPr>
            <w:r>
              <w:rPr>
                <w:rFonts w:cs="Times New Roman"/>
                <w:bCs/>
                <w:sz w:val="22"/>
              </w:rPr>
              <w:t>Development tools</w:t>
            </w:r>
          </w:p>
        </w:tc>
        <w:tc>
          <w:tcPr>
            <w:tcW w:w="4364" w:type="dxa"/>
          </w:tcPr>
          <w:p w14:paraId="7533B385" w14:textId="4515CC98" w:rsidR="00A55D30" w:rsidRDefault="00771C9A" w:rsidP="00A55D30">
            <w:pPr>
              <w:spacing w:after="240"/>
              <w:jc w:val="left"/>
              <w:rPr>
                <w:rFonts w:cs="Times New Roman"/>
                <w:bCs/>
                <w:sz w:val="22"/>
              </w:rPr>
            </w:pPr>
            <w:r>
              <w:rPr>
                <w:rFonts w:cs="Times New Roman"/>
                <w:bCs/>
                <w:sz w:val="22"/>
              </w:rPr>
              <w:t>10</w:t>
            </w:r>
            <w:r w:rsidR="00A55D30">
              <w:rPr>
                <w:rFonts w:cs="Times New Roman"/>
                <w:bCs/>
                <w:sz w:val="22"/>
              </w:rPr>
              <w:t xml:space="preserve">,000 – </w:t>
            </w:r>
            <w:r>
              <w:rPr>
                <w:rFonts w:cs="Times New Roman"/>
                <w:bCs/>
                <w:sz w:val="22"/>
              </w:rPr>
              <w:t>15</w:t>
            </w:r>
            <w:r w:rsidR="00A55D30">
              <w:rPr>
                <w:rFonts w:cs="Times New Roman"/>
                <w:bCs/>
                <w:sz w:val="22"/>
              </w:rPr>
              <w:t>,000</w:t>
            </w:r>
          </w:p>
        </w:tc>
      </w:tr>
      <w:tr w:rsidR="00A55D30" w14:paraId="5F763206" w14:textId="77777777" w:rsidTr="00A55D30">
        <w:tc>
          <w:tcPr>
            <w:tcW w:w="4364" w:type="dxa"/>
          </w:tcPr>
          <w:p w14:paraId="14487247" w14:textId="0872B9D5" w:rsidR="00A55D30" w:rsidRDefault="00A55D30" w:rsidP="00A55D30">
            <w:pPr>
              <w:spacing w:after="240"/>
              <w:jc w:val="left"/>
              <w:rPr>
                <w:rFonts w:cs="Times New Roman"/>
                <w:bCs/>
                <w:sz w:val="22"/>
              </w:rPr>
            </w:pPr>
            <w:r>
              <w:rPr>
                <w:rFonts w:cs="Times New Roman"/>
                <w:bCs/>
                <w:sz w:val="22"/>
              </w:rPr>
              <w:t>Admin training</w:t>
            </w:r>
          </w:p>
        </w:tc>
        <w:tc>
          <w:tcPr>
            <w:tcW w:w="4364" w:type="dxa"/>
          </w:tcPr>
          <w:p w14:paraId="3A54BA27" w14:textId="059CB524" w:rsidR="00A55D30" w:rsidRDefault="00771C9A" w:rsidP="00A55D30">
            <w:pPr>
              <w:spacing w:after="240"/>
              <w:jc w:val="left"/>
              <w:rPr>
                <w:rFonts w:cs="Times New Roman"/>
                <w:bCs/>
                <w:sz w:val="22"/>
              </w:rPr>
            </w:pPr>
            <w:r>
              <w:rPr>
                <w:rFonts w:cs="Times New Roman"/>
                <w:bCs/>
                <w:sz w:val="22"/>
              </w:rPr>
              <w:t>10,000 – 20,000</w:t>
            </w:r>
          </w:p>
        </w:tc>
      </w:tr>
      <w:tr w:rsidR="00F76FC7" w14:paraId="7190A8EB" w14:textId="77777777" w:rsidTr="00A55D30">
        <w:tc>
          <w:tcPr>
            <w:tcW w:w="4364" w:type="dxa"/>
          </w:tcPr>
          <w:p w14:paraId="59266381" w14:textId="01750538" w:rsidR="00F76FC7" w:rsidRDefault="00F76FC7" w:rsidP="00F76FC7">
            <w:pPr>
              <w:spacing w:after="240"/>
              <w:jc w:val="left"/>
              <w:rPr>
                <w:rFonts w:cs="Times New Roman"/>
                <w:bCs/>
                <w:sz w:val="22"/>
              </w:rPr>
            </w:pPr>
            <w:r>
              <w:rPr>
                <w:rFonts w:cs="Times New Roman"/>
                <w:b/>
                <w:sz w:val="22"/>
              </w:rPr>
              <w:lastRenderedPageBreak/>
              <w:t>Types of cost</w:t>
            </w:r>
          </w:p>
        </w:tc>
        <w:tc>
          <w:tcPr>
            <w:tcW w:w="4364" w:type="dxa"/>
          </w:tcPr>
          <w:p w14:paraId="30C430CB" w14:textId="0155D98A" w:rsidR="00F76FC7" w:rsidRDefault="00F76FC7" w:rsidP="00F76FC7">
            <w:pPr>
              <w:spacing w:after="240"/>
              <w:jc w:val="left"/>
              <w:rPr>
                <w:rFonts w:cs="Times New Roman"/>
                <w:bCs/>
                <w:sz w:val="22"/>
              </w:rPr>
            </w:pPr>
            <w:r>
              <w:rPr>
                <w:rFonts w:cs="Times New Roman"/>
                <w:b/>
                <w:sz w:val="22"/>
              </w:rPr>
              <w:t>Budget(tk)</w:t>
            </w:r>
          </w:p>
        </w:tc>
      </w:tr>
      <w:tr w:rsidR="00A55D30" w14:paraId="26B8EEFA" w14:textId="77777777" w:rsidTr="00A55D30">
        <w:tc>
          <w:tcPr>
            <w:tcW w:w="4364" w:type="dxa"/>
          </w:tcPr>
          <w:p w14:paraId="5469F170" w14:textId="66CE1F2D" w:rsidR="00A55D30" w:rsidRDefault="00A55D30" w:rsidP="00A55D30">
            <w:pPr>
              <w:spacing w:after="240"/>
              <w:jc w:val="left"/>
              <w:rPr>
                <w:rFonts w:cs="Times New Roman"/>
                <w:bCs/>
                <w:sz w:val="22"/>
              </w:rPr>
            </w:pPr>
            <w:r>
              <w:rPr>
                <w:rFonts w:cs="Times New Roman"/>
                <w:bCs/>
                <w:sz w:val="22"/>
              </w:rPr>
              <w:t>Project management tools</w:t>
            </w:r>
          </w:p>
        </w:tc>
        <w:tc>
          <w:tcPr>
            <w:tcW w:w="4364" w:type="dxa"/>
          </w:tcPr>
          <w:p w14:paraId="7F6026AE" w14:textId="6F3F0658" w:rsidR="00A55D30" w:rsidRDefault="00771C9A" w:rsidP="00771C9A">
            <w:pPr>
              <w:spacing w:after="240"/>
              <w:jc w:val="left"/>
              <w:rPr>
                <w:rFonts w:cs="Times New Roman"/>
                <w:bCs/>
                <w:sz w:val="22"/>
              </w:rPr>
            </w:pPr>
            <w:r>
              <w:rPr>
                <w:rFonts w:cs="Times New Roman"/>
                <w:bCs/>
                <w:sz w:val="22"/>
              </w:rPr>
              <w:t>5,000 – 12,000</w:t>
            </w:r>
          </w:p>
        </w:tc>
      </w:tr>
      <w:tr w:rsidR="00A55D30" w14:paraId="613CBF7A" w14:textId="77777777" w:rsidTr="00A55D30">
        <w:tc>
          <w:tcPr>
            <w:tcW w:w="4364" w:type="dxa"/>
          </w:tcPr>
          <w:p w14:paraId="1FC148A5" w14:textId="67A9715E" w:rsidR="00A55D30" w:rsidRDefault="00A55D30" w:rsidP="00A55D30">
            <w:pPr>
              <w:spacing w:after="240"/>
              <w:jc w:val="left"/>
              <w:rPr>
                <w:rFonts w:cs="Times New Roman"/>
                <w:bCs/>
                <w:sz w:val="22"/>
              </w:rPr>
            </w:pPr>
            <w:r>
              <w:rPr>
                <w:rFonts w:cs="Times New Roman"/>
                <w:bCs/>
                <w:sz w:val="22"/>
              </w:rPr>
              <w:t>Miscellaneous</w:t>
            </w:r>
          </w:p>
        </w:tc>
        <w:tc>
          <w:tcPr>
            <w:tcW w:w="4364" w:type="dxa"/>
          </w:tcPr>
          <w:p w14:paraId="550CA5AD" w14:textId="464B3234" w:rsidR="00A55D30" w:rsidRDefault="00771C9A" w:rsidP="00771C9A">
            <w:pPr>
              <w:spacing w:after="240"/>
              <w:jc w:val="left"/>
              <w:rPr>
                <w:rFonts w:cs="Times New Roman"/>
                <w:bCs/>
                <w:sz w:val="22"/>
              </w:rPr>
            </w:pPr>
            <w:r>
              <w:rPr>
                <w:rFonts w:cs="Times New Roman"/>
                <w:bCs/>
                <w:sz w:val="22"/>
              </w:rPr>
              <w:t>5,000 – 8,000</w:t>
            </w:r>
          </w:p>
        </w:tc>
      </w:tr>
      <w:tr w:rsidR="00771C9A" w14:paraId="73752E1A" w14:textId="77777777" w:rsidTr="00A55D30">
        <w:tc>
          <w:tcPr>
            <w:tcW w:w="4364" w:type="dxa"/>
          </w:tcPr>
          <w:p w14:paraId="5F28E25D" w14:textId="73D4AFF2" w:rsidR="00771C9A" w:rsidRDefault="00771C9A" w:rsidP="00A55D30">
            <w:pPr>
              <w:spacing w:after="240"/>
              <w:jc w:val="left"/>
              <w:rPr>
                <w:rFonts w:cs="Times New Roman"/>
                <w:bCs/>
                <w:sz w:val="22"/>
              </w:rPr>
            </w:pPr>
            <w:r>
              <w:rPr>
                <w:rFonts w:cs="Times New Roman"/>
                <w:bCs/>
                <w:sz w:val="22"/>
              </w:rPr>
              <w:t xml:space="preserve">Total: </w:t>
            </w:r>
          </w:p>
        </w:tc>
        <w:tc>
          <w:tcPr>
            <w:tcW w:w="4364" w:type="dxa"/>
          </w:tcPr>
          <w:p w14:paraId="3E80EF9D" w14:textId="081EA3F9" w:rsidR="00771C9A" w:rsidRDefault="00771C9A" w:rsidP="00771C9A">
            <w:pPr>
              <w:spacing w:after="240"/>
              <w:jc w:val="left"/>
              <w:rPr>
                <w:rFonts w:cs="Times New Roman"/>
                <w:bCs/>
                <w:sz w:val="22"/>
              </w:rPr>
            </w:pPr>
            <w:r>
              <w:rPr>
                <w:rFonts w:cs="Times New Roman"/>
                <w:bCs/>
                <w:sz w:val="22"/>
              </w:rPr>
              <w:t>2,00,000 – 3,50,000</w:t>
            </w:r>
          </w:p>
        </w:tc>
      </w:tr>
    </w:tbl>
    <w:p w14:paraId="4F1496D6" w14:textId="1C04146E" w:rsidR="00090226" w:rsidRDefault="00090226" w:rsidP="00771C9A">
      <w:pPr>
        <w:spacing w:after="240"/>
        <w:jc w:val="left"/>
        <w:rPr>
          <w:rFonts w:cs="Times New Roman"/>
          <w:bCs/>
          <w:szCs w:val="24"/>
        </w:rPr>
      </w:pPr>
    </w:p>
    <w:p w14:paraId="59AE4FA8" w14:textId="3F2FAC1A" w:rsidR="00771C9A" w:rsidRDefault="00771C9A" w:rsidP="00015BFB">
      <w:pPr>
        <w:spacing w:after="240" w:line="240" w:lineRule="auto"/>
        <w:jc w:val="left"/>
        <w:rPr>
          <w:rFonts w:cs="Times New Roman"/>
          <w:bCs/>
          <w:szCs w:val="24"/>
        </w:rPr>
      </w:pPr>
      <w:r>
        <w:rPr>
          <w:rFonts w:cs="Times New Roman"/>
          <w:bCs/>
          <w:szCs w:val="24"/>
        </w:rPr>
        <w:t>The overall budget is characterized by minimal external expenditures, with majority of costs being self-funded</w:t>
      </w:r>
      <w:r w:rsidR="00F76FC7">
        <w:rPr>
          <w:rFonts w:cs="Times New Roman"/>
          <w:bCs/>
          <w:szCs w:val="24"/>
        </w:rPr>
        <w:t xml:space="preserve"> and </w:t>
      </w:r>
      <w:r>
        <w:rPr>
          <w:rFonts w:cs="Times New Roman"/>
          <w:bCs/>
          <w:szCs w:val="24"/>
        </w:rPr>
        <w:t>utilization of</w:t>
      </w:r>
      <w:r w:rsidR="00F76FC7">
        <w:rPr>
          <w:rFonts w:cs="Times New Roman"/>
          <w:bCs/>
          <w:szCs w:val="24"/>
        </w:rPr>
        <w:t xml:space="preserve"> </w:t>
      </w:r>
      <w:r>
        <w:rPr>
          <w:rFonts w:cs="Times New Roman"/>
          <w:bCs/>
          <w:szCs w:val="24"/>
        </w:rPr>
        <w:t>available software and technologies.</w:t>
      </w:r>
    </w:p>
    <w:p w14:paraId="17D2B9E9" w14:textId="77777777" w:rsidR="00015BFB" w:rsidRPr="00771C9A" w:rsidRDefault="00015BFB" w:rsidP="00F76FC7">
      <w:pPr>
        <w:spacing w:after="240"/>
        <w:jc w:val="left"/>
        <w:rPr>
          <w:rFonts w:cs="Times New Roman"/>
          <w:bCs/>
          <w:szCs w:val="24"/>
        </w:rPr>
      </w:pPr>
    </w:p>
    <w:p w14:paraId="1B203BF8" w14:textId="77777777" w:rsidR="00CF0073" w:rsidRDefault="00000000">
      <w:pPr>
        <w:pStyle w:val="Project-H1"/>
      </w:pPr>
      <w:r>
        <w:t>Conclusion</w:t>
      </w:r>
    </w:p>
    <w:p w14:paraId="3EA94CB8" w14:textId="77777777" w:rsidR="00CF0073" w:rsidRDefault="00CF0073">
      <w:pPr>
        <w:spacing w:line="240" w:lineRule="auto"/>
        <w:jc w:val="left"/>
        <w:rPr>
          <w:b/>
          <w:szCs w:val="28"/>
        </w:rPr>
      </w:pPr>
    </w:p>
    <w:p w14:paraId="7FF10E73" w14:textId="77777777" w:rsidR="00CF0073" w:rsidRDefault="00CF0073">
      <w:pPr>
        <w:spacing w:line="240" w:lineRule="auto"/>
        <w:jc w:val="left"/>
        <w:rPr>
          <w:b/>
          <w:szCs w:val="28"/>
        </w:rPr>
      </w:pPr>
    </w:p>
    <w:p w14:paraId="5DC44949" w14:textId="4033D825" w:rsidR="00CF0073" w:rsidRDefault="00000000">
      <w:pPr>
        <w:spacing w:after="300"/>
        <w:rPr>
          <w:rFonts w:cs="Times New Roman"/>
        </w:rPr>
      </w:pPr>
      <w:r>
        <w:t>The development of the online charge sheet, FIR filing and criminal records management system represents a significant leap forward in leveraging technology to enhance the efficiency of law enforcement</w:t>
      </w:r>
      <w:r w:rsidR="00015BFB">
        <w:t>.</w:t>
      </w:r>
    </w:p>
    <w:p w14:paraId="4E3C6AEE" w14:textId="77777777" w:rsidR="00CF0073" w:rsidRDefault="00000000">
      <w:pPr>
        <w:pStyle w:val="Project-H2"/>
      </w:pPr>
      <w:r>
        <w:t>Conclusion and challenges faced</w:t>
      </w:r>
    </w:p>
    <w:p w14:paraId="7EDF1E80" w14:textId="77777777" w:rsidR="00CF0073" w:rsidRDefault="00CF0073">
      <w:pPr>
        <w:pStyle w:val="Project-H2"/>
        <w:numPr>
          <w:ilvl w:val="0"/>
          <w:numId w:val="0"/>
        </w:numPr>
      </w:pPr>
    </w:p>
    <w:p w14:paraId="50A1FFDF" w14:textId="48F6CC43" w:rsidR="00CF0073" w:rsidRDefault="00015BFB" w:rsidP="00F76FC7">
      <w:pPr>
        <w:spacing w:after="240"/>
        <w:rPr>
          <w:rFonts w:cs="Times New Roman"/>
          <w:szCs w:val="24"/>
        </w:rPr>
      </w:pPr>
      <w:r>
        <w:rPr>
          <w:rFonts w:cs="Times New Roman"/>
          <w:szCs w:val="24"/>
        </w:rPr>
        <w:t>T</w:t>
      </w:r>
      <w:r w:rsidRPr="00015BFB">
        <w:rPr>
          <w:rFonts w:cs="Times New Roman"/>
          <w:szCs w:val="24"/>
        </w:rPr>
        <w:t>he system provides users with a seamless and accessible platform to file charge sheets online</w:t>
      </w:r>
      <w:r w:rsidR="00F76FC7">
        <w:rPr>
          <w:rFonts w:cs="Times New Roman"/>
          <w:szCs w:val="24"/>
        </w:rPr>
        <w:t>.</w:t>
      </w:r>
      <w:r w:rsidRPr="00015BFB">
        <w:rPr>
          <w:rFonts w:cs="Times New Roman"/>
          <w:szCs w:val="24"/>
        </w:rPr>
        <w:t xml:space="preserve"> </w:t>
      </w:r>
      <w:r w:rsidR="00F76FC7">
        <w:rPr>
          <w:rFonts w:cs="Times New Roman"/>
          <w:szCs w:val="24"/>
        </w:rPr>
        <w:t>C</w:t>
      </w:r>
      <w:r w:rsidRPr="00015BFB">
        <w:rPr>
          <w:rFonts w:cs="Times New Roman"/>
          <w:szCs w:val="24"/>
        </w:rPr>
        <w:t>oupled with identification of criminal</w:t>
      </w:r>
      <w:r w:rsidR="00F76FC7">
        <w:rPr>
          <w:rFonts w:cs="Times New Roman"/>
          <w:szCs w:val="24"/>
        </w:rPr>
        <w:t>s</w:t>
      </w:r>
      <w:r w:rsidRPr="00015BFB">
        <w:rPr>
          <w:rFonts w:cs="Times New Roman"/>
          <w:szCs w:val="24"/>
        </w:rPr>
        <w:t xml:space="preserve"> and</w:t>
      </w:r>
      <w:r w:rsidR="00F76FC7">
        <w:rPr>
          <w:rFonts w:cs="Times New Roman"/>
          <w:szCs w:val="24"/>
        </w:rPr>
        <w:t xml:space="preserve"> an</w:t>
      </w:r>
      <w:r w:rsidRPr="00015BFB">
        <w:rPr>
          <w:rFonts w:cs="Times New Roman"/>
          <w:szCs w:val="24"/>
        </w:rPr>
        <w:t xml:space="preserve"> approval mechanism, it fluently incorporates the procedure</w:t>
      </w:r>
      <w:r w:rsidR="00F76FC7">
        <w:rPr>
          <w:rFonts w:cs="Times New Roman"/>
          <w:szCs w:val="24"/>
        </w:rPr>
        <w:t>s</w:t>
      </w:r>
      <w:r w:rsidRPr="00015BFB">
        <w:rPr>
          <w:rFonts w:cs="Times New Roman"/>
          <w:szCs w:val="24"/>
        </w:rPr>
        <w:t xml:space="preserve"> of</w:t>
      </w:r>
      <w:r w:rsidR="00F76FC7">
        <w:rPr>
          <w:rFonts w:cs="Times New Roman"/>
          <w:szCs w:val="24"/>
        </w:rPr>
        <w:t xml:space="preserve"> </w:t>
      </w:r>
      <w:r w:rsidRPr="00015BFB">
        <w:rPr>
          <w:rFonts w:cs="Times New Roman"/>
          <w:szCs w:val="24"/>
        </w:rPr>
        <w:t>law enforcement. Admins also have extensive search capabilities,</w:t>
      </w:r>
      <w:r w:rsidR="00F76FC7">
        <w:rPr>
          <w:rFonts w:cs="Times New Roman"/>
          <w:szCs w:val="24"/>
        </w:rPr>
        <w:t xml:space="preserve"> an</w:t>
      </w:r>
      <w:r w:rsidRPr="00015BFB">
        <w:rPr>
          <w:rFonts w:cs="Times New Roman"/>
          <w:szCs w:val="24"/>
        </w:rPr>
        <w:t xml:space="preserve"> efficient way of viewing and updating cases and criminal records,</w:t>
      </w:r>
      <w:r w:rsidR="00F76FC7">
        <w:rPr>
          <w:rFonts w:cs="Times New Roman"/>
          <w:szCs w:val="24"/>
        </w:rPr>
        <w:t xml:space="preserve"> </w:t>
      </w:r>
      <w:r w:rsidRPr="00015BFB">
        <w:rPr>
          <w:rFonts w:cs="Times New Roman"/>
          <w:szCs w:val="24"/>
        </w:rPr>
        <w:t>FIR filing</w:t>
      </w:r>
      <w:r w:rsidR="00F76FC7">
        <w:rPr>
          <w:rFonts w:cs="Times New Roman"/>
          <w:szCs w:val="24"/>
        </w:rPr>
        <w:t>,</w:t>
      </w:r>
      <w:r w:rsidRPr="00015BFB">
        <w:rPr>
          <w:rFonts w:cs="Times New Roman"/>
          <w:szCs w:val="24"/>
        </w:rPr>
        <w:t xml:space="preserve"> which ensures a dynamic investigative purpose. Thus, </w:t>
      </w:r>
      <w:r>
        <w:rPr>
          <w:rFonts w:cs="Times New Roman"/>
          <w:szCs w:val="24"/>
        </w:rPr>
        <w:t>t</w:t>
      </w:r>
      <w:r w:rsidRPr="00015BFB">
        <w:rPr>
          <w:rFonts w:cs="Times New Roman"/>
          <w:szCs w:val="24"/>
        </w:rPr>
        <w:t>he system not only optimizes operational efficiency but also contributes to the evolution of modern, tech-driven law enforcement practices.</w:t>
      </w:r>
      <w:r>
        <w:rPr>
          <w:rFonts w:cs="Times New Roman"/>
          <w:szCs w:val="24"/>
        </w:rPr>
        <w:t xml:space="preserve"> </w:t>
      </w:r>
      <w:r w:rsidR="00F76FC7">
        <w:rPr>
          <w:rFonts w:cs="Times New Roman"/>
          <w:szCs w:val="24"/>
        </w:rPr>
        <w:t>A</w:t>
      </w:r>
      <w:r>
        <w:rPr>
          <w:rFonts w:cs="Times New Roman"/>
          <w:szCs w:val="24"/>
        </w:rPr>
        <w:t>lthough</w:t>
      </w:r>
      <w:r w:rsidR="00F76FC7">
        <w:rPr>
          <w:rFonts w:cs="Times New Roman"/>
          <w:szCs w:val="24"/>
        </w:rPr>
        <w:t xml:space="preserve"> the system was</w:t>
      </w:r>
      <w:r>
        <w:rPr>
          <w:rFonts w:cs="Times New Roman"/>
          <w:szCs w:val="24"/>
        </w:rPr>
        <w:t xml:space="preserve"> built successfully, there were many challenges or hurdles along the </w:t>
      </w:r>
      <w:r w:rsidR="00F76FC7">
        <w:rPr>
          <w:rFonts w:cs="Times New Roman"/>
          <w:szCs w:val="24"/>
        </w:rPr>
        <w:t>way</w:t>
      </w:r>
      <w:r>
        <w:rPr>
          <w:rFonts w:cs="Times New Roman"/>
          <w:szCs w:val="24"/>
        </w:rPr>
        <w:t>. One of which was the accurate extraction of facial features, which required the training of various models on distinct datasets. The limitation</w:t>
      </w:r>
      <w:r w:rsidR="00F76FC7">
        <w:rPr>
          <w:rFonts w:cs="Times New Roman"/>
          <w:szCs w:val="24"/>
        </w:rPr>
        <w:t>s</w:t>
      </w:r>
      <w:r>
        <w:rPr>
          <w:rFonts w:cs="Times New Roman"/>
          <w:szCs w:val="24"/>
        </w:rPr>
        <w:t xml:space="preserve"> of a large dataset further impacted the precision of the results. Another hurdle that was faced was in the domain of web technology, particularly in integrating the models as it was taking</w:t>
      </w:r>
      <w:r w:rsidR="00F76FC7">
        <w:rPr>
          <w:rFonts w:cs="Times New Roman"/>
          <w:szCs w:val="24"/>
        </w:rPr>
        <w:t xml:space="preserve"> a</w:t>
      </w:r>
      <w:r>
        <w:rPr>
          <w:rFonts w:cs="Times New Roman"/>
          <w:szCs w:val="24"/>
        </w:rPr>
        <w:t xml:space="preserve"> long time to load them and addressing various UI/UX design issues. Nevertheless, the challenges were confronted directly</w:t>
      </w:r>
      <w:r w:rsidR="00F76FC7">
        <w:rPr>
          <w:rFonts w:cs="Times New Roman"/>
          <w:szCs w:val="24"/>
        </w:rPr>
        <w:t>,</w:t>
      </w:r>
      <w:r>
        <w:rPr>
          <w:rFonts w:cs="Times New Roman"/>
          <w:szCs w:val="24"/>
        </w:rPr>
        <w:t xml:space="preserve"> ultimately ensuring the project’s overall success.</w:t>
      </w:r>
    </w:p>
    <w:p w14:paraId="71E1F316" w14:textId="77777777" w:rsidR="00CF0073" w:rsidRDefault="00000000">
      <w:pPr>
        <w:pStyle w:val="Project-H2"/>
        <w:widowControl w:val="0"/>
      </w:pPr>
      <w:bookmarkStart w:id="13" w:name="_Toc150840492"/>
      <w:r>
        <w:lastRenderedPageBreak/>
        <w:t>Future Study</w:t>
      </w:r>
      <w:bookmarkEnd w:id="13"/>
    </w:p>
    <w:p w14:paraId="04379479" w14:textId="77777777" w:rsidR="00CF0073" w:rsidRDefault="00CF0073">
      <w:pPr>
        <w:pStyle w:val="Project-H2"/>
        <w:widowControl w:val="0"/>
        <w:numPr>
          <w:ilvl w:val="0"/>
          <w:numId w:val="0"/>
        </w:numPr>
        <w:rPr>
          <w:sz w:val="24"/>
        </w:rPr>
      </w:pPr>
    </w:p>
    <w:p w14:paraId="634794A3" w14:textId="235965A6" w:rsidR="00CF0073" w:rsidRDefault="00000000">
      <w:pPr>
        <w:pStyle w:val="Heading1"/>
        <w:keepNext w:val="0"/>
        <w:keepLines w:val="0"/>
        <w:widowControl w:val="0"/>
        <w:spacing w:before="0"/>
        <w:rPr>
          <w:rFonts w:eastAsiaTheme="minorHAnsi" w:cstheme="minorBidi"/>
          <w:b w:val="0"/>
          <w:color w:val="auto"/>
          <w:sz w:val="24"/>
          <w:szCs w:val="22"/>
        </w:rPr>
      </w:pPr>
      <w:r>
        <w:rPr>
          <w:rFonts w:eastAsiaTheme="minorHAnsi" w:cstheme="minorBidi"/>
          <w:b w:val="0"/>
          <w:color w:val="auto"/>
          <w:sz w:val="24"/>
          <w:szCs w:val="22"/>
        </w:rPr>
        <w:t>As we overcame some of the challenges</w:t>
      </w:r>
      <w:r w:rsidR="00F76FC7">
        <w:rPr>
          <w:rFonts w:eastAsiaTheme="minorHAnsi" w:cstheme="minorBidi"/>
          <w:b w:val="0"/>
          <w:color w:val="auto"/>
          <w:sz w:val="24"/>
          <w:szCs w:val="22"/>
        </w:rPr>
        <w:t>,</w:t>
      </w:r>
      <w:r>
        <w:rPr>
          <w:rFonts w:eastAsiaTheme="minorHAnsi" w:cstheme="minorBidi"/>
          <w:b w:val="0"/>
          <w:color w:val="auto"/>
          <w:sz w:val="24"/>
          <w:szCs w:val="22"/>
        </w:rPr>
        <w:t xml:space="preserve"> there </w:t>
      </w:r>
      <w:r w:rsidR="00F76FC7">
        <w:rPr>
          <w:rFonts w:eastAsiaTheme="minorHAnsi" w:cstheme="minorBidi"/>
          <w:b w:val="0"/>
          <w:color w:val="auto"/>
          <w:sz w:val="24"/>
          <w:szCs w:val="22"/>
        </w:rPr>
        <w:t>are</w:t>
      </w:r>
      <w:r>
        <w:rPr>
          <w:rFonts w:eastAsiaTheme="minorHAnsi" w:cstheme="minorBidi"/>
          <w:b w:val="0"/>
          <w:color w:val="auto"/>
          <w:sz w:val="24"/>
          <w:szCs w:val="22"/>
        </w:rPr>
        <w:t xml:space="preserve"> still some fields left for improvement. The project can be extended to include additional l</w:t>
      </w:r>
      <w:r w:rsidR="00F76FC7">
        <w:rPr>
          <w:rFonts w:eastAsiaTheme="minorHAnsi" w:cstheme="minorBidi"/>
          <w:b w:val="0"/>
          <w:color w:val="auto"/>
          <w:sz w:val="24"/>
          <w:szCs w:val="22"/>
        </w:rPr>
        <w:t>egal</w:t>
      </w:r>
      <w:r>
        <w:rPr>
          <w:rFonts w:eastAsiaTheme="minorHAnsi" w:cstheme="minorBidi"/>
          <w:b w:val="0"/>
          <w:color w:val="auto"/>
          <w:sz w:val="24"/>
          <w:szCs w:val="22"/>
        </w:rPr>
        <w:t xml:space="preserve"> procedures, such as incorporating courtroom processes and addressing a broader spectrum of criminal activities. Further study can be done to increase the number of datasets, particularly in each class</w:t>
      </w:r>
      <w:r w:rsidR="00F76FC7">
        <w:rPr>
          <w:rFonts w:eastAsiaTheme="minorHAnsi" w:cstheme="minorBidi"/>
          <w:b w:val="0"/>
          <w:color w:val="auto"/>
          <w:sz w:val="24"/>
          <w:szCs w:val="22"/>
        </w:rPr>
        <w:t xml:space="preserve"> where</w:t>
      </w:r>
      <w:r>
        <w:rPr>
          <w:rFonts w:eastAsiaTheme="minorHAnsi" w:cstheme="minorBidi"/>
          <w:b w:val="0"/>
          <w:color w:val="auto"/>
          <w:sz w:val="24"/>
          <w:szCs w:val="22"/>
        </w:rPr>
        <w:t xml:space="preserve"> having more than 10,000 images can significantly improve the results of the model.</w:t>
      </w:r>
      <w:r w:rsidR="00F76FC7">
        <w:rPr>
          <w:rFonts w:eastAsiaTheme="minorHAnsi" w:cstheme="minorBidi"/>
          <w:b w:val="0"/>
          <w:color w:val="auto"/>
          <w:sz w:val="24"/>
          <w:szCs w:val="22"/>
        </w:rPr>
        <w:t xml:space="preserve"> A b</w:t>
      </w:r>
      <w:r>
        <w:rPr>
          <w:rFonts w:eastAsiaTheme="minorHAnsi" w:cstheme="minorBidi"/>
          <w:b w:val="0"/>
          <w:color w:val="auto"/>
          <w:sz w:val="24"/>
          <w:szCs w:val="22"/>
        </w:rPr>
        <w:t>etter understanding of the technology and time efficiency can lead to a well-rounded architectural model that can produce all feature extraction</w:t>
      </w:r>
      <w:r w:rsidR="00F76FC7">
        <w:rPr>
          <w:rFonts w:eastAsiaTheme="minorHAnsi" w:cstheme="minorBidi"/>
          <w:b w:val="0"/>
          <w:color w:val="auto"/>
          <w:sz w:val="24"/>
          <w:szCs w:val="22"/>
        </w:rPr>
        <w:t>s</w:t>
      </w:r>
      <w:r>
        <w:rPr>
          <w:rFonts w:eastAsiaTheme="minorHAnsi" w:cstheme="minorBidi"/>
          <w:b w:val="0"/>
          <w:color w:val="auto"/>
          <w:sz w:val="24"/>
          <w:szCs w:val="22"/>
        </w:rPr>
        <w:t xml:space="preserve"> in one model. Further features can be implemented on the web application to scale the project for</w:t>
      </w:r>
      <w:r w:rsidR="00F76FC7">
        <w:rPr>
          <w:rFonts w:eastAsiaTheme="minorHAnsi" w:cstheme="minorBidi"/>
          <w:b w:val="0"/>
          <w:color w:val="auto"/>
          <w:sz w:val="24"/>
          <w:szCs w:val="22"/>
        </w:rPr>
        <w:t xml:space="preserve"> a</w:t>
      </w:r>
      <w:r>
        <w:rPr>
          <w:rFonts w:eastAsiaTheme="minorHAnsi" w:cstheme="minorBidi"/>
          <w:b w:val="0"/>
          <w:color w:val="auto"/>
          <w:sz w:val="24"/>
          <w:szCs w:val="22"/>
        </w:rPr>
        <w:t xml:space="preserve"> wide variety of societies.</w:t>
      </w:r>
    </w:p>
    <w:p w14:paraId="4C1E1146" w14:textId="77777777" w:rsidR="00CF0073" w:rsidRDefault="00000000">
      <w:pPr>
        <w:pStyle w:val="Heading1"/>
        <w:spacing w:before="0" w:after="0"/>
      </w:pPr>
      <w:bookmarkStart w:id="14" w:name="_Toc150840494"/>
      <w:r>
        <w:t>References</w:t>
      </w:r>
      <w:bookmarkEnd w:id="14"/>
    </w:p>
    <w:p w14:paraId="38897F06" w14:textId="77777777" w:rsidR="00CF0073" w:rsidRDefault="00CF0073">
      <w:pPr>
        <w:spacing w:line="240" w:lineRule="auto"/>
      </w:pPr>
    </w:p>
    <w:p w14:paraId="0DDAE5CB" w14:textId="77777777" w:rsidR="00CF0073" w:rsidRDefault="00000000">
      <w:pPr>
        <w:widowControl w:val="0"/>
        <w:autoSpaceDE w:val="0"/>
        <w:autoSpaceDN w:val="0"/>
        <w:adjustRightInd w:val="0"/>
        <w:spacing w:before="120" w:after="120"/>
        <w:ind w:left="634" w:hanging="634"/>
        <w:rPr>
          <w:rFonts w:cs="Times New Roman"/>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Pr>
          <w:rFonts w:cs="Times New Roman"/>
          <w:szCs w:val="24"/>
        </w:rPr>
        <w:t>[1]</w:t>
      </w:r>
      <w:r>
        <w:rPr>
          <w:rFonts w:cs="Times New Roman"/>
          <w:szCs w:val="24"/>
        </w:rPr>
        <w:tab/>
      </w:r>
      <w:r>
        <w:t>Alarifi, J. S., Goyal, M., Davison, A. K., Dancey, D., Khan, R., &amp; Yap, M. H. (2017). Facial Skin Classification Using Convolutional Neural Networks (pp. 479–485). https://doi.org/10.1007/978-3-319-59876-5_53</w:t>
      </w:r>
    </w:p>
    <w:p w14:paraId="21AE63B5" w14:textId="77777777" w:rsidR="00CF0073" w:rsidRDefault="00000000">
      <w:pPr>
        <w:widowControl w:val="0"/>
        <w:spacing w:before="120" w:after="120"/>
        <w:ind w:left="634" w:hanging="634"/>
      </w:pPr>
      <w:r>
        <w:rPr>
          <w:rFonts w:cs="Times New Roman"/>
          <w:szCs w:val="24"/>
        </w:rPr>
        <w:t>[2]</w:t>
      </w:r>
      <w:r>
        <w:rPr>
          <w:rFonts w:cs="Times New Roman"/>
          <w:szCs w:val="24"/>
        </w:rPr>
        <w:tab/>
      </w:r>
      <w:r>
        <w:t>LIEW, S. S., KHALIL-HANI, M., AHMAD RADZI, S., &amp; BAKHTERI, R. (2016). Gender classification: a convolutional neural network approach. TURKISH JOURNAL OF ELECTRICAL ENGINEERING &amp; COMPUTER SCIENCES, 24, 1248–1264. https://doi.org/10.3906/elk-1311-58</w:t>
      </w:r>
    </w:p>
    <w:p w14:paraId="3A33CAC1" w14:textId="77777777" w:rsidR="00CF0073" w:rsidRDefault="00000000">
      <w:pPr>
        <w:widowControl w:val="0"/>
        <w:autoSpaceDE w:val="0"/>
        <w:autoSpaceDN w:val="0"/>
        <w:adjustRightInd w:val="0"/>
        <w:spacing w:before="120" w:after="120"/>
        <w:ind w:left="634" w:hanging="634"/>
        <w:rPr>
          <w:rFonts w:cs="Times New Roman"/>
          <w:szCs w:val="24"/>
        </w:rPr>
      </w:pPr>
      <w:r>
        <w:rPr>
          <w:rFonts w:cs="Times New Roman"/>
          <w:szCs w:val="24"/>
        </w:rPr>
        <w:t>[3]</w:t>
      </w:r>
      <w:r>
        <w:rPr>
          <w:rFonts w:cs="Times New Roman"/>
          <w:szCs w:val="24"/>
        </w:rPr>
        <w:tab/>
      </w:r>
      <w:r>
        <w:t>Muhammad, U. R., Svanera, M., Leonardi, R., &amp; Benini, S. (2018). Hair detection, segmentation, and hairstyle classification in the wild. Image and Vision Computing, 71, 25–37. https://doi.org/10.1016/j.imavis.2018.02.001</w:t>
      </w:r>
    </w:p>
    <w:p w14:paraId="6FF62A33" w14:textId="77777777" w:rsidR="00CF0073" w:rsidRDefault="00000000">
      <w:pPr>
        <w:widowControl w:val="0"/>
        <w:autoSpaceDE w:val="0"/>
        <w:autoSpaceDN w:val="0"/>
        <w:adjustRightInd w:val="0"/>
        <w:spacing w:before="120" w:after="120"/>
        <w:ind w:left="634" w:hanging="634"/>
        <w:rPr>
          <w:rFonts w:cs="Times New Roman"/>
          <w:szCs w:val="24"/>
        </w:rPr>
      </w:pPr>
      <w:r>
        <w:rPr>
          <w:rFonts w:cs="Times New Roman"/>
          <w:szCs w:val="24"/>
        </w:rPr>
        <w:t>[4]</w:t>
      </w:r>
      <w:r>
        <w:rPr>
          <w:rFonts w:cs="Times New Roman"/>
          <w:szCs w:val="24"/>
        </w:rPr>
        <w:tab/>
      </w:r>
      <w:r>
        <w:t>Mustapha, M. F., Mohamad, N. M., Osman, G., &amp; Ab Hamid, S. H. (2021). Age Group Classification using Convolutional Neural Network (CNN). Journal of Physics:ConferenceSeries,2084(1),012028.https://doi.org/10.1088/1742-6596/2084/1/012028</w:t>
      </w:r>
    </w:p>
    <w:p w14:paraId="51BDC96F" w14:textId="77777777" w:rsidR="00CF0073" w:rsidRDefault="00000000">
      <w:pPr>
        <w:widowControl w:val="0"/>
        <w:autoSpaceDE w:val="0"/>
        <w:autoSpaceDN w:val="0"/>
        <w:adjustRightInd w:val="0"/>
        <w:spacing w:before="120" w:after="120"/>
        <w:ind w:left="634" w:hanging="634"/>
        <w:rPr>
          <w:rFonts w:cs="Times New Roman"/>
          <w:szCs w:val="24"/>
        </w:rPr>
      </w:pPr>
      <w:r>
        <w:rPr>
          <w:rFonts w:cs="Times New Roman"/>
          <w:szCs w:val="24"/>
        </w:rPr>
        <w:t>[5]</w:t>
      </w:r>
      <w:r>
        <w:rPr>
          <w:rFonts w:cs="Times New Roman"/>
          <w:szCs w:val="24"/>
        </w:rPr>
        <w:tab/>
      </w:r>
      <w:r>
        <w:t>Deep Learning with Python Book by Francois Chollet</w:t>
      </w:r>
    </w:p>
    <w:p w14:paraId="78E5782B" w14:textId="77777777" w:rsidR="00CF0073" w:rsidRDefault="00000000">
      <w:pPr>
        <w:widowControl w:val="0"/>
        <w:autoSpaceDE w:val="0"/>
        <w:autoSpaceDN w:val="0"/>
        <w:adjustRightInd w:val="0"/>
        <w:spacing w:before="120" w:after="120"/>
        <w:ind w:left="634" w:hanging="634"/>
        <w:rPr>
          <w:rFonts w:cs="Times New Roman"/>
          <w:szCs w:val="24"/>
        </w:rPr>
      </w:pPr>
      <w:r>
        <w:rPr>
          <w:rFonts w:cs="Times New Roman"/>
          <w:szCs w:val="24"/>
        </w:rPr>
        <w:t>[6]</w:t>
      </w:r>
      <w:r>
        <w:rPr>
          <w:rFonts w:cs="Times New Roman"/>
          <w:szCs w:val="24"/>
        </w:rPr>
        <w:tab/>
      </w:r>
      <w:hyperlink r:id="rId44" w:history="1">
        <w:r>
          <w:rPr>
            <w:rStyle w:val="Hyperlink"/>
          </w:rPr>
          <w:t>Django documentation | Django documentation | Django (djangoproject.com)</w:t>
        </w:r>
      </w:hyperlink>
    </w:p>
    <w:p w14:paraId="16400974" w14:textId="77777777" w:rsidR="00CF0073" w:rsidRDefault="00000000">
      <w:pPr>
        <w:widowControl w:val="0"/>
        <w:autoSpaceDE w:val="0"/>
        <w:autoSpaceDN w:val="0"/>
        <w:adjustRightInd w:val="0"/>
        <w:spacing w:before="120" w:after="120"/>
        <w:ind w:left="634" w:hanging="634"/>
        <w:rPr>
          <w:rFonts w:cs="Times New Roman"/>
          <w:szCs w:val="24"/>
        </w:rPr>
      </w:pPr>
      <w:r>
        <w:rPr>
          <w:rFonts w:cs="Times New Roman"/>
          <w:szCs w:val="24"/>
        </w:rPr>
        <w:t>[7]</w:t>
      </w:r>
      <w:r>
        <w:rPr>
          <w:rFonts w:cs="Times New Roman"/>
          <w:szCs w:val="24"/>
        </w:rPr>
        <w:tab/>
      </w:r>
      <w:hyperlink r:id="rId45" w:anchor="resnet50-function" w:history="1">
        <w:r>
          <w:rPr>
            <w:rStyle w:val="Hyperlink"/>
          </w:rPr>
          <w:t>ResNet and ResNetV2 (keras.io)</w:t>
        </w:r>
      </w:hyperlink>
    </w:p>
    <w:p w14:paraId="31B7561F" w14:textId="77777777" w:rsidR="00CF0073" w:rsidRDefault="00000000">
      <w:pPr>
        <w:widowControl w:val="0"/>
        <w:autoSpaceDE w:val="0"/>
        <w:autoSpaceDN w:val="0"/>
        <w:adjustRightInd w:val="0"/>
        <w:spacing w:before="120" w:after="120"/>
        <w:ind w:left="634" w:hanging="634"/>
        <w:rPr>
          <w:rFonts w:cs="Times New Roman"/>
        </w:rPr>
      </w:pPr>
      <w:r>
        <w:rPr>
          <w:rFonts w:cs="Times New Roman"/>
          <w:szCs w:val="24"/>
        </w:rPr>
        <w:t>[8]</w:t>
      </w:r>
      <w:r>
        <w:rPr>
          <w:rFonts w:cs="Times New Roman"/>
          <w:szCs w:val="24"/>
        </w:rPr>
        <w:tab/>
      </w:r>
      <w:hyperlink r:id="rId46" w:history="1">
        <w:r>
          <w:rPr>
            <w:rStyle w:val="Hyperlink"/>
          </w:rPr>
          <w:t>AI-Generated Faces: Diverse &amp; Customizable | Generated.Photos</w:t>
        </w:r>
      </w:hyperlink>
    </w:p>
    <w:p w14:paraId="2560BF68" w14:textId="4BB5911F" w:rsidR="005431CC" w:rsidRPr="005431CC" w:rsidRDefault="00000000" w:rsidP="005431CC">
      <w:pPr>
        <w:rPr>
          <w:rFonts w:cs="Times New Roman"/>
          <w:szCs w:val="24"/>
        </w:rPr>
      </w:pPr>
      <w:r>
        <w:rPr>
          <w:rFonts w:cs="Times New Roman"/>
          <w:szCs w:val="24"/>
        </w:rPr>
        <w:lastRenderedPageBreak/>
        <w:fldChar w:fldCharType="end"/>
      </w:r>
    </w:p>
    <w:sectPr w:rsidR="005431CC" w:rsidRPr="005431CC">
      <w:headerReference w:type="default" r:id="rId47"/>
      <w:footerReference w:type="default" r:id="rId48"/>
      <w:pgSz w:w="11906" w:h="16838"/>
      <w:pgMar w:top="1728" w:right="1440" w:bottom="1440" w:left="172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31551F" w14:textId="77777777" w:rsidR="00B044DC" w:rsidRDefault="00B044DC">
      <w:pPr>
        <w:spacing w:line="240" w:lineRule="auto"/>
      </w:pPr>
      <w:r>
        <w:separator/>
      </w:r>
    </w:p>
  </w:endnote>
  <w:endnote w:type="continuationSeparator" w:id="0">
    <w:p w14:paraId="58E74765" w14:textId="77777777" w:rsidR="00B044DC" w:rsidRDefault="00B044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5D251" w14:textId="77777777" w:rsidR="002B6208" w:rsidRDefault="002B62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F01E78" w14:textId="77777777" w:rsidR="00CF0073" w:rsidRDefault="00000000">
    <w:pPr>
      <w:pStyle w:val="Footer"/>
      <w:jc w:val="right"/>
    </w:pPr>
    <w:r>
      <w:t>© Dept. of CSE, KUE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6419664"/>
      <w:docPartObj>
        <w:docPartGallery w:val="AutoText"/>
      </w:docPartObj>
    </w:sdtPr>
    <w:sdtEndPr>
      <w:rPr>
        <w:color w:val="808080" w:themeColor="background1" w:themeShade="80"/>
        <w:spacing w:val="60"/>
      </w:rPr>
    </w:sdtEndPr>
    <w:sdtContent>
      <w:p w14:paraId="1C47C681" w14:textId="029B087E" w:rsidR="00CF0073" w:rsidRDefault="002B6208">
        <w:pPr>
          <w:pStyle w:val="Footer"/>
          <w:pBdr>
            <w:top w:val="single" w:sz="4" w:space="1" w:color="D9D9D9" w:themeColor="background1" w:themeShade="D9"/>
          </w:pBdr>
          <w:rPr>
            <w:b/>
            <w:bCs/>
          </w:rPr>
        </w:pPr>
        <w:r>
          <w:tab/>
          <w:t>ii</w:t>
        </w:r>
      </w:p>
    </w:sdtContent>
  </w:sdt>
  <w:p w14:paraId="0896F764" w14:textId="77777777" w:rsidR="00CF0073" w:rsidRDefault="00CF007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8506954"/>
      <w:docPartObj>
        <w:docPartGallery w:val="AutoText"/>
      </w:docPartObj>
    </w:sdtPr>
    <w:sdtContent>
      <w:p w14:paraId="29BF903D" w14:textId="46C0DC30" w:rsidR="00CF0073" w:rsidRDefault="002B6208">
        <w:pPr>
          <w:pStyle w:val="Footer"/>
          <w:jc w:val="center"/>
        </w:pPr>
        <w:r>
          <w:t>iii</w:t>
        </w:r>
      </w:p>
    </w:sdtContent>
  </w:sdt>
  <w:p w14:paraId="350D48E8" w14:textId="77777777" w:rsidR="00CF0073" w:rsidRDefault="00CF007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3227510"/>
      <w:docPartObj>
        <w:docPartGallery w:val="AutoText"/>
      </w:docPartObj>
    </w:sdtPr>
    <w:sdtContent>
      <w:p w14:paraId="5EEFA4A2" w14:textId="77777777" w:rsidR="00CF0073" w:rsidRDefault="00000000">
        <w:pPr>
          <w:pStyle w:val="Footer"/>
          <w:jc w:val="center"/>
        </w:pPr>
        <w:r>
          <w:fldChar w:fldCharType="begin"/>
        </w:r>
        <w:r>
          <w:instrText xml:space="preserve"> PAGE   \* MERGEFORMAT </w:instrText>
        </w:r>
        <w:r>
          <w:fldChar w:fldCharType="separate"/>
        </w:r>
        <w:r>
          <w:t>6</w:t>
        </w:r>
        <w:r>
          <w:fldChar w:fldCharType="end"/>
        </w:r>
      </w:p>
    </w:sdtContent>
  </w:sdt>
  <w:p w14:paraId="2A8BC82C" w14:textId="77777777" w:rsidR="00CF0073" w:rsidRDefault="00CF00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890C96" w14:textId="77777777" w:rsidR="00B044DC" w:rsidRDefault="00B044DC">
      <w:r>
        <w:separator/>
      </w:r>
    </w:p>
  </w:footnote>
  <w:footnote w:type="continuationSeparator" w:id="0">
    <w:p w14:paraId="37A047CB" w14:textId="77777777" w:rsidR="00B044DC" w:rsidRDefault="00B044D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39FEF6" w14:textId="77777777" w:rsidR="002B6208" w:rsidRDefault="002B62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BF4885" w14:textId="52938677" w:rsidR="00277BBF" w:rsidRPr="00277BBF" w:rsidRDefault="00277BBF" w:rsidP="00277BBF">
    <w:pPr>
      <w:pStyle w:val="Header"/>
      <w:spacing w:line="360" w:lineRule="auto"/>
      <w:jc w:val="center"/>
      <w:rPr>
        <w:sz w:val="28"/>
        <w:szCs w:val="28"/>
      </w:rPr>
    </w:pPr>
    <w:r>
      <w:rPr>
        <w:sz w:val="28"/>
        <w:szCs w:val="28"/>
      </w:rPr>
      <w:t>CSE 3200: System Development Proje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867809"/>
      <w:docPartObj>
        <w:docPartGallery w:val="AutoText"/>
      </w:docPartObj>
    </w:sdtPr>
    <w:sdtEndPr>
      <w:rPr>
        <w:color w:val="808080" w:themeColor="background1" w:themeShade="80"/>
        <w:spacing w:val="60"/>
      </w:rPr>
    </w:sdtEndPr>
    <w:sdtContent>
      <w:p w14:paraId="3FE544D3" w14:textId="77777777" w:rsidR="00CF0073" w:rsidRDefault="00000000">
        <w:pPr>
          <w:pStyle w:val="Header"/>
          <w:pBdr>
            <w:bottom w:val="single" w:sz="4" w:space="1" w:color="D9D9D9" w:themeColor="background1" w:themeShade="D9"/>
          </w:pBdr>
          <w:rPr>
            <w:b/>
            <w:bCs/>
          </w:rPr>
        </w:pPr>
        <w:r>
          <w:fldChar w:fldCharType="begin"/>
        </w:r>
        <w:r>
          <w:instrText xml:space="preserve"> PAGE   \* MERGEFORMAT </w:instrText>
        </w:r>
        <w:r>
          <w:fldChar w:fldCharType="separate"/>
        </w:r>
        <w:r>
          <w:rPr>
            <w:b/>
            <w:bCs/>
          </w:rPr>
          <w:t>i</w:t>
        </w:r>
        <w:r>
          <w:rPr>
            <w:b/>
            <w:bCs/>
          </w:rPr>
          <w:fldChar w:fldCharType="end"/>
        </w:r>
        <w:r>
          <w:rPr>
            <w:b/>
            <w:bCs/>
          </w:rPr>
          <w:t xml:space="preserve"> | </w:t>
        </w:r>
        <w:r>
          <w:rPr>
            <w:color w:val="808080" w:themeColor="background1" w:themeShade="80"/>
            <w:spacing w:val="60"/>
          </w:rPr>
          <w:t>Page</w:t>
        </w:r>
      </w:p>
    </w:sdtContent>
  </w:sdt>
  <w:p w14:paraId="598E1FAD" w14:textId="77777777" w:rsidR="00CF0073" w:rsidRDefault="00CF007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CFCA8" w14:textId="77777777" w:rsidR="00CF0073" w:rsidRDefault="00CF0073">
    <w:pPr>
      <w:pStyle w:val="Header"/>
    </w:pPr>
  </w:p>
  <w:p w14:paraId="3D756623" w14:textId="77777777" w:rsidR="00CF0073" w:rsidRDefault="00CF007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3536362"/>
      <w:docPartObj>
        <w:docPartGallery w:val="AutoText"/>
      </w:docPartObj>
    </w:sdtPr>
    <w:sdtEndPr>
      <w:rPr>
        <w:color w:val="808080" w:themeColor="background1" w:themeShade="80"/>
        <w:spacing w:val="60"/>
      </w:rPr>
    </w:sdtEndPr>
    <w:sdtContent>
      <w:p w14:paraId="3728AA4F" w14:textId="77777777" w:rsidR="00CF0073" w:rsidRDefault="00000000">
        <w:pPr>
          <w:pStyle w:val="Header"/>
          <w:pBdr>
            <w:bottom w:val="single" w:sz="4" w:space="1" w:color="D9D9D9" w:themeColor="background1" w:themeShade="D9"/>
          </w:pBdr>
          <w:rPr>
            <w:b/>
            <w:bCs/>
          </w:rPr>
        </w:pPr>
        <w:r>
          <w:fldChar w:fldCharType="begin"/>
        </w:r>
        <w:r>
          <w:instrText xml:space="preserve"> PAGE   \* MERGEFORMAT </w:instrText>
        </w:r>
        <w:r>
          <w:fldChar w:fldCharType="separate"/>
        </w:r>
        <w:r>
          <w:rPr>
            <w:b/>
            <w:bCs/>
          </w:rPr>
          <w:t>i</w:t>
        </w:r>
        <w:r>
          <w:rPr>
            <w:b/>
            <w:bCs/>
          </w:rPr>
          <w:fldChar w:fldCharType="end"/>
        </w:r>
        <w:r>
          <w:rPr>
            <w:b/>
            <w:bCs/>
          </w:rPr>
          <w:t xml:space="preserve"> | </w:t>
        </w:r>
        <w:r>
          <w:rPr>
            <w:color w:val="808080" w:themeColor="background1" w:themeShade="80"/>
            <w:spacing w:val="60"/>
          </w:rPr>
          <w:t>Page</w:t>
        </w:r>
      </w:p>
    </w:sdtContent>
  </w:sdt>
  <w:p w14:paraId="2E1A73D0" w14:textId="77777777" w:rsidR="00CF0073" w:rsidRDefault="00CF007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B655F" w14:textId="77777777" w:rsidR="00CF0073" w:rsidRDefault="00CF00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C159DD"/>
    <w:multiLevelType w:val="multilevel"/>
    <w:tmpl w:val="5EC159DD"/>
    <w:lvl w:ilvl="0">
      <w:start w:val="1"/>
      <w:numFmt w:val="decimal"/>
      <w:pStyle w:val="Project-H1"/>
      <w:lvlText w:val="%1"/>
      <w:lvlJc w:val="left"/>
      <w:pPr>
        <w:ind w:left="360" w:hanging="360"/>
      </w:pPr>
      <w:rPr>
        <w:rFonts w:hint="default"/>
      </w:rPr>
    </w:lvl>
    <w:lvl w:ilvl="1">
      <w:start w:val="1"/>
      <w:numFmt w:val="decimal"/>
      <w:pStyle w:val="Project-H2"/>
      <w:isLgl/>
      <w:lvlText w:val="%1.%2"/>
      <w:lvlJc w:val="left"/>
      <w:pPr>
        <w:ind w:left="420" w:hanging="420"/>
      </w:pPr>
      <w:rPr>
        <w:rFonts w:hint="default"/>
      </w:rPr>
    </w:lvl>
    <w:lvl w:ilvl="2">
      <w:start w:val="1"/>
      <w:numFmt w:val="decimal"/>
      <w:pStyle w:val="Project-H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65595F33"/>
    <w:multiLevelType w:val="multilevel"/>
    <w:tmpl w:val="65595F33"/>
    <w:lvl w:ilvl="0">
      <w:start w:val="1"/>
      <w:numFmt w:val="decimal"/>
      <w:pStyle w:val="3200-Heading2"/>
      <w:lvlText w:val="%1"/>
      <w:lvlJc w:val="left"/>
      <w:pPr>
        <w:ind w:left="360" w:hanging="360"/>
      </w:pPr>
      <w:rPr>
        <w:rFonts w:hint="default"/>
        <w:i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7B3E50A4"/>
    <w:multiLevelType w:val="multilevel"/>
    <w:tmpl w:val="7B3E50A4"/>
    <w:lvl w:ilvl="0">
      <w:start w:val="1"/>
      <w:numFmt w:val="decimal"/>
      <w:pStyle w:val="Heading2"/>
      <w:lvlText w:val="1. %1."/>
      <w:lvlJc w:val="left"/>
      <w:pPr>
        <w:ind w:left="360" w:hanging="360"/>
      </w:pPr>
      <w:rPr>
        <w:rFonts w:hint="default"/>
        <w:i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7E27767C"/>
    <w:multiLevelType w:val="multilevel"/>
    <w:tmpl w:val="7E27767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1997222901">
    <w:abstractNumId w:val="2"/>
  </w:num>
  <w:num w:numId="2" w16cid:durableId="940572903">
    <w:abstractNumId w:val="0"/>
  </w:num>
  <w:num w:numId="3" w16cid:durableId="849291622">
    <w:abstractNumId w:val="1"/>
  </w:num>
  <w:num w:numId="4" w16cid:durableId="464734443">
    <w:abstractNumId w:val="3"/>
  </w:num>
  <w:num w:numId="5" w16cid:durableId="1272736318">
    <w:abstractNumId w:val="0"/>
    <w:lvlOverride w:ilvl="0">
      <w:startOverride w:val="3"/>
    </w:lvlOverride>
    <w:lvlOverride w:ilvl="1">
      <w:startOverride w:val="3"/>
    </w:lvlOverride>
    <w:lvlOverride w:ilvl="2">
      <w:startOverride w:val="4"/>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2MTA0NjAyNjIwMDFT0lEKTi0uzszPAykwrgUAYLMBvCwAAAA="/>
  </w:docVars>
  <w:rsids>
    <w:rsidRoot w:val="0067634D"/>
    <w:rsid w:val="0000155E"/>
    <w:rsid w:val="00002C1C"/>
    <w:rsid w:val="00003C0D"/>
    <w:rsid w:val="00003F6B"/>
    <w:rsid w:val="000041E3"/>
    <w:rsid w:val="0000424D"/>
    <w:rsid w:val="00004599"/>
    <w:rsid w:val="000053AA"/>
    <w:rsid w:val="00005E99"/>
    <w:rsid w:val="000060E5"/>
    <w:rsid w:val="00006AB9"/>
    <w:rsid w:val="0001200D"/>
    <w:rsid w:val="00012591"/>
    <w:rsid w:val="00012ABE"/>
    <w:rsid w:val="00013949"/>
    <w:rsid w:val="00013B14"/>
    <w:rsid w:val="00014018"/>
    <w:rsid w:val="000142E7"/>
    <w:rsid w:val="00015986"/>
    <w:rsid w:val="000159C1"/>
    <w:rsid w:val="00015BFB"/>
    <w:rsid w:val="00016652"/>
    <w:rsid w:val="00016C49"/>
    <w:rsid w:val="00016CEE"/>
    <w:rsid w:val="000175BD"/>
    <w:rsid w:val="000205AD"/>
    <w:rsid w:val="00021640"/>
    <w:rsid w:val="00021A46"/>
    <w:rsid w:val="00021BBC"/>
    <w:rsid w:val="0002241C"/>
    <w:rsid w:val="0002280E"/>
    <w:rsid w:val="00022874"/>
    <w:rsid w:val="000229E7"/>
    <w:rsid w:val="000233D2"/>
    <w:rsid w:val="00023432"/>
    <w:rsid w:val="00023BAC"/>
    <w:rsid w:val="000246FE"/>
    <w:rsid w:val="00025607"/>
    <w:rsid w:val="00026103"/>
    <w:rsid w:val="00027221"/>
    <w:rsid w:val="0003053C"/>
    <w:rsid w:val="000326C8"/>
    <w:rsid w:val="00033560"/>
    <w:rsid w:val="00033752"/>
    <w:rsid w:val="00034630"/>
    <w:rsid w:val="00037B54"/>
    <w:rsid w:val="00037D05"/>
    <w:rsid w:val="00042C13"/>
    <w:rsid w:val="00043A1A"/>
    <w:rsid w:val="0004635E"/>
    <w:rsid w:val="0004636C"/>
    <w:rsid w:val="00047666"/>
    <w:rsid w:val="00047799"/>
    <w:rsid w:val="00047B4C"/>
    <w:rsid w:val="00050A8A"/>
    <w:rsid w:val="00050B59"/>
    <w:rsid w:val="0005101E"/>
    <w:rsid w:val="00051D03"/>
    <w:rsid w:val="00052CD4"/>
    <w:rsid w:val="0005322E"/>
    <w:rsid w:val="00053E1A"/>
    <w:rsid w:val="000543E3"/>
    <w:rsid w:val="00054FFD"/>
    <w:rsid w:val="000562BA"/>
    <w:rsid w:val="00057A6C"/>
    <w:rsid w:val="00057F70"/>
    <w:rsid w:val="0006050E"/>
    <w:rsid w:val="000609C4"/>
    <w:rsid w:val="000609C9"/>
    <w:rsid w:val="00063B4E"/>
    <w:rsid w:val="000650EF"/>
    <w:rsid w:val="000678BD"/>
    <w:rsid w:val="000706AC"/>
    <w:rsid w:val="00071D15"/>
    <w:rsid w:val="00071E7B"/>
    <w:rsid w:val="000726FF"/>
    <w:rsid w:val="000745D7"/>
    <w:rsid w:val="000766F5"/>
    <w:rsid w:val="00077CE8"/>
    <w:rsid w:val="00077EAB"/>
    <w:rsid w:val="00080DB7"/>
    <w:rsid w:val="00081701"/>
    <w:rsid w:val="000831CA"/>
    <w:rsid w:val="00083769"/>
    <w:rsid w:val="00083C71"/>
    <w:rsid w:val="00083D43"/>
    <w:rsid w:val="00084507"/>
    <w:rsid w:val="000875F4"/>
    <w:rsid w:val="00090226"/>
    <w:rsid w:val="000905AC"/>
    <w:rsid w:val="0009143C"/>
    <w:rsid w:val="000915A8"/>
    <w:rsid w:val="00091759"/>
    <w:rsid w:val="000925CE"/>
    <w:rsid w:val="00094931"/>
    <w:rsid w:val="00094D04"/>
    <w:rsid w:val="00095C4B"/>
    <w:rsid w:val="000973DB"/>
    <w:rsid w:val="00097B2F"/>
    <w:rsid w:val="000A19A6"/>
    <w:rsid w:val="000A315F"/>
    <w:rsid w:val="000A52B0"/>
    <w:rsid w:val="000A64D3"/>
    <w:rsid w:val="000A76EA"/>
    <w:rsid w:val="000B026E"/>
    <w:rsid w:val="000B2751"/>
    <w:rsid w:val="000B2A21"/>
    <w:rsid w:val="000B5CEB"/>
    <w:rsid w:val="000B6031"/>
    <w:rsid w:val="000B6ED8"/>
    <w:rsid w:val="000C1BE4"/>
    <w:rsid w:val="000C21BF"/>
    <w:rsid w:val="000C2249"/>
    <w:rsid w:val="000C3357"/>
    <w:rsid w:val="000C390F"/>
    <w:rsid w:val="000C405E"/>
    <w:rsid w:val="000C4274"/>
    <w:rsid w:val="000C5C17"/>
    <w:rsid w:val="000C5C74"/>
    <w:rsid w:val="000C7228"/>
    <w:rsid w:val="000D02AF"/>
    <w:rsid w:val="000D04A5"/>
    <w:rsid w:val="000D1CE3"/>
    <w:rsid w:val="000D2CD9"/>
    <w:rsid w:val="000D2F3D"/>
    <w:rsid w:val="000D3BBF"/>
    <w:rsid w:val="000D4AC4"/>
    <w:rsid w:val="000D7FF7"/>
    <w:rsid w:val="000E0DA9"/>
    <w:rsid w:val="000E1886"/>
    <w:rsid w:val="000E2505"/>
    <w:rsid w:val="000E2A19"/>
    <w:rsid w:val="000E322C"/>
    <w:rsid w:val="000E400F"/>
    <w:rsid w:val="000E4EB6"/>
    <w:rsid w:val="000E50A1"/>
    <w:rsid w:val="000E5C98"/>
    <w:rsid w:val="000E666F"/>
    <w:rsid w:val="000E6E1B"/>
    <w:rsid w:val="000E7841"/>
    <w:rsid w:val="000F0244"/>
    <w:rsid w:val="000F148D"/>
    <w:rsid w:val="000F2216"/>
    <w:rsid w:val="000F230C"/>
    <w:rsid w:val="000F24A9"/>
    <w:rsid w:val="000F35B7"/>
    <w:rsid w:val="000F4E7E"/>
    <w:rsid w:val="000F5657"/>
    <w:rsid w:val="000F5AE3"/>
    <w:rsid w:val="000F5EF3"/>
    <w:rsid w:val="000F65A6"/>
    <w:rsid w:val="000F6D6F"/>
    <w:rsid w:val="000F7728"/>
    <w:rsid w:val="001022FD"/>
    <w:rsid w:val="001029AF"/>
    <w:rsid w:val="001048C5"/>
    <w:rsid w:val="00106083"/>
    <w:rsid w:val="001070EF"/>
    <w:rsid w:val="00107664"/>
    <w:rsid w:val="0010767E"/>
    <w:rsid w:val="00111B30"/>
    <w:rsid w:val="00112A9D"/>
    <w:rsid w:val="00112B4C"/>
    <w:rsid w:val="00114CBA"/>
    <w:rsid w:val="00114F57"/>
    <w:rsid w:val="00116CC7"/>
    <w:rsid w:val="00116D55"/>
    <w:rsid w:val="001176A6"/>
    <w:rsid w:val="00117CDB"/>
    <w:rsid w:val="0012057D"/>
    <w:rsid w:val="00122467"/>
    <w:rsid w:val="001231FD"/>
    <w:rsid w:val="0012436A"/>
    <w:rsid w:val="00124643"/>
    <w:rsid w:val="00124CEC"/>
    <w:rsid w:val="00124E78"/>
    <w:rsid w:val="0012556D"/>
    <w:rsid w:val="0012621B"/>
    <w:rsid w:val="00130665"/>
    <w:rsid w:val="0013075C"/>
    <w:rsid w:val="00130771"/>
    <w:rsid w:val="00130DC6"/>
    <w:rsid w:val="00130E73"/>
    <w:rsid w:val="00131B37"/>
    <w:rsid w:val="001330CF"/>
    <w:rsid w:val="0013389E"/>
    <w:rsid w:val="00133E7D"/>
    <w:rsid w:val="00134430"/>
    <w:rsid w:val="001346B2"/>
    <w:rsid w:val="00134B93"/>
    <w:rsid w:val="0013532C"/>
    <w:rsid w:val="001359BE"/>
    <w:rsid w:val="00136B0B"/>
    <w:rsid w:val="001432BE"/>
    <w:rsid w:val="001435D4"/>
    <w:rsid w:val="00144DF7"/>
    <w:rsid w:val="00146092"/>
    <w:rsid w:val="0014683B"/>
    <w:rsid w:val="001468A9"/>
    <w:rsid w:val="00147A55"/>
    <w:rsid w:val="00150800"/>
    <w:rsid w:val="00151486"/>
    <w:rsid w:val="00152B72"/>
    <w:rsid w:val="00152F04"/>
    <w:rsid w:val="00153A91"/>
    <w:rsid w:val="00154B14"/>
    <w:rsid w:val="001551A2"/>
    <w:rsid w:val="00155F1D"/>
    <w:rsid w:val="001572C6"/>
    <w:rsid w:val="0015769E"/>
    <w:rsid w:val="001622D1"/>
    <w:rsid w:val="0016439D"/>
    <w:rsid w:val="0016498C"/>
    <w:rsid w:val="00165D59"/>
    <w:rsid w:val="001660E8"/>
    <w:rsid w:val="001668FA"/>
    <w:rsid w:val="001670B1"/>
    <w:rsid w:val="00167627"/>
    <w:rsid w:val="001712A6"/>
    <w:rsid w:val="00171F00"/>
    <w:rsid w:val="00172597"/>
    <w:rsid w:val="00172B38"/>
    <w:rsid w:val="00172F39"/>
    <w:rsid w:val="00173B54"/>
    <w:rsid w:val="00173C2D"/>
    <w:rsid w:val="001751BB"/>
    <w:rsid w:val="00175893"/>
    <w:rsid w:val="00180A18"/>
    <w:rsid w:val="00180C42"/>
    <w:rsid w:val="001811C2"/>
    <w:rsid w:val="001817E9"/>
    <w:rsid w:val="00181C5F"/>
    <w:rsid w:val="00181FC2"/>
    <w:rsid w:val="00183066"/>
    <w:rsid w:val="001849AE"/>
    <w:rsid w:val="00184EE6"/>
    <w:rsid w:val="00185316"/>
    <w:rsid w:val="0018637A"/>
    <w:rsid w:val="001868EC"/>
    <w:rsid w:val="00186E21"/>
    <w:rsid w:val="0018787F"/>
    <w:rsid w:val="001907FB"/>
    <w:rsid w:val="00190B71"/>
    <w:rsid w:val="0019141F"/>
    <w:rsid w:val="00194F79"/>
    <w:rsid w:val="00195800"/>
    <w:rsid w:val="00196A1C"/>
    <w:rsid w:val="001978DA"/>
    <w:rsid w:val="001A0123"/>
    <w:rsid w:val="001A3D56"/>
    <w:rsid w:val="001A6B4F"/>
    <w:rsid w:val="001A6FAC"/>
    <w:rsid w:val="001A763B"/>
    <w:rsid w:val="001B03B2"/>
    <w:rsid w:val="001B15A2"/>
    <w:rsid w:val="001B1A16"/>
    <w:rsid w:val="001B304A"/>
    <w:rsid w:val="001B6B21"/>
    <w:rsid w:val="001B7395"/>
    <w:rsid w:val="001B7481"/>
    <w:rsid w:val="001B7E59"/>
    <w:rsid w:val="001C14D8"/>
    <w:rsid w:val="001C15B7"/>
    <w:rsid w:val="001C3CA3"/>
    <w:rsid w:val="001C447A"/>
    <w:rsid w:val="001C46B6"/>
    <w:rsid w:val="001C489E"/>
    <w:rsid w:val="001C55D6"/>
    <w:rsid w:val="001C64D2"/>
    <w:rsid w:val="001C76DD"/>
    <w:rsid w:val="001C7ED0"/>
    <w:rsid w:val="001D24CA"/>
    <w:rsid w:val="001D2A85"/>
    <w:rsid w:val="001D639B"/>
    <w:rsid w:val="001E077D"/>
    <w:rsid w:val="001E0F9C"/>
    <w:rsid w:val="001E18CB"/>
    <w:rsid w:val="001E1DFA"/>
    <w:rsid w:val="001E4635"/>
    <w:rsid w:val="001E52D1"/>
    <w:rsid w:val="001E5B49"/>
    <w:rsid w:val="001E5C10"/>
    <w:rsid w:val="001E7DFA"/>
    <w:rsid w:val="001F0985"/>
    <w:rsid w:val="001F3B12"/>
    <w:rsid w:val="001F44F2"/>
    <w:rsid w:val="001F4BE4"/>
    <w:rsid w:val="001F4C6F"/>
    <w:rsid w:val="001F4C97"/>
    <w:rsid w:val="001F595B"/>
    <w:rsid w:val="002005A8"/>
    <w:rsid w:val="002008EF"/>
    <w:rsid w:val="002014EE"/>
    <w:rsid w:val="0020172E"/>
    <w:rsid w:val="00201888"/>
    <w:rsid w:val="00201F28"/>
    <w:rsid w:val="00202C46"/>
    <w:rsid w:val="00205478"/>
    <w:rsid w:val="0020590E"/>
    <w:rsid w:val="00205D70"/>
    <w:rsid w:val="00207BDC"/>
    <w:rsid w:val="00210016"/>
    <w:rsid w:val="00210196"/>
    <w:rsid w:val="002108B4"/>
    <w:rsid w:val="0021119E"/>
    <w:rsid w:val="00212AF5"/>
    <w:rsid w:val="00212BE5"/>
    <w:rsid w:val="0021362E"/>
    <w:rsid w:val="002154CF"/>
    <w:rsid w:val="0021696F"/>
    <w:rsid w:val="00217A8B"/>
    <w:rsid w:val="002204FE"/>
    <w:rsid w:val="00221822"/>
    <w:rsid w:val="002236D4"/>
    <w:rsid w:val="0022450F"/>
    <w:rsid w:val="002259E4"/>
    <w:rsid w:val="0022671C"/>
    <w:rsid w:val="00226F68"/>
    <w:rsid w:val="00227510"/>
    <w:rsid w:val="00227819"/>
    <w:rsid w:val="00231903"/>
    <w:rsid w:val="00232158"/>
    <w:rsid w:val="00234D9F"/>
    <w:rsid w:val="00234F44"/>
    <w:rsid w:val="00236C4F"/>
    <w:rsid w:val="00237672"/>
    <w:rsid w:val="00240B2A"/>
    <w:rsid w:val="00240D40"/>
    <w:rsid w:val="00240E0A"/>
    <w:rsid w:val="0024112C"/>
    <w:rsid w:val="00242303"/>
    <w:rsid w:val="0024390C"/>
    <w:rsid w:val="00245A57"/>
    <w:rsid w:val="002464A5"/>
    <w:rsid w:val="002467EC"/>
    <w:rsid w:val="002474D9"/>
    <w:rsid w:val="0024767C"/>
    <w:rsid w:val="00247DDA"/>
    <w:rsid w:val="002512D6"/>
    <w:rsid w:val="002519C3"/>
    <w:rsid w:val="00251FCE"/>
    <w:rsid w:val="00252AD2"/>
    <w:rsid w:val="002534BD"/>
    <w:rsid w:val="00257892"/>
    <w:rsid w:val="00260828"/>
    <w:rsid w:val="0026088B"/>
    <w:rsid w:val="00261CFA"/>
    <w:rsid w:val="00261DD8"/>
    <w:rsid w:val="0026263A"/>
    <w:rsid w:val="0026270E"/>
    <w:rsid w:val="0026283B"/>
    <w:rsid w:val="00263507"/>
    <w:rsid w:val="00263DBD"/>
    <w:rsid w:val="0026506F"/>
    <w:rsid w:val="00266D15"/>
    <w:rsid w:val="00267634"/>
    <w:rsid w:val="00270403"/>
    <w:rsid w:val="00271E1A"/>
    <w:rsid w:val="00274CBA"/>
    <w:rsid w:val="002758BD"/>
    <w:rsid w:val="0027650B"/>
    <w:rsid w:val="0027674D"/>
    <w:rsid w:val="002767D2"/>
    <w:rsid w:val="00276B06"/>
    <w:rsid w:val="0027797D"/>
    <w:rsid w:val="00277BBF"/>
    <w:rsid w:val="002809F0"/>
    <w:rsid w:val="00280E0D"/>
    <w:rsid w:val="0028279B"/>
    <w:rsid w:val="0028286C"/>
    <w:rsid w:val="00282990"/>
    <w:rsid w:val="002834B5"/>
    <w:rsid w:val="002837B7"/>
    <w:rsid w:val="00284D50"/>
    <w:rsid w:val="00286178"/>
    <w:rsid w:val="00286DE6"/>
    <w:rsid w:val="0028715A"/>
    <w:rsid w:val="0028760E"/>
    <w:rsid w:val="002907FA"/>
    <w:rsid w:val="002916D0"/>
    <w:rsid w:val="00291BD1"/>
    <w:rsid w:val="00295208"/>
    <w:rsid w:val="002A04BB"/>
    <w:rsid w:val="002A0CA3"/>
    <w:rsid w:val="002A1AB5"/>
    <w:rsid w:val="002A3698"/>
    <w:rsid w:val="002A3E10"/>
    <w:rsid w:val="002A47C4"/>
    <w:rsid w:val="002A5BF5"/>
    <w:rsid w:val="002A5ECD"/>
    <w:rsid w:val="002A74DB"/>
    <w:rsid w:val="002A7D1A"/>
    <w:rsid w:val="002B0271"/>
    <w:rsid w:val="002B1115"/>
    <w:rsid w:val="002B1252"/>
    <w:rsid w:val="002B176E"/>
    <w:rsid w:val="002B2254"/>
    <w:rsid w:val="002B3667"/>
    <w:rsid w:val="002B5C1F"/>
    <w:rsid w:val="002B5FD9"/>
    <w:rsid w:val="002B6208"/>
    <w:rsid w:val="002B65AA"/>
    <w:rsid w:val="002B6D6A"/>
    <w:rsid w:val="002C1494"/>
    <w:rsid w:val="002C2A9E"/>
    <w:rsid w:val="002C3BD6"/>
    <w:rsid w:val="002C453C"/>
    <w:rsid w:val="002C5340"/>
    <w:rsid w:val="002C6CC0"/>
    <w:rsid w:val="002C79F2"/>
    <w:rsid w:val="002D3D21"/>
    <w:rsid w:val="002D601B"/>
    <w:rsid w:val="002D61B4"/>
    <w:rsid w:val="002D65A2"/>
    <w:rsid w:val="002D720F"/>
    <w:rsid w:val="002D7FFE"/>
    <w:rsid w:val="002E16DB"/>
    <w:rsid w:val="002E329C"/>
    <w:rsid w:val="002E3583"/>
    <w:rsid w:val="002E4ABA"/>
    <w:rsid w:val="002E5A30"/>
    <w:rsid w:val="002E6558"/>
    <w:rsid w:val="002E6708"/>
    <w:rsid w:val="002E735D"/>
    <w:rsid w:val="002F0C62"/>
    <w:rsid w:val="002F13DC"/>
    <w:rsid w:val="002F292E"/>
    <w:rsid w:val="002F332E"/>
    <w:rsid w:val="002F3531"/>
    <w:rsid w:val="002F4204"/>
    <w:rsid w:val="002F4DC4"/>
    <w:rsid w:val="002F68B0"/>
    <w:rsid w:val="00300046"/>
    <w:rsid w:val="00300754"/>
    <w:rsid w:val="00300924"/>
    <w:rsid w:val="00302B47"/>
    <w:rsid w:val="00305497"/>
    <w:rsid w:val="00305574"/>
    <w:rsid w:val="00305FC6"/>
    <w:rsid w:val="003062AE"/>
    <w:rsid w:val="00307A25"/>
    <w:rsid w:val="00312032"/>
    <w:rsid w:val="0031483A"/>
    <w:rsid w:val="00315E37"/>
    <w:rsid w:val="00316C04"/>
    <w:rsid w:val="00317D86"/>
    <w:rsid w:val="00317EA8"/>
    <w:rsid w:val="0032102D"/>
    <w:rsid w:val="003217E5"/>
    <w:rsid w:val="00321A18"/>
    <w:rsid w:val="00322E58"/>
    <w:rsid w:val="0032387C"/>
    <w:rsid w:val="00323DB2"/>
    <w:rsid w:val="00324DEA"/>
    <w:rsid w:val="00325C56"/>
    <w:rsid w:val="00325D86"/>
    <w:rsid w:val="0032752B"/>
    <w:rsid w:val="003309BF"/>
    <w:rsid w:val="003309ED"/>
    <w:rsid w:val="00335008"/>
    <w:rsid w:val="003359E6"/>
    <w:rsid w:val="00336A8F"/>
    <w:rsid w:val="00337C22"/>
    <w:rsid w:val="003402CF"/>
    <w:rsid w:val="0034064C"/>
    <w:rsid w:val="00340C10"/>
    <w:rsid w:val="003413F0"/>
    <w:rsid w:val="00341581"/>
    <w:rsid w:val="003447A6"/>
    <w:rsid w:val="00346524"/>
    <w:rsid w:val="00346941"/>
    <w:rsid w:val="00350323"/>
    <w:rsid w:val="00350DAB"/>
    <w:rsid w:val="00353A51"/>
    <w:rsid w:val="003545DF"/>
    <w:rsid w:val="00354D93"/>
    <w:rsid w:val="003553B0"/>
    <w:rsid w:val="003560D9"/>
    <w:rsid w:val="00356538"/>
    <w:rsid w:val="003570B5"/>
    <w:rsid w:val="00357F4F"/>
    <w:rsid w:val="00360062"/>
    <w:rsid w:val="0036111C"/>
    <w:rsid w:val="003618C1"/>
    <w:rsid w:val="00362563"/>
    <w:rsid w:val="00367660"/>
    <w:rsid w:val="00371D06"/>
    <w:rsid w:val="00373B3F"/>
    <w:rsid w:val="00374704"/>
    <w:rsid w:val="00375629"/>
    <w:rsid w:val="00375A61"/>
    <w:rsid w:val="00375AA7"/>
    <w:rsid w:val="003763F1"/>
    <w:rsid w:val="00376727"/>
    <w:rsid w:val="003769A1"/>
    <w:rsid w:val="00376D85"/>
    <w:rsid w:val="00381573"/>
    <w:rsid w:val="00381C32"/>
    <w:rsid w:val="003825EB"/>
    <w:rsid w:val="00382BAE"/>
    <w:rsid w:val="0038340D"/>
    <w:rsid w:val="00384B2D"/>
    <w:rsid w:val="00385A6A"/>
    <w:rsid w:val="00387862"/>
    <w:rsid w:val="00387A05"/>
    <w:rsid w:val="003921A8"/>
    <w:rsid w:val="003940D1"/>
    <w:rsid w:val="003959BB"/>
    <w:rsid w:val="00395B76"/>
    <w:rsid w:val="00397D51"/>
    <w:rsid w:val="003A2828"/>
    <w:rsid w:val="003A2D9A"/>
    <w:rsid w:val="003A3A9A"/>
    <w:rsid w:val="003A42F1"/>
    <w:rsid w:val="003A471C"/>
    <w:rsid w:val="003A495D"/>
    <w:rsid w:val="003A541E"/>
    <w:rsid w:val="003A5BB3"/>
    <w:rsid w:val="003A7D7A"/>
    <w:rsid w:val="003B1310"/>
    <w:rsid w:val="003B1DB8"/>
    <w:rsid w:val="003B1EBC"/>
    <w:rsid w:val="003B3668"/>
    <w:rsid w:val="003B3DBC"/>
    <w:rsid w:val="003B4737"/>
    <w:rsid w:val="003B4E71"/>
    <w:rsid w:val="003B50A3"/>
    <w:rsid w:val="003B539A"/>
    <w:rsid w:val="003B64B7"/>
    <w:rsid w:val="003B661B"/>
    <w:rsid w:val="003C02CF"/>
    <w:rsid w:val="003C2447"/>
    <w:rsid w:val="003C3B01"/>
    <w:rsid w:val="003C45AE"/>
    <w:rsid w:val="003C4DD3"/>
    <w:rsid w:val="003C569E"/>
    <w:rsid w:val="003C5FF1"/>
    <w:rsid w:val="003C747F"/>
    <w:rsid w:val="003C7A87"/>
    <w:rsid w:val="003D0809"/>
    <w:rsid w:val="003D1658"/>
    <w:rsid w:val="003D3555"/>
    <w:rsid w:val="003D39DF"/>
    <w:rsid w:val="003D41CE"/>
    <w:rsid w:val="003D44D6"/>
    <w:rsid w:val="003D5913"/>
    <w:rsid w:val="003D61DB"/>
    <w:rsid w:val="003D64D3"/>
    <w:rsid w:val="003D6DD4"/>
    <w:rsid w:val="003D7A6D"/>
    <w:rsid w:val="003E21DD"/>
    <w:rsid w:val="003E3066"/>
    <w:rsid w:val="003E3E31"/>
    <w:rsid w:val="003E44F0"/>
    <w:rsid w:val="003E4836"/>
    <w:rsid w:val="003E4CD1"/>
    <w:rsid w:val="003E5CD6"/>
    <w:rsid w:val="003E61AA"/>
    <w:rsid w:val="003E6425"/>
    <w:rsid w:val="003E7F0E"/>
    <w:rsid w:val="003E7F2F"/>
    <w:rsid w:val="003F0862"/>
    <w:rsid w:val="003F0ED2"/>
    <w:rsid w:val="003F1FAE"/>
    <w:rsid w:val="003F3143"/>
    <w:rsid w:val="003F4735"/>
    <w:rsid w:val="003F54C5"/>
    <w:rsid w:val="003F560A"/>
    <w:rsid w:val="003F56BA"/>
    <w:rsid w:val="00405BDD"/>
    <w:rsid w:val="004066C9"/>
    <w:rsid w:val="0041025F"/>
    <w:rsid w:val="004127A2"/>
    <w:rsid w:val="00414F65"/>
    <w:rsid w:val="0041503D"/>
    <w:rsid w:val="00421616"/>
    <w:rsid w:val="00421B9D"/>
    <w:rsid w:val="00421D4C"/>
    <w:rsid w:val="00422A05"/>
    <w:rsid w:val="00423930"/>
    <w:rsid w:val="00427976"/>
    <w:rsid w:val="0043148F"/>
    <w:rsid w:val="00431E98"/>
    <w:rsid w:val="004331EA"/>
    <w:rsid w:val="004337E0"/>
    <w:rsid w:val="00433FE2"/>
    <w:rsid w:val="00434DEC"/>
    <w:rsid w:val="00434ECB"/>
    <w:rsid w:val="004356DC"/>
    <w:rsid w:val="004364EE"/>
    <w:rsid w:val="0043666B"/>
    <w:rsid w:val="00437B92"/>
    <w:rsid w:val="004428CD"/>
    <w:rsid w:val="00442D83"/>
    <w:rsid w:val="004438A6"/>
    <w:rsid w:val="0044393C"/>
    <w:rsid w:val="00444C2B"/>
    <w:rsid w:val="00446246"/>
    <w:rsid w:val="0044679F"/>
    <w:rsid w:val="00446F0F"/>
    <w:rsid w:val="0044718D"/>
    <w:rsid w:val="004513C5"/>
    <w:rsid w:val="00451AF6"/>
    <w:rsid w:val="00452272"/>
    <w:rsid w:val="0045325F"/>
    <w:rsid w:val="004536C7"/>
    <w:rsid w:val="0045407F"/>
    <w:rsid w:val="00454628"/>
    <w:rsid w:val="00456B1B"/>
    <w:rsid w:val="0045729F"/>
    <w:rsid w:val="0045737A"/>
    <w:rsid w:val="00457E4F"/>
    <w:rsid w:val="004603D7"/>
    <w:rsid w:val="00461551"/>
    <w:rsid w:val="00461C0A"/>
    <w:rsid w:val="00461E42"/>
    <w:rsid w:val="00461F3B"/>
    <w:rsid w:val="004623D9"/>
    <w:rsid w:val="00462BDF"/>
    <w:rsid w:val="004644DE"/>
    <w:rsid w:val="00465376"/>
    <w:rsid w:val="0046586D"/>
    <w:rsid w:val="0046600E"/>
    <w:rsid w:val="00466C75"/>
    <w:rsid w:val="00470F91"/>
    <w:rsid w:val="004713F1"/>
    <w:rsid w:val="004719A8"/>
    <w:rsid w:val="00471B5B"/>
    <w:rsid w:val="00471DD5"/>
    <w:rsid w:val="00473CD5"/>
    <w:rsid w:val="0047482D"/>
    <w:rsid w:val="0047501F"/>
    <w:rsid w:val="0048019A"/>
    <w:rsid w:val="004805AB"/>
    <w:rsid w:val="00480BC2"/>
    <w:rsid w:val="004826A9"/>
    <w:rsid w:val="00482B28"/>
    <w:rsid w:val="00482EB2"/>
    <w:rsid w:val="0048352D"/>
    <w:rsid w:val="00483FAB"/>
    <w:rsid w:val="00485F7F"/>
    <w:rsid w:val="00486A7D"/>
    <w:rsid w:val="00487E4C"/>
    <w:rsid w:val="00491245"/>
    <w:rsid w:val="00491A42"/>
    <w:rsid w:val="004926E2"/>
    <w:rsid w:val="004936E3"/>
    <w:rsid w:val="00493DC9"/>
    <w:rsid w:val="00496083"/>
    <w:rsid w:val="004A0833"/>
    <w:rsid w:val="004A0A37"/>
    <w:rsid w:val="004A0C0D"/>
    <w:rsid w:val="004A11D5"/>
    <w:rsid w:val="004A32BE"/>
    <w:rsid w:val="004A50B6"/>
    <w:rsid w:val="004A5994"/>
    <w:rsid w:val="004A7017"/>
    <w:rsid w:val="004A7A50"/>
    <w:rsid w:val="004B094B"/>
    <w:rsid w:val="004B0F1F"/>
    <w:rsid w:val="004C076F"/>
    <w:rsid w:val="004C0A91"/>
    <w:rsid w:val="004C1CB1"/>
    <w:rsid w:val="004C2ABB"/>
    <w:rsid w:val="004C319A"/>
    <w:rsid w:val="004C36AB"/>
    <w:rsid w:val="004C3A85"/>
    <w:rsid w:val="004C481C"/>
    <w:rsid w:val="004C5C5A"/>
    <w:rsid w:val="004C6633"/>
    <w:rsid w:val="004D0F02"/>
    <w:rsid w:val="004D0F45"/>
    <w:rsid w:val="004D0FCF"/>
    <w:rsid w:val="004D22A7"/>
    <w:rsid w:val="004D3404"/>
    <w:rsid w:val="004D52A9"/>
    <w:rsid w:val="004D6EFF"/>
    <w:rsid w:val="004E27C4"/>
    <w:rsid w:val="004E2C54"/>
    <w:rsid w:val="004E3B87"/>
    <w:rsid w:val="004E4538"/>
    <w:rsid w:val="004F0E4D"/>
    <w:rsid w:val="004F4441"/>
    <w:rsid w:val="004F46F5"/>
    <w:rsid w:val="004F4EB6"/>
    <w:rsid w:val="004F66E9"/>
    <w:rsid w:val="004F7473"/>
    <w:rsid w:val="004F7581"/>
    <w:rsid w:val="00500C9B"/>
    <w:rsid w:val="00500D4A"/>
    <w:rsid w:val="0050103A"/>
    <w:rsid w:val="00501A95"/>
    <w:rsid w:val="00501C7B"/>
    <w:rsid w:val="00501DE9"/>
    <w:rsid w:val="005026EC"/>
    <w:rsid w:val="00503CF1"/>
    <w:rsid w:val="00504606"/>
    <w:rsid w:val="00505437"/>
    <w:rsid w:val="00505929"/>
    <w:rsid w:val="00506180"/>
    <w:rsid w:val="005062B0"/>
    <w:rsid w:val="005067B5"/>
    <w:rsid w:val="00507ABF"/>
    <w:rsid w:val="005101AC"/>
    <w:rsid w:val="00511D8F"/>
    <w:rsid w:val="00512899"/>
    <w:rsid w:val="00513D65"/>
    <w:rsid w:val="005152C9"/>
    <w:rsid w:val="00515AB5"/>
    <w:rsid w:val="00516995"/>
    <w:rsid w:val="00516B14"/>
    <w:rsid w:val="00516F2C"/>
    <w:rsid w:val="0052020C"/>
    <w:rsid w:val="0052152C"/>
    <w:rsid w:val="0052236A"/>
    <w:rsid w:val="005250D1"/>
    <w:rsid w:val="00525C79"/>
    <w:rsid w:val="00527153"/>
    <w:rsid w:val="00527EF7"/>
    <w:rsid w:val="00532177"/>
    <w:rsid w:val="00532435"/>
    <w:rsid w:val="00533486"/>
    <w:rsid w:val="005346DC"/>
    <w:rsid w:val="00535015"/>
    <w:rsid w:val="00535E70"/>
    <w:rsid w:val="005375F7"/>
    <w:rsid w:val="0053768A"/>
    <w:rsid w:val="00541B2A"/>
    <w:rsid w:val="00541CDA"/>
    <w:rsid w:val="00541F2F"/>
    <w:rsid w:val="005431CC"/>
    <w:rsid w:val="00543DF5"/>
    <w:rsid w:val="00545E9B"/>
    <w:rsid w:val="00546EDE"/>
    <w:rsid w:val="00547FA9"/>
    <w:rsid w:val="00554A10"/>
    <w:rsid w:val="005551C7"/>
    <w:rsid w:val="00555915"/>
    <w:rsid w:val="0055799E"/>
    <w:rsid w:val="00560046"/>
    <w:rsid w:val="00560865"/>
    <w:rsid w:val="00560C8B"/>
    <w:rsid w:val="005618A6"/>
    <w:rsid w:val="00561FF8"/>
    <w:rsid w:val="00562E22"/>
    <w:rsid w:val="005649A2"/>
    <w:rsid w:val="00564BF2"/>
    <w:rsid w:val="00565045"/>
    <w:rsid w:val="00565E6A"/>
    <w:rsid w:val="0056601C"/>
    <w:rsid w:val="00566805"/>
    <w:rsid w:val="00572A49"/>
    <w:rsid w:val="005731F0"/>
    <w:rsid w:val="005739E5"/>
    <w:rsid w:val="0057449A"/>
    <w:rsid w:val="00575790"/>
    <w:rsid w:val="00575848"/>
    <w:rsid w:val="0057609E"/>
    <w:rsid w:val="005765EF"/>
    <w:rsid w:val="00576C2D"/>
    <w:rsid w:val="0057719E"/>
    <w:rsid w:val="00577CC7"/>
    <w:rsid w:val="00581E3E"/>
    <w:rsid w:val="00581F7D"/>
    <w:rsid w:val="00583356"/>
    <w:rsid w:val="00583651"/>
    <w:rsid w:val="005844C0"/>
    <w:rsid w:val="00584C19"/>
    <w:rsid w:val="00590258"/>
    <w:rsid w:val="00590AF3"/>
    <w:rsid w:val="0059184A"/>
    <w:rsid w:val="00591F61"/>
    <w:rsid w:val="00595CB5"/>
    <w:rsid w:val="005961F6"/>
    <w:rsid w:val="00596919"/>
    <w:rsid w:val="005A00DA"/>
    <w:rsid w:val="005A125F"/>
    <w:rsid w:val="005A1483"/>
    <w:rsid w:val="005A1AB8"/>
    <w:rsid w:val="005A274B"/>
    <w:rsid w:val="005A305E"/>
    <w:rsid w:val="005A432E"/>
    <w:rsid w:val="005A4760"/>
    <w:rsid w:val="005A7D89"/>
    <w:rsid w:val="005B1ED0"/>
    <w:rsid w:val="005B321C"/>
    <w:rsid w:val="005B4053"/>
    <w:rsid w:val="005B59B9"/>
    <w:rsid w:val="005B59C7"/>
    <w:rsid w:val="005B5CE4"/>
    <w:rsid w:val="005C30E3"/>
    <w:rsid w:val="005C3703"/>
    <w:rsid w:val="005C4962"/>
    <w:rsid w:val="005C506E"/>
    <w:rsid w:val="005C60CB"/>
    <w:rsid w:val="005C73DB"/>
    <w:rsid w:val="005C7D5D"/>
    <w:rsid w:val="005D0018"/>
    <w:rsid w:val="005D00C0"/>
    <w:rsid w:val="005D1444"/>
    <w:rsid w:val="005D1916"/>
    <w:rsid w:val="005D2067"/>
    <w:rsid w:val="005D2126"/>
    <w:rsid w:val="005D2374"/>
    <w:rsid w:val="005D3FBF"/>
    <w:rsid w:val="005D4126"/>
    <w:rsid w:val="005D41BD"/>
    <w:rsid w:val="005D4B5A"/>
    <w:rsid w:val="005D5299"/>
    <w:rsid w:val="005E0556"/>
    <w:rsid w:val="005E0A83"/>
    <w:rsid w:val="005E10C5"/>
    <w:rsid w:val="005E190C"/>
    <w:rsid w:val="005E1AF9"/>
    <w:rsid w:val="005E20A8"/>
    <w:rsid w:val="005E250B"/>
    <w:rsid w:val="005E2A2A"/>
    <w:rsid w:val="005E2A34"/>
    <w:rsid w:val="005E3B9F"/>
    <w:rsid w:val="005E405F"/>
    <w:rsid w:val="005E42FE"/>
    <w:rsid w:val="005E5C3E"/>
    <w:rsid w:val="005F0161"/>
    <w:rsid w:val="005F01B1"/>
    <w:rsid w:val="005F4F55"/>
    <w:rsid w:val="005F513B"/>
    <w:rsid w:val="005F56DD"/>
    <w:rsid w:val="005F5BAA"/>
    <w:rsid w:val="005F630C"/>
    <w:rsid w:val="005F77CE"/>
    <w:rsid w:val="005F7F83"/>
    <w:rsid w:val="006008C6"/>
    <w:rsid w:val="006009DF"/>
    <w:rsid w:val="00600EBB"/>
    <w:rsid w:val="00602B30"/>
    <w:rsid w:val="006048F2"/>
    <w:rsid w:val="0060771A"/>
    <w:rsid w:val="00607AF3"/>
    <w:rsid w:val="00612088"/>
    <w:rsid w:val="006123A5"/>
    <w:rsid w:val="00614D65"/>
    <w:rsid w:val="0061525B"/>
    <w:rsid w:val="006167D6"/>
    <w:rsid w:val="0061684A"/>
    <w:rsid w:val="00616B4D"/>
    <w:rsid w:val="0061780C"/>
    <w:rsid w:val="006178B9"/>
    <w:rsid w:val="00617A47"/>
    <w:rsid w:val="00622276"/>
    <w:rsid w:val="0062293F"/>
    <w:rsid w:val="00623747"/>
    <w:rsid w:val="006243DA"/>
    <w:rsid w:val="00626072"/>
    <w:rsid w:val="006302F0"/>
    <w:rsid w:val="00630E59"/>
    <w:rsid w:val="00630FC3"/>
    <w:rsid w:val="006334A8"/>
    <w:rsid w:val="006334A9"/>
    <w:rsid w:val="00633B0D"/>
    <w:rsid w:val="00633B93"/>
    <w:rsid w:val="0063403E"/>
    <w:rsid w:val="00637BE0"/>
    <w:rsid w:val="006420DE"/>
    <w:rsid w:val="00642395"/>
    <w:rsid w:val="006432DC"/>
    <w:rsid w:val="00643372"/>
    <w:rsid w:val="00643559"/>
    <w:rsid w:val="00643CF5"/>
    <w:rsid w:val="00644B02"/>
    <w:rsid w:val="0064701F"/>
    <w:rsid w:val="00647E2E"/>
    <w:rsid w:val="00651F6C"/>
    <w:rsid w:val="0065264E"/>
    <w:rsid w:val="00652B72"/>
    <w:rsid w:val="0065440B"/>
    <w:rsid w:val="006552CE"/>
    <w:rsid w:val="00656AA1"/>
    <w:rsid w:val="00656F07"/>
    <w:rsid w:val="00660973"/>
    <w:rsid w:val="006626E0"/>
    <w:rsid w:val="0066273D"/>
    <w:rsid w:val="00662C9C"/>
    <w:rsid w:val="00662F8D"/>
    <w:rsid w:val="00663691"/>
    <w:rsid w:val="00663849"/>
    <w:rsid w:val="006643FF"/>
    <w:rsid w:val="00666784"/>
    <w:rsid w:val="00666C99"/>
    <w:rsid w:val="006705CC"/>
    <w:rsid w:val="00670CEE"/>
    <w:rsid w:val="00671B34"/>
    <w:rsid w:val="00671CEF"/>
    <w:rsid w:val="006721CE"/>
    <w:rsid w:val="006725A2"/>
    <w:rsid w:val="006735AC"/>
    <w:rsid w:val="00673B66"/>
    <w:rsid w:val="00673F45"/>
    <w:rsid w:val="0067634D"/>
    <w:rsid w:val="00676DEE"/>
    <w:rsid w:val="006776A0"/>
    <w:rsid w:val="00677FB1"/>
    <w:rsid w:val="00681B1D"/>
    <w:rsid w:val="00681C82"/>
    <w:rsid w:val="006836D3"/>
    <w:rsid w:val="00683882"/>
    <w:rsid w:val="006863A7"/>
    <w:rsid w:val="00686582"/>
    <w:rsid w:val="0068696F"/>
    <w:rsid w:val="00686FE1"/>
    <w:rsid w:val="00687946"/>
    <w:rsid w:val="00687F2C"/>
    <w:rsid w:val="00687F41"/>
    <w:rsid w:val="00693045"/>
    <w:rsid w:val="00694E18"/>
    <w:rsid w:val="0069526C"/>
    <w:rsid w:val="00695E7E"/>
    <w:rsid w:val="00696168"/>
    <w:rsid w:val="00696970"/>
    <w:rsid w:val="006A2464"/>
    <w:rsid w:val="006A33AC"/>
    <w:rsid w:val="006A4AF6"/>
    <w:rsid w:val="006A75C9"/>
    <w:rsid w:val="006A7622"/>
    <w:rsid w:val="006B0809"/>
    <w:rsid w:val="006B0CB3"/>
    <w:rsid w:val="006B3326"/>
    <w:rsid w:val="006B4913"/>
    <w:rsid w:val="006B5ECC"/>
    <w:rsid w:val="006B7A4F"/>
    <w:rsid w:val="006B7EF9"/>
    <w:rsid w:val="006C1FA5"/>
    <w:rsid w:val="006C5A6C"/>
    <w:rsid w:val="006C6CA9"/>
    <w:rsid w:val="006C6CDA"/>
    <w:rsid w:val="006C70D0"/>
    <w:rsid w:val="006C7297"/>
    <w:rsid w:val="006C79FE"/>
    <w:rsid w:val="006D0706"/>
    <w:rsid w:val="006D0835"/>
    <w:rsid w:val="006D09CB"/>
    <w:rsid w:val="006D1160"/>
    <w:rsid w:val="006D1C40"/>
    <w:rsid w:val="006D2914"/>
    <w:rsid w:val="006D2C6A"/>
    <w:rsid w:val="006D3036"/>
    <w:rsid w:val="006D3DB2"/>
    <w:rsid w:val="006D4271"/>
    <w:rsid w:val="006D4C72"/>
    <w:rsid w:val="006D5577"/>
    <w:rsid w:val="006D6C74"/>
    <w:rsid w:val="006D7AB2"/>
    <w:rsid w:val="006D7AF9"/>
    <w:rsid w:val="006E0282"/>
    <w:rsid w:val="006E2FA1"/>
    <w:rsid w:val="006E37B7"/>
    <w:rsid w:val="006E3AA3"/>
    <w:rsid w:val="006E4148"/>
    <w:rsid w:val="006E42C4"/>
    <w:rsid w:val="006E5B63"/>
    <w:rsid w:val="006E72A3"/>
    <w:rsid w:val="006F0093"/>
    <w:rsid w:val="006F05A2"/>
    <w:rsid w:val="006F1022"/>
    <w:rsid w:val="006F2167"/>
    <w:rsid w:val="006F30EF"/>
    <w:rsid w:val="006F3295"/>
    <w:rsid w:val="006F490D"/>
    <w:rsid w:val="006F6362"/>
    <w:rsid w:val="006F63F6"/>
    <w:rsid w:val="006F64B3"/>
    <w:rsid w:val="006F66A5"/>
    <w:rsid w:val="007018B2"/>
    <w:rsid w:val="00702B13"/>
    <w:rsid w:val="00703976"/>
    <w:rsid w:val="007043D0"/>
    <w:rsid w:val="00705524"/>
    <w:rsid w:val="007055EB"/>
    <w:rsid w:val="0070593A"/>
    <w:rsid w:val="007062DE"/>
    <w:rsid w:val="0070663E"/>
    <w:rsid w:val="0070751F"/>
    <w:rsid w:val="00707957"/>
    <w:rsid w:val="0071129C"/>
    <w:rsid w:val="00711E24"/>
    <w:rsid w:val="00712C7A"/>
    <w:rsid w:val="0071532E"/>
    <w:rsid w:val="00716186"/>
    <w:rsid w:val="00717D39"/>
    <w:rsid w:val="007219FD"/>
    <w:rsid w:val="00722F64"/>
    <w:rsid w:val="00723107"/>
    <w:rsid w:val="00723A66"/>
    <w:rsid w:val="00723F4F"/>
    <w:rsid w:val="007241DF"/>
    <w:rsid w:val="00725A2E"/>
    <w:rsid w:val="00725A73"/>
    <w:rsid w:val="0072606D"/>
    <w:rsid w:val="00727187"/>
    <w:rsid w:val="007271DB"/>
    <w:rsid w:val="00730EA7"/>
    <w:rsid w:val="00730FF8"/>
    <w:rsid w:val="007328CB"/>
    <w:rsid w:val="007334D5"/>
    <w:rsid w:val="00733ACF"/>
    <w:rsid w:val="007349CA"/>
    <w:rsid w:val="00734A67"/>
    <w:rsid w:val="00734DAD"/>
    <w:rsid w:val="00735A08"/>
    <w:rsid w:val="00735B60"/>
    <w:rsid w:val="00736886"/>
    <w:rsid w:val="00736DB6"/>
    <w:rsid w:val="007401FF"/>
    <w:rsid w:val="0074111A"/>
    <w:rsid w:val="00741D18"/>
    <w:rsid w:val="007420BA"/>
    <w:rsid w:val="00742252"/>
    <w:rsid w:val="00742CB3"/>
    <w:rsid w:val="00745706"/>
    <w:rsid w:val="007461DD"/>
    <w:rsid w:val="00746326"/>
    <w:rsid w:val="00750FEC"/>
    <w:rsid w:val="00751928"/>
    <w:rsid w:val="00751BCD"/>
    <w:rsid w:val="00751E9C"/>
    <w:rsid w:val="007526AA"/>
    <w:rsid w:val="00754E7A"/>
    <w:rsid w:val="00757281"/>
    <w:rsid w:val="00757BF2"/>
    <w:rsid w:val="00760BA9"/>
    <w:rsid w:val="00761BEA"/>
    <w:rsid w:val="00761FA9"/>
    <w:rsid w:val="00763280"/>
    <w:rsid w:val="00764F11"/>
    <w:rsid w:val="00765525"/>
    <w:rsid w:val="00770B11"/>
    <w:rsid w:val="00770FF4"/>
    <w:rsid w:val="00771C9A"/>
    <w:rsid w:val="007752BB"/>
    <w:rsid w:val="007758AB"/>
    <w:rsid w:val="00775B89"/>
    <w:rsid w:val="0077729A"/>
    <w:rsid w:val="0077737C"/>
    <w:rsid w:val="00780895"/>
    <w:rsid w:val="0078152B"/>
    <w:rsid w:val="00782093"/>
    <w:rsid w:val="0078281E"/>
    <w:rsid w:val="0078667C"/>
    <w:rsid w:val="007867F3"/>
    <w:rsid w:val="00786898"/>
    <w:rsid w:val="00786909"/>
    <w:rsid w:val="00787707"/>
    <w:rsid w:val="00791255"/>
    <w:rsid w:val="00792267"/>
    <w:rsid w:val="007945B9"/>
    <w:rsid w:val="007954C9"/>
    <w:rsid w:val="007A1457"/>
    <w:rsid w:val="007A15FE"/>
    <w:rsid w:val="007A1C42"/>
    <w:rsid w:val="007A25F5"/>
    <w:rsid w:val="007A2AC4"/>
    <w:rsid w:val="007A589B"/>
    <w:rsid w:val="007A6184"/>
    <w:rsid w:val="007A68DA"/>
    <w:rsid w:val="007A7D64"/>
    <w:rsid w:val="007B2741"/>
    <w:rsid w:val="007B456E"/>
    <w:rsid w:val="007B47D2"/>
    <w:rsid w:val="007B4ED2"/>
    <w:rsid w:val="007B5273"/>
    <w:rsid w:val="007B582C"/>
    <w:rsid w:val="007B5C35"/>
    <w:rsid w:val="007B5C81"/>
    <w:rsid w:val="007B5F0C"/>
    <w:rsid w:val="007B5F67"/>
    <w:rsid w:val="007C23E2"/>
    <w:rsid w:val="007C2561"/>
    <w:rsid w:val="007C471F"/>
    <w:rsid w:val="007C4E60"/>
    <w:rsid w:val="007C5315"/>
    <w:rsid w:val="007C6529"/>
    <w:rsid w:val="007C71F7"/>
    <w:rsid w:val="007D254F"/>
    <w:rsid w:val="007D51C3"/>
    <w:rsid w:val="007D5529"/>
    <w:rsid w:val="007D6CF6"/>
    <w:rsid w:val="007E0E5C"/>
    <w:rsid w:val="007E1D4E"/>
    <w:rsid w:val="007E1DF6"/>
    <w:rsid w:val="007E2298"/>
    <w:rsid w:val="007E2960"/>
    <w:rsid w:val="007E37BD"/>
    <w:rsid w:val="007E4312"/>
    <w:rsid w:val="007E53B7"/>
    <w:rsid w:val="007E555F"/>
    <w:rsid w:val="007E7FAD"/>
    <w:rsid w:val="007F0CB3"/>
    <w:rsid w:val="007F15C6"/>
    <w:rsid w:val="007F1B6E"/>
    <w:rsid w:val="007F23B0"/>
    <w:rsid w:val="007F23D1"/>
    <w:rsid w:val="007F389B"/>
    <w:rsid w:val="007F3947"/>
    <w:rsid w:val="007F39D9"/>
    <w:rsid w:val="007F4DFC"/>
    <w:rsid w:val="007F5B44"/>
    <w:rsid w:val="007F5F74"/>
    <w:rsid w:val="007F64F9"/>
    <w:rsid w:val="007F654B"/>
    <w:rsid w:val="007F72ED"/>
    <w:rsid w:val="00800050"/>
    <w:rsid w:val="00800620"/>
    <w:rsid w:val="00800708"/>
    <w:rsid w:val="00801067"/>
    <w:rsid w:val="008018EF"/>
    <w:rsid w:val="00801B30"/>
    <w:rsid w:val="00801E99"/>
    <w:rsid w:val="00801F0D"/>
    <w:rsid w:val="008024D9"/>
    <w:rsid w:val="00803759"/>
    <w:rsid w:val="00803EDB"/>
    <w:rsid w:val="008041D4"/>
    <w:rsid w:val="00805379"/>
    <w:rsid w:val="008069AF"/>
    <w:rsid w:val="00811411"/>
    <w:rsid w:val="00811CC2"/>
    <w:rsid w:val="00811D14"/>
    <w:rsid w:val="008121CB"/>
    <w:rsid w:val="0081395A"/>
    <w:rsid w:val="00813BD1"/>
    <w:rsid w:val="0081415B"/>
    <w:rsid w:val="008144F7"/>
    <w:rsid w:val="008145DF"/>
    <w:rsid w:val="00816251"/>
    <w:rsid w:val="00816356"/>
    <w:rsid w:val="00816907"/>
    <w:rsid w:val="008170AF"/>
    <w:rsid w:val="00821187"/>
    <w:rsid w:val="0082564D"/>
    <w:rsid w:val="00826B74"/>
    <w:rsid w:val="00830156"/>
    <w:rsid w:val="008320D4"/>
    <w:rsid w:val="0083392B"/>
    <w:rsid w:val="0083503D"/>
    <w:rsid w:val="00837212"/>
    <w:rsid w:val="0083780E"/>
    <w:rsid w:val="0084066D"/>
    <w:rsid w:val="0084262D"/>
    <w:rsid w:val="00842990"/>
    <w:rsid w:val="008447C2"/>
    <w:rsid w:val="00844973"/>
    <w:rsid w:val="0084600C"/>
    <w:rsid w:val="00846797"/>
    <w:rsid w:val="00846C59"/>
    <w:rsid w:val="00846FA6"/>
    <w:rsid w:val="0084759D"/>
    <w:rsid w:val="008506BE"/>
    <w:rsid w:val="00851717"/>
    <w:rsid w:val="00854610"/>
    <w:rsid w:val="00855D2C"/>
    <w:rsid w:val="008572C4"/>
    <w:rsid w:val="00860039"/>
    <w:rsid w:val="008601C5"/>
    <w:rsid w:val="008656A2"/>
    <w:rsid w:val="0086608F"/>
    <w:rsid w:val="008663E8"/>
    <w:rsid w:val="00867FB8"/>
    <w:rsid w:val="0087061C"/>
    <w:rsid w:val="00871B5F"/>
    <w:rsid w:val="00872776"/>
    <w:rsid w:val="00872BA3"/>
    <w:rsid w:val="00874A0B"/>
    <w:rsid w:val="008763FD"/>
    <w:rsid w:val="00876A7A"/>
    <w:rsid w:val="00880159"/>
    <w:rsid w:val="00880E33"/>
    <w:rsid w:val="00881D80"/>
    <w:rsid w:val="00882C78"/>
    <w:rsid w:val="008835EB"/>
    <w:rsid w:val="0088442B"/>
    <w:rsid w:val="00884E83"/>
    <w:rsid w:val="00885940"/>
    <w:rsid w:val="00886400"/>
    <w:rsid w:val="00887C5A"/>
    <w:rsid w:val="00890129"/>
    <w:rsid w:val="00890A7B"/>
    <w:rsid w:val="00891141"/>
    <w:rsid w:val="008914BD"/>
    <w:rsid w:val="008919C9"/>
    <w:rsid w:val="00891E97"/>
    <w:rsid w:val="00893C22"/>
    <w:rsid w:val="00893F05"/>
    <w:rsid w:val="0089415D"/>
    <w:rsid w:val="00894EEE"/>
    <w:rsid w:val="0089526A"/>
    <w:rsid w:val="00896995"/>
    <w:rsid w:val="00897482"/>
    <w:rsid w:val="008A00FC"/>
    <w:rsid w:val="008A07AE"/>
    <w:rsid w:val="008A09B8"/>
    <w:rsid w:val="008A138A"/>
    <w:rsid w:val="008A2F39"/>
    <w:rsid w:val="008A3EAB"/>
    <w:rsid w:val="008A4F95"/>
    <w:rsid w:val="008A63C9"/>
    <w:rsid w:val="008A6641"/>
    <w:rsid w:val="008A6EB2"/>
    <w:rsid w:val="008B027D"/>
    <w:rsid w:val="008B04F0"/>
    <w:rsid w:val="008B13CA"/>
    <w:rsid w:val="008B1C85"/>
    <w:rsid w:val="008B2D7C"/>
    <w:rsid w:val="008B391D"/>
    <w:rsid w:val="008B466C"/>
    <w:rsid w:val="008B5777"/>
    <w:rsid w:val="008B61EA"/>
    <w:rsid w:val="008B622D"/>
    <w:rsid w:val="008B62A7"/>
    <w:rsid w:val="008B68E4"/>
    <w:rsid w:val="008B700E"/>
    <w:rsid w:val="008C00E6"/>
    <w:rsid w:val="008C02A8"/>
    <w:rsid w:val="008C1B9B"/>
    <w:rsid w:val="008C1F1E"/>
    <w:rsid w:val="008C216F"/>
    <w:rsid w:val="008C292C"/>
    <w:rsid w:val="008C2DAC"/>
    <w:rsid w:val="008C4276"/>
    <w:rsid w:val="008C51DC"/>
    <w:rsid w:val="008C56EC"/>
    <w:rsid w:val="008C5EE4"/>
    <w:rsid w:val="008C6DEC"/>
    <w:rsid w:val="008C7EDE"/>
    <w:rsid w:val="008D00AD"/>
    <w:rsid w:val="008D0A93"/>
    <w:rsid w:val="008D60AD"/>
    <w:rsid w:val="008D6769"/>
    <w:rsid w:val="008D6C70"/>
    <w:rsid w:val="008D73DA"/>
    <w:rsid w:val="008E03D9"/>
    <w:rsid w:val="008E0DF2"/>
    <w:rsid w:val="008E1554"/>
    <w:rsid w:val="008E4916"/>
    <w:rsid w:val="008E524D"/>
    <w:rsid w:val="008E740B"/>
    <w:rsid w:val="008F0BF5"/>
    <w:rsid w:val="008F14E7"/>
    <w:rsid w:val="008F1DAD"/>
    <w:rsid w:val="008F2FDA"/>
    <w:rsid w:val="008F3FE3"/>
    <w:rsid w:val="008F6CA7"/>
    <w:rsid w:val="008F71E9"/>
    <w:rsid w:val="008F7CB8"/>
    <w:rsid w:val="009004CF"/>
    <w:rsid w:val="00900714"/>
    <w:rsid w:val="00902A86"/>
    <w:rsid w:val="00903061"/>
    <w:rsid w:val="00904569"/>
    <w:rsid w:val="0090753F"/>
    <w:rsid w:val="00907732"/>
    <w:rsid w:val="0091137E"/>
    <w:rsid w:val="00911519"/>
    <w:rsid w:val="00911914"/>
    <w:rsid w:val="0091265D"/>
    <w:rsid w:val="009133DB"/>
    <w:rsid w:val="009142CF"/>
    <w:rsid w:val="009146A0"/>
    <w:rsid w:val="00915BCB"/>
    <w:rsid w:val="009169B9"/>
    <w:rsid w:val="009210C1"/>
    <w:rsid w:val="009221E5"/>
    <w:rsid w:val="0092267E"/>
    <w:rsid w:val="00922AD1"/>
    <w:rsid w:val="0092478C"/>
    <w:rsid w:val="00925062"/>
    <w:rsid w:val="00927EA1"/>
    <w:rsid w:val="00931DB1"/>
    <w:rsid w:val="00934644"/>
    <w:rsid w:val="00934A9A"/>
    <w:rsid w:val="00935D30"/>
    <w:rsid w:val="009360AF"/>
    <w:rsid w:val="00936E0E"/>
    <w:rsid w:val="0094021C"/>
    <w:rsid w:val="00943C8D"/>
    <w:rsid w:val="0095109B"/>
    <w:rsid w:val="00955CBD"/>
    <w:rsid w:val="009565AC"/>
    <w:rsid w:val="0095687E"/>
    <w:rsid w:val="00956949"/>
    <w:rsid w:val="0096165F"/>
    <w:rsid w:val="00963331"/>
    <w:rsid w:val="00963DFF"/>
    <w:rsid w:val="00964120"/>
    <w:rsid w:val="00964B12"/>
    <w:rsid w:val="00964B14"/>
    <w:rsid w:val="00966903"/>
    <w:rsid w:val="0096695C"/>
    <w:rsid w:val="00970F5E"/>
    <w:rsid w:val="00973626"/>
    <w:rsid w:val="0097395F"/>
    <w:rsid w:val="009740F8"/>
    <w:rsid w:val="00974306"/>
    <w:rsid w:val="009744FC"/>
    <w:rsid w:val="00974984"/>
    <w:rsid w:val="0097755E"/>
    <w:rsid w:val="00981466"/>
    <w:rsid w:val="0098189A"/>
    <w:rsid w:val="00983401"/>
    <w:rsid w:val="009854FC"/>
    <w:rsid w:val="009869D8"/>
    <w:rsid w:val="00986D2A"/>
    <w:rsid w:val="00987142"/>
    <w:rsid w:val="009909DE"/>
    <w:rsid w:val="009924BB"/>
    <w:rsid w:val="00992C78"/>
    <w:rsid w:val="00993BD8"/>
    <w:rsid w:val="0099499C"/>
    <w:rsid w:val="009960B2"/>
    <w:rsid w:val="009A3665"/>
    <w:rsid w:val="009A4D66"/>
    <w:rsid w:val="009A61DE"/>
    <w:rsid w:val="009A64BB"/>
    <w:rsid w:val="009A70BE"/>
    <w:rsid w:val="009B0B38"/>
    <w:rsid w:val="009B10BF"/>
    <w:rsid w:val="009B16AA"/>
    <w:rsid w:val="009B20FB"/>
    <w:rsid w:val="009B2D96"/>
    <w:rsid w:val="009B2EE4"/>
    <w:rsid w:val="009B3054"/>
    <w:rsid w:val="009B3A40"/>
    <w:rsid w:val="009B5276"/>
    <w:rsid w:val="009B58E5"/>
    <w:rsid w:val="009B5B13"/>
    <w:rsid w:val="009C0171"/>
    <w:rsid w:val="009C0971"/>
    <w:rsid w:val="009C1357"/>
    <w:rsid w:val="009C2A86"/>
    <w:rsid w:val="009C2D45"/>
    <w:rsid w:val="009C3770"/>
    <w:rsid w:val="009C46E5"/>
    <w:rsid w:val="009C58A8"/>
    <w:rsid w:val="009C5C65"/>
    <w:rsid w:val="009C68D9"/>
    <w:rsid w:val="009C7A5C"/>
    <w:rsid w:val="009D0B03"/>
    <w:rsid w:val="009D22FD"/>
    <w:rsid w:val="009D2F8E"/>
    <w:rsid w:val="009D3CFF"/>
    <w:rsid w:val="009D5243"/>
    <w:rsid w:val="009D6C0D"/>
    <w:rsid w:val="009E0230"/>
    <w:rsid w:val="009E11D3"/>
    <w:rsid w:val="009E12EC"/>
    <w:rsid w:val="009E2224"/>
    <w:rsid w:val="009E2D91"/>
    <w:rsid w:val="009E336F"/>
    <w:rsid w:val="009E3653"/>
    <w:rsid w:val="009E5757"/>
    <w:rsid w:val="009E5E7E"/>
    <w:rsid w:val="009E77DF"/>
    <w:rsid w:val="009F10B4"/>
    <w:rsid w:val="009F1963"/>
    <w:rsid w:val="009F1BE9"/>
    <w:rsid w:val="009F245A"/>
    <w:rsid w:val="009F2A16"/>
    <w:rsid w:val="009F2B4E"/>
    <w:rsid w:val="009F2F74"/>
    <w:rsid w:val="009F3B29"/>
    <w:rsid w:val="009F559D"/>
    <w:rsid w:val="009F5CF4"/>
    <w:rsid w:val="009F606C"/>
    <w:rsid w:val="009F6422"/>
    <w:rsid w:val="009F7AF0"/>
    <w:rsid w:val="00A01030"/>
    <w:rsid w:val="00A0180D"/>
    <w:rsid w:val="00A021BC"/>
    <w:rsid w:val="00A03625"/>
    <w:rsid w:val="00A044B3"/>
    <w:rsid w:val="00A04901"/>
    <w:rsid w:val="00A04DB9"/>
    <w:rsid w:val="00A04F45"/>
    <w:rsid w:val="00A059CE"/>
    <w:rsid w:val="00A11294"/>
    <w:rsid w:val="00A1157F"/>
    <w:rsid w:val="00A11ED2"/>
    <w:rsid w:val="00A120AB"/>
    <w:rsid w:val="00A12AC1"/>
    <w:rsid w:val="00A14B3A"/>
    <w:rsid w:val="00A15C18"/>
    <w:rsid w:val="00A17A55"/>
    <w:rsid w:val="00A2020E"/>
    <w:rsid w:val="00A206C6"/>
    <w:rsid w:val="00A21198"/>
    <w:rsid w:val="00A21AA5"/>
    <w:rsid w:val="00A21BE9"/>
    <w:rsid w:val="00A21D9F"/>
    <w:rsid w:val="00A23708"/>
    <w:rsid w:val="00A246EF"/>
    <w:rsid w:val="00A31B58"/>
    <w:rsid w:val="00A320D8"/>
    <w:rsid w:val="00A34083"/>
    <w:rsid w:val="00A3438C"/>
    <w:rsid w:val="00A354D7"/>
    <w:rsid w:val="00A3553D"/>
    <w:rsid w:val="00A35E85"/>
    <w:rsid w:val="00A35FE1"/>
    <w:rsid w:val="00A36796"/>
    <w:rsid w:val="00A4098F"/>
    <w:rsid w:val="00A42B69"/>
    <w:rsid w:val="00A42F0B"/>
    <w:rsid w:val="00A430CC"/>
    <w:rsid w:val="00A434DC"/>
    <w:rsid w:val="00A43D7D"/>
    <w:rsid w:val="00A45D82"/>
    <w:rsid w:val="00A50AC4"/>
    <w:rsid w:val="00A50BE5"/>
    <w:rsid w:val="00A51897"/>
    <w:rsid w:val="00A52128"/>
    <w:rsid w:val="00A529EE"/>
    <w:rsid w:val="00A52E2F"/>
    <w:rsid w:val="00A533C2"/>
    <w:rsid w:val="00A53D4C"/>
    <w:rsid w:val="00A54B31"/>
    <w:rsid w:val="00A54CED"/>
    <w:rsid w:val="00A55446"/>
    <w:rsid w:val="00A55D30"/>
    <w:rsid w:val="00A61381"/>
    <w:rsid w:val="00A623EE"/>
    <w:rsid w:val="00A6359B"/>
    <w:rsid w:val="00A63875"/>
    <w:rsid w:val="00A651B0"/>
    <w:rsid w:val="00A67B4C"/>
    <w:rsid w:val="00A67FE0"/>
    <w:rsid w:val="00A715F8"/>
    <w:rsid w:val="00A726E1"/>
    <w:rsid w:val="00A72C16"/>
    <w:rsid w:val="00A737A8"/>
    <w:rsid w:val="00A74927"/>
    <w:rsid w:val="00A74BE8"/>
    <w:rsid w:val="00A76204"/>
    <w:rsid w:val="00A76B99"/>
    <w:rsid w:val="00A775EA"/>
    <w:rsid w:val="00A77F8E"/>
    <w:rsid w:val="00A816A5"/>
    <w:rsid w:val="00A8243D"/>
    <w:rsid w:val="00A83C96"/>
    <w:rsid w:val="00A8585D"/>
    <w:rsid w:val="00A85F91"/>
    <w:rsid w:val="00A86E1C"/>
    <w:rsid w:val="00A87727"/>
    <w:rsid w:val="00A91A61"/>
    <w:rsid w:val="00A93DD6"/>
    <w:rsid w:val="00A95ABB"/>
    <w:rsid w:val="00A96632"/>
    <w:rsid w:val="00A975C0"/>
    <w:rsid w:val="00AA0105"/>
    <w:rsid w:val="00AA0306"/>
    <w:rsid w:val="00AA0D4F"/>
    <w:rsid w:val="00AA260E"/>
    <w:rsid w:val="00AA29FF"/>
    <w:rsid w:val="00AA35A4"/>
    <w:rsid w:val="00AA3C2A"/>
    <w:rsid w:val="00AA598E"/>
    <w:rsid w:val="00AA6961"/>
    <w:rsid w:val="00AA6A31"/>
    <w:rsid w:val="00AA6B02"/>
    <w:rsid w:val="00AA7D74"/>
    <w:rsid w:val="00AB0B2E"/>
    <w:rsid w:val="00AB13FA"/>
    <w:rsid w:val="00AB1E63"/>
    <w:rsid w:val="00AB2EC4"/>
    <w:rsid w:val="00AB3474"/>
    <w:rsid w:val="00AB3636"/>
    <w:rsid w:val="00AB3B56"/>
    <w:rsid w:val="00AB40BB"/>
    <w:rsid w:val="00AB4CC4"/>
    <w:rsid w:val="00AB5F5D"/>
    <w:rsid w:val="00AB651B"/>
    <w:rsid w:val="00AB7A49"/>
    <w:rsid w:val="00AC2442"/>
    <w:rsid w:val="00AC281E"/>
    <w:rsid w:val="00AC39E7"/>
    <w:rsid w:val="00AC4B56"/>
    <w:rsid w:val="00AD0021"/>
    <w:rsid w:val="00AD0E92"/>
    <w:rsid w:val="00AD0E9D"/>
    <w:rsid w:val="00AD3185"/>
    <w:rsid w:val="00AD513C"/>
    <w:rsid w:val="00AD6615"/>
    <w:rsid w:val="00AD727A"/>
    <w:rsid w:val="00AE0B4F"/>
    <w:rsid w:val="00AE0C0A"/>
    <w:rsid w:val="00AE2CAB"/>
    <w:rsid w:val="00AE32C5"/>
    <w:rsid w:val="00AE3644"/>
    <w:rsid w:val="00AE3C84"/>
    <w:rsid w:val="00AE4FFC"/>
    <w:rsid w:val="00AE51A6"/>
    <w:rsid w:val="00AE5BAF"/>
    <w:rsid w:val="00AE5EAF"/>
    <w:rsid w:val="00AF0101"/>
    <w:rsid w:val="00AF10A5"/>
    <w:rsid w:val="00AF112E"/>
    <w:rsid w:val="00AF246C"/>
    <w:rsid w:val="00AF3154"/>
    <w:rsid w:val="00AF4C1C"/>
    <w:rsid w:val="00AF68B9"/>
    <w:rsid w:val="00AF7A5B"/>
    <w:rsid w:val="00B016BC"/>
    <w:rsid w:val="00B017EB"/>
    <w:rsid w:val="00B01ACB"/>
    <w:rsid w:val="00B01D10"/>
    <w:rsid w:val="00B026B9"/>
    <w:rsid w:val="00B02C91"/>
    <w:rsid w:val="00B0394C"/>
    <w:rsid w:val="00B03D18"/>
    <w:rsid w:val="00B044DC"/>
    <w:rsid w:val="00B04874"/>
    <w:rsid w:val="00B05DB8"/>
    <w:rsid w:val="00B06E5A"/>
    <w:rsid w:val="00B076DE"/>
    <w:rsid w:val="00B104CE"/>
    <w:rsid w:val="00B106C7"/>
    <w:rsid w:val="00B1105D"/>
    <w:rsid w:val="00B11121"/>
    <w:rsid w:val="00B11715"/>
    <w:rsid w:val="00B1202B"/>
    <w:rsid w:val="00B13002"/>
    <w:rsid w:val="00B13560"/>
    <w:rsid w:val="00B145E5"/>
    <w:rsid w:val="00B16977"/>
    <w:rsid w:val="00B2070D"/>
    <w:rsid w:val="00B20819"/>
    <w:rsid w:val="00B22EB3"/>
    <w:rsid w:val="00B24099"/>
    <w:rsid w:val="00B240C2"/>
    <w:rsid w:val="00B24AAE"/>
    <w:rsid w:val="00B24C02"/>
    <w:rsid w:val="00B26E11"/>
    <w:rsid w:val="00B27C82"/>
    <w:rsid w:val="00B30C30"/>
    <w:rsid w:val="00B31E9B"/>
    <w:rsid w:val="00B326B9"/>
    <w:rsid w:val="00B33122"/>
    <w:rsid w:val="00B3336A"/>
    <w:rsid w:val="00B35F7B"/>
    <w:rsid w:val="00B3656B"/>
    <w:rsid w:val="00B37644"/>
    <w:rsid w:val="00B4213A"/>
    <w:rsid w:val="00B42D27"/>
    <w:rsid w:val="00B43328"/>
    <w:rsid w:val="00B43F99"/>
    <w:rsid w:val="00B44214"/>
    <w:rsid w:val="00B44A4A"/>
    <w:rsid w:val="00B4500C"/>
    <w:rsid w:val="00B503FF"/>
    <w:rsid w:val="00B506FE"/>
    <w:rsid w:val="00B51E4E"/>
    <w:rsid w:val="00B521E4"/>
    <w:rsid w:val="00B5343C"/>
    <w:rsid w:val="00B53ACF"/>
    <w:rsid w:val="00B53B50"/>
    <w:rsid w:val="00B543DF"/>
    <w:rsid w:val="00B55530"/>
    <w:rsid w:val="00B556DF"/>
    <w:rsid w:val="00B5582D"/>
    <w:rsid w:val="00B56060"/>
    <w:rsid w:val="00B569BB"/>
    <w:rsid w:val="00B56A19"/>
    <w:rsid w:val="00B56D9F"/>
    <w:rsid w:val="00B579D3"/>
    <w:rsid w:val="00B627B6"/>
    <w:rsid w:val="00B6352F"/>
    <w:rsid w:val="00B64138"/>
    <w:rsid w:val="00B64617"/>
    <w:rsid w:val="00B6530A"/>
    <w:rsid w:val="00B65D28"/>
    <w:rsid w:val="00B65FA6"/>
    <w:rsid w:val="00B6649C"/>
    <w:rsid w:val="00B6653E"/>
    <w:rsid w:val="00B7148E"/>
    <w:rsid w:val="00B717C8"/>
    <w:rsid w:val="00B72861"/>
    <w:rsid w:val="00B72E34"/>
    <w:rsid w:val="00B73544"/>
    <w:rsid w:val="00B74BA7"/>
    <w:rsid w:val="00B76B77"/>
    <w:rsid w:val="00B77E91"/>
    <w:rsid w:val="00B81CC3"/>
    <w:rsid w:val="00B81DDC"/>
    <w:rsid w:val="00B827B3"/>
    <w:rsid w:val="00B83ABA"/>
    <w:rsid w:val="00B83C38"/>
    <w:rsid w:val="00B848CD"/>
    <w:rsid w:val="00B84F05"/>
    <w:rsid w:val="00B85040"/>
    <w:rsid w:val="00B850B2"/>
    <w:rsid w:val="00B85DCA"/>
    <w:rsid w:val="00B86107"/>
    <w:rsid w:val="00B8697E"/>
    <w:rsid w:val="00B87C0D"/>
    <w:rsid w:val="00B9177C"/>
    <w:rsid w:val="00B92B04"/>
    <w:rsid w:val="00B937CB"/>
    <w:rsid w:val="00B938A0"/>
    <w:rsid w:val="00B943F5"/>
    <w:rsid w:val="00B94FBC"/>
    <w:rsid w:val="00B967DC"/>
    <w:rsid w:val="00B97D7D"/>
    <w:rsid w:val="00BA0376"/>
    <w:rsid w:val="00BA38A3"/>
    <w:rsid w:val="00BA51FC"/>
    <w:rsid w:val="00BA5806"/>
    <w:rsid w:val="00BA5B32"/>
    <w:rsid w:val="00BA702E"/>
    <w:rsid w:val="00BA7B01"/>
    <w:rsid w:val="00BB17D5"/>
    <w:rsid w:val="00BB1E6B"/>
    <w:rsid w:val="00BB2759"/>
    <w:rsid w:val="00BB279F"/>
    <w:rsid w:val="00BB2BA5"/>
    <w:rsid w:val="00BB2DD4"/>
    <w:rsid w:val="00BB3C5B"/>
    <w:rsid w:val="00BB493E"/>
    <w:rsid w:val="00BB5130"/>
    <w:rsid w:val="00BB5F95"/>
    <w:rsid w:val="00BB78DE"/>
    <w:rsid w:val="00BC08AA"/>
    <w:rsid w:val="00BC13A8"/>
    <w:rsid w:val="00BC2669"/>
    <w:rsid w:val="00BC299E"/>
    <w:rsid w:val="00BC327F"/>
    <w:rsid w:val="00BC6605"/>
    <w:rsid w:val="00BC6997"/>
    <w:rsid w:val="00BC798E"/>
    <w:rsid w:val="00BD0473"/>
    <w:rsid w:val="00BD25E2"/>
    <w:rsid w:val="00BD613D"/>
    <w:rsid w:val="00BD6B63"/>
    <w:rsid w:val="00BD7790"/>
    <w:rsid w:val="00BD79B5"/>
    <w:rsid w:val="00BE0C84"/>
    <w:rsid w:val="00BE1405"/>
    <w:rsid w:val="00BE46BB"/>
    <w:rsid w:val="00BE5020"/>
    <w:rsid w:val="00BE6856"/>
    <w:rsid w:val="00BF0535"/>
    <w:rsid w:val="00BF1C5B"/>
    <w:rsid w:val="00BF1E66"/>
    <w:rsid w:val="00BF2194"/>
    <w:rsid w:val="00BF245C"/>
    <w:rsid w:val="00BF5460"/>
    <w:rsid w:val="00BF68B8"/>
    <w:rsid w:val="00C005AA"/>
    <w:rsid w:val="00C017CB"/>
    <w:rsid w:val="00C0262F"/>
    <w:rsid w:val="00C02D5C"/>
    <w:rsid w:val="00C04C9F"/>
    <w:rsid w:val="00C052E5"/>
    <w:rsid w:val="00C07224"/>
    <w:rsid w:val="00C11066"/>
    <w:rsid w:val="00C1216C"/>
    <w:rsid w:val="00C13531"/>
    <w:rsid w:val="00C148EA"/>
    <w:rsid w:val="00C1495D"/>
    <w:rsid w:val="00C149D8"/>
    <w:rsid w:val="00C14A7E"/>
    <w:rsid w:val="00C14B23"/>
    <w:rsid w:val="00C15EE6"/>
    <w:rsid w:val="00C16218"/>
    <w:rsid w:val="00C16A34"/>
    <w:rsid w:val="00C16D9B"/>
    <w:rsid w:val="00C17BB8"/>
    <w:rsid w:val="00C21901"/>
    <w:rsid w:val="00C22314"/>
    <w:rsid w:val="00C223BD"/>
    <w:rsid w:val="00C22454"/>
    <w:rsid w:val="00C22833"/>
    <w:rsid w:val="00C22C46"/>
    <w:rsid w:val="00C252DD"/>
    <w:rsid w:val="00C25598"/>
    <w:rsid w:val="00C2781B"/>
    <w:rsid w:val="00C27F23"/>
    <w:rsid w:val="00C27F4D"/>
    <w:rsid w:val="00C323F9"/>
    <w:rsid w:val="00C33931"/>
    <w:rsid w:val="00C3717B"/>
    <w:rsid w:val="00C37273"/>
    <w:rsid w:val="00C40151"/>
    <w:rsid w:val="00C40436"/>
    <w:rsid w:val="00C40945"/>
    <w:rsid w:val="00C409F3"/>
    <w:rsid w:val="00C40ADE"/>
    <w:rsid w:val="00C41341"/>
    <w:rsid w:val="00C447EA"/>
    <w:rsid w:val="00C4494B"/>
    <w:rsid w:val="00C4529B"/>
    <w:rsid w:val="00C455DC"/>
    <w:rsid w:val="00C45B35"/>
    <w:rsid w:val="00C45F2E"/>
    <w:rsid w:val="00C47434"/>
    <w:rsid w:val="00C5590A"/>
    <w:rsid w:val="00C56085"/>
    <w:rsid w:val="00C563F6"/>
    <w:rsid w:val="00C575B5"/>
    <w:rsid w:val="00C578D4"/>
    <w:rsid w:val="00C605F4"/>
    <w:rsid w:val="00C626CA"/>
    <w:rsid w:val="00C62A6D"/>
    <w:rsid w:val="00C62AC8"/>
    <w:rsid w:val="00C62ACE"/>
    <w:rsid w:val="00C632D4"/>
    <w:rsid w:val="00C64984"/>
    <w:rsid w:val="00C64B72"/>
    <w:rsid w:val="00C656F1"/>
    <w:rsid w:val="00C6600F"/>
    <w:rsid w:val="00C66ED9"/>
    <w:rsid w:val="00C72ECB"/>
    <w:rsid w:val="00C731A1"/>
    <w:rsid w:val="00C7324A"/>
    <w:rsid w:val="00C741D1"/>
    <w:rsid w:val="00C75897"/>
    <w:rsid w:val="00C77E80"/>
    <w:rsid w:val="00C80CDD"/>
    <w:rsid w:val="00C84256"/>
    <w:rsid w:val="00C84AD2"/>
    <w:rsid w:val="00C8625E"/>
    <w:rsid w:val="00C86592"/>
    <w:rsid w:val="00C90A88"/>
    <w:rsid w:val="00C91137"/>
    <w:rsid w:val="00C9189C"/>
    <w:rsid w:val="00C93274"/>
    <w:rsid w:val="00C95234"/>
    <w:rsid w:val="00C9576C"/>
    <w:rsid w:val="00C963E2"/>
    <w:rsid w:val="00C96780"/>
    <w:rsid w:val="00C96B47"/>
    <w:rsid w:val="00CA0366"/>
    <w:rsid w:val="00CA0A5F"/>
    <w:rsid w:val="00CA1017"/>
    <w:rsid w:val="00CA1B4A"/>
    <w:rsid w:val="00CA1E40"/>
    <w:rsid w:val="00CA2831"/>
    <w:rsid w:val="00CA34E9"/>
    <w:rsid w:val="00CA43AA"/>
    <w:rsid w:val="00CA46DD"/>
    <w:rsid w:val="00CA4AAF"/>
    <w:rsid w:val="00CA5A0F"/>
    <w:rsid w:val="00CA5ADB"/>
    <w:rsid w:val="00CA61FB"/>
    <w:rsid w:val="00CA7DBF"/>
    <w:rsid w:val="00CB0535"/>
    <w:rsid w:val="00CB0C88"/>
    <w:rsid w:val="00CB0E76"/>
    <w:rsid w:val="00CB12BE"/>
    <w:rsid w:val="00CB2144"/>
    <w:rsid w:val="00CB2633"/>
    <w:rsid w:val="00CB2677"/>
    <w:rsid w:val="00CB5863"/>
    <w:rsid w:val="00CB599F"/>
    <w:rsid w:val="00CB6244"/>
    <w:rsid w:val="00CB79B4"/>
    <w:rsid w:val="00CB7C98"/>
    <w:rsid w:val="00CB7EFA"/>
    <w:rsid w:val="00CB7F9D"/>
    <w:rsid w:val="00CC0568"/>
    <w:rsid w:val="00CC1A88"/>
    <w:rsid w:val="00CC2DFA"/>
    <w:rsid w:val="00CC3D8D"/>
    <w:rsid w:val="00CC43AB"/>
    <w:rsid w:val="00CC548B"/>
    <w:rsid w:val="00CC5D98"/>
    <w:rsid w:val="00CC7D36"/>
    <w:rsid w:val="00CD0204"/>
    <w:rsid w:val="00CD24A1"/>
    <w:rsid w:val="00CD269B"/>
    <w:rsid w:val="00CD4A3F"/>
    <w:rsid w:val="00CD688A"/>
    <w:rsid w:val="00CE0196"/>
    <w:rsid w:val="00CE01B5"/>
    <w:rsid w:val="00CE04E2"/>
    <w:rsid w:val="00CE0721"/>
    <w:rsid w:val="00CE0C42"/>
    <w:rsid w:val="00CE2A59"/>
    <w:rsid w:val="00CE340A"/>
    <w:rsid w:val="00CE4599"/>
    <w:rsid w:val="00CE4B72"/>
    <w:rsid w:val="00CE64E5"/>
    <w:rsid w:val="00CE6A8E"/>
    <w:rsid w:val="00CE6CF8"/>
    <w:rsid w:val="00CE76BC"/>
    <w:rsid w:val="00CF0073"/>
    <w:rsid w:val="00CF0298"/>
    <w:rsid w:val="00CF0F35"/>
    <w:rsid w:val="00CF10CF"/>
    <w:rsid w:val="00CF27D6"/>
    <w:rsid w:val="00CF2F91"/>
    <w:rsid w:val="00CF34B6"/>
    <w:rsid w:val="00CF37D3"/>
    <w:rsid w:val="00CF45AE"/>
    <w:rsid w:val="00CF4A5F"/>
    <w:rsid w:val="00CF629F"/>
    <w:rsid w:val="00CF63A0"/>
    <w:rsid w:val="00CF6771"/>
    <w:rsid w:val="00CF7736"/>
    <w:rsid w:val="00CF7DDD"/>
    <w:rsid w:val="00D001CC"/>
    <w:rsid w:val="00D0033A"/>
    <w:rsid w:val="00D01D33"/>
    <w:rsid w:val="00D022D1"/>
    <w:rsid w:val="00D03B83"/>
    <w:rsid w:val="00D0561B"/>
    <w:rsid w:val="00D057FC"/>
    <w:rsid w:val="00D0799B"/>
    <w:rsid w:val="00D12908"/>
    <w:rsid w:val="00D1307C"/>
    <w:rsid w:val="00D13E81"/>
    <w:rsid w:val="00D16A68"/>
    <w:rsid w:val="00D20E12"/>
    <w:rsid w:val="00D22040"/>
    <w:rsid w:val="00D222D0"/>
    <w:rsid w:val="00D22D3B"/>
    <w:rsid w:val="00D242B6"/>
    <w:rsid w:val="00D25F52"/>
    <w:rsid w:val="00D27D64"/>
    <w:rsid w:val="00D30339"/>
    <w:rsid w:val="00D306F3"/>
    <w:rsid w:val="00D30E6E"/>
    <w:rsid w:val="00D31064"/>
    <w:rsid w:val="00D321C8"/>
    <w:rsid w:val="00D3290B"/>
    <w:rsid w:val="00D32F28"/>
    <w:rsid w:val="00D344C0"/>
    <w:rsid w:val="00D34A88"/>
    <w:rsid w:val="00D35139"/>
    <w:rsid w:val="00D35ECE"/>
    <w:rsid w:val="00D36AD0"/>
    <w:rsid w:val="00D40E58"/>
    <w:rsid w:val="00D414BA"/>
    <w:rsid w:val="00D42784"/>
    <w:rsid w:val="00D43369"/>
    <w:rsid w:val="00D44853"/>
    <w:rsid w:val="00D448D0"/>
    <w:rsid w:val="00D44910"/>
    <w:rsid w:val="00D45EA4"/>
    <w:rsid w:val="00D4655E"/>
    <w:rsid w:val="00D46721"/>
    <w:rsid w:val="00D50F04"/>
    <w:rsid w:val="00D511AB"/>
    <w:rsid w:val="00D51780"/>
    <w:rsid w:val="00D51BF3"/>
    <w:rsid w:val="00D51C72"/>
    <w:rsid w:val="00D52B05"/>
    <w:rsid w:val="00D5351C"/>
    <w:rsid w:val="00D54173"/>
    <w:rsid w:val="00D55C77"/>
    <w:rsid w:val="00D575D0"/>
    <w:rsid w:val="00D60012"/>
    <w:rsid w:val="00D60387"/>
    <w:rsid w:val="00D609D9"/>
    <w:rsid w:val="00D61EC9"/>
    <w:rsid w:val="00D6272F"/>
    <w:rsid w:val="00D628AB"/>
    <w:rsid w:val="00D64EB0"/>
    <w:rsid w:val="00D651EB"/>
    <w:rsid w:val="00D67E29"/>
    <w:rsid w:val="00D70A52"/>
    <w:rsid w:val="00D71489"/>
    <w:rsid w:val="00D729E3"/>
    <w:rsid w:val="00D74CFD"/>
    <w:rsid w:val="00D74DE1"/>
    <w:rsid w:val="00D75076"/>
    <w:rsid w:val="00D8014F"/>
    <w:rsid w:val="00D816AE"/>
    <w:rsid w:val="00D8294E"/>
    <w:rsid w:val="00D83067"/>
    <w:rsid w:val="00D843E8"/>
    <w:rsid w:val="00D8517C"/>
    <w:rsid w:val="00D87D95"/>
    <w:rsid w:val="00D903CD"/>
    <w:rsid w:val="00D9126F"/>
    <w:rsid w:val="00D913B3"/>
    <w:rsid w:val="00D91830"/>
    <w:rsid w:val="00D926C3"/>
    <w:rsid w:val="00D92DF3"/>
    <w:rsid w:val="00D933B3"/>
    <w:rsid w:val="00D9407B"/>
    <w:rsid w:val="00D942E4"/>
    <w:rsid w:val="00D968E0"/>
    <w:rsid w:val="00DA05F6"/>
    <w:rsid w:val="00DA06EB"/>
    <w:rsid w:val="00DA0918"/>
    <w:rsid w:val="00DA261A"/>
    <w:rsid w:val="00DA3CB3"/>
    <w:rsid w:val="00DA4BE7"/>
    <w:rsid w:val="00DA5E1A"/>
    <w:rsid w:val="00DA6CFB"/>
    <w:rsid w:val="00DB12D9"/>
    <w:rsid w:val="00DB3BC6"/>
    <w:rsid w:val="00DB3DE5"/>
    <w:rsid w:val="00DB46DE"/>
    <w:rsid w:val="00DB656A"/>
    <w:rsid w:val="00DB6AAC"/>
    <w:rsid w:val="00DB74FA"/>
    <w:rsid w:val="00DB7C90"/>
    <w:rsid w:val="00DC21E5"/>
    <w:rsid w:val="00DC28DB"/>
    <w:rsid w:val="00DC333A"/>
    <w:rsid w:val="00DC4A70"/>
    <w:rsid w:val="00DC6779"/>
    <w:rsid w:val="00DC6B3C"/>
    <w:rsid w:val="00DC74B0"/>
    <w:rsid w:val="00DC7D00"/>
    <w:rsid w:val="00DD0CC6"/>
    <w:rsid w:val="00DD2875"/>
    <w:rsid w:val="00DD293B"/>
    <w:rsid w:val="00DD36A5"/>
    <w:rsid w:val="00DD3D0C"/>
    <w:rsid w:val="00DD60F0"/>
    <w:rsid w:val="00DD770E"/>
    <w:rsid w:val="00DE02CD"/>
    <w:rsid w:val="00DE1A07"/>
    <w:rsid w:val="00DE1BB3"/>
    <w:rsid w:val="00DE48E7"/>
    <w:rsid w:val="00DE546B"/>
    <w:rsid w:val="00DE5786"/>
    <w:rsid w:val="00DE7805"/>
    <w:rsid w:val="00DF0A7D"/>
    <w:rsid w:val="00DF1E44"/>
    <w:rsid w:val="00DF2E47"/>
    <w:rsid w:val="00DF39A4"/>
    <w:rsid w:val="00DF4484"/>
    <w:rsid w:val="00DF46E4"/>
    <w:rsid w:val="00DF73F0"/>
    <w:rsid w:val="00DF74CD"/>
    <w:rsid w:val="00DF7A4A"/>
    <w:rsid w:val="00DF7E9F"/>
    <w:rsid w:val="00E006A8"/>
    <w:rsid w:val="00E023B3"/>
    <w:rsid w:val="00E0457C"/>
    <w:rsid w:val="00E053CC"/>
    <w:rsid w:val="00E05632"/>
    <w:rsid w:val="00E106C7"/>
    <w:rsid w:val="00E11118"/>
    <w:rsid w:val="00E12D6B"/>
    <w:rsid w:val="00E13D4C"/>
    <w:rsid w:val="00E142CA"/>
    <w:rsid w:val="00E142F2"/>
    <w:rsid w:val="00E159F6"/>
    <w:rsid w:val="00E163E5"/>
    <w:rsid w:val="00E179D8"/>
    <w:rsid w:val="00E20603"/>
    <w:rsid w:val="00E22644"/>
    <w:rsid w:val="00E24361"/>
    <w:rsid w:val="00E249F4"/>
    <w:rsid w:val="00E25358"/>
    <w:rsid w:val="00E25C0B"/>
    <w:rsid w:val="00E26ACB"/>
    <w:rsid w:val="00E27223"/>
    <w:rsid w:val="00E309EC"/>
    <w:rsid w:val="00E30CFE"/>
    <w:rsid w:val="00E32879"/>
    <w:rsid w:val="00E3292E"/>
    <w:rsid w:val="00E32943"/>
    <w:rsid w:val="00E35AA4"/>
    <w:rsid w:val="00E362A8"/>
    <w:rsid w:val="00E3637A"/>
    <w:rsid w:val="00E36A1F"/>
    <w:rsid w:val="00E405E4"/>
    <w:rsid w:val="00E41352"/>
    <w:rsid w:val="00E42D6D"/>
    <w:rsid w:val="00E4578E"/>
    <w:rsid w:val="00E45EE7"/>
    <w:rsid w:val="00E465A2"/>
    <w:rsid w:val="00E46BBF"/>
    <w:rsid w:val="00E47385"/>
    <w:rsid w:val="00E5042D"/>
    <w:rsid w:val="00E51EB0"/>
    <w:rsid w:val="00E5272A"/>
    <w:rsid w:val="00E52949"/>
    <w:rsid w:val="00E5294F"/>
    <w:rsid w:val="00E53282"/>
    <w:rsid w:val="00E535A0"/>
    <w:rsid w:val="00E5453E"/>
    <w:rsid w:val="00E560D6"/>
    <w:rsid w:val="00E5768E"/>
    <w:rsid w:val="00E5778F"/>
    <w:rsid w:val="00E61912"/>
    <w:rsid w:val="00E63645"/>
    <w:rsid w:val="00E6712E"/>
    <w:rsid w:val="00E70614"/>
    <w:rsid w:val="00E71C71"/>
    <w:rsid w:val="00E71F58"/>
    <w:rsid w:val="00E726E9"/>
    <w:rsid w:val="00E73770"/>
    <w:rsid w:val="00E75A5A"/>
    <w:rsid w:val="00E75E58"/>
    <w:rsid w:val="00E76650"/>
    <w:rsid w:val="00E81DFB"/>
    <w:rsid w:val="00E8229D"/>
    <w:rsid w:val="00E82C79"/>
    <w:rsid w:val="00E835BF"/>
    <w:rsid w:val="00E836A7"/>
    <w:rsid w:val="00E84AEF"/>
    <w:rsid w:val="00E84BF6"/>
    <w:rsid w:val="00E84F1E"/>
    <w:rsid w:val="00E85D1E"/>
    <w:rsid w:val="00E90647"/>
    <w:rsid w:val="00E916CB"/>
    <w:rsid w:val="00E91A85"/>
    <w:rsid w:val="00E941B8"/>
    <w:rsid w:val="00E946BA"/>
    <w:rsid w:val="00E94AA4"/>
    <w:rsid w:val="00E94D8C"/>
    <w:rsid w:val="00E952EE"/>
    <w:rsid w:val="00E96B02"/>
    <w:rsid w:val="00E979B2"/>
    <w:rsid w:val="00E97E02"/>
    <w:rsid w:val="00EA092D"/>
    <w:rsid w:val="00EA1E51"/>
    <w:rsid w:val="00EA32E9"/>
    <w:rsid w:val="00EA3307"/>
    <w:rsid w:val="00EA4AA9"/>
    <w:rsid w:val="00EA7484"/>
    <w:rsid w:val="00EB0018"/>
    <w:rsid w:val="00EB0E4E"/>
    <w:rsid w:val="00EB1190"/>
    <w:rsid w:val="00EB14C2"/>
    <w:rsid w:val="00EB1F16"/>
    <w:rsid w:val="00EB2AA4"/>
    <w:rsid w:val="00EB3C7F"/>
    <w:rsid w:val="00EB4A88"/>
    <w:rsid w:val="00EB55E2"/>
    <w:rsid w:val="00EB7E11"/>
    <w:rsid w:val="00EC007D"/>
    <w:rsid w:val="00EC046C"/>
    <w:rsid w:val="00EC184C"/>
    <w:rsid w:val="00EC2148"/>
    <w:rsid w:val="00EC2FD2"/>
    <w:rsid w:val="00EC4610"/>
    <w:rsid w:val="00EC468C"/>
    <w:rsid w:val="00EC55B7"/>
    <w:rsid w:val="00EC5DF5"/>
    <w:rsid w:val="00EC65D3"/>
    <w:rsid w:val="00ED2396"/>
    <w:rsid w:val="00ED24BD"/>
    <w:rsid w:val="00ED25F7"/>
    <w:rsid w:val="00ED36AE"/>
    <w:rsid w:val="00ED51B2"/>
    <w:rsid w:val="00ED5F0D"/>
    <w:rsid w:val="00ED671E"/>
    <w:rsid w:val="00ED6782"/>
    <w:rsid w:val="00ED6F6C"/>
    <w:rsid w:val="00ED7B4B"/>
    <w:rsid w:val="00ED7F1D"/>
    <w:rsid w:val="00EE008D"/>
    <w:rsid w:val="00EE063B"/>
    <w:rsid w:val="00EE0BBB"/>
    <w:rsid w:val="00EE0BC1"/>
    <w:rsid w:val="00EE1E01"/>
    <w:rsid w:val="00EE260F"/>
    <w:rsid w:val="00EE2F34"/>
    <w:rsid w:val="00EE3C63"/>
    <w:rsid w:val="00EE42DF"/>
    <w:rsid w:val="00EE46A7"/>
    <w:rsid w:val="00EE4892"/>
    <w:rsid w:val="00EE5E04"/>
    <w:rsid w:val="00EE7125"/>
    <w:rsid w:val="00EF0111"/>
    <w:rsid w:val="00EF0B2C"/>
    <w:rsid w:val="00EF1E0F"/>
    <w:rsid w:val="00EF227C"/>
    <w:rsid w:val="00EF3AD3"/>
    <w:rsid w:val="00EF408D"/>
    <w:rsid w:val="00EF5C0F"/>
    <w:rsid w:val="00F00EC5"/>
    <w:rsid w:val="00F00FE0"/>
    <w:rsid w:val="00F0107B"/>
    <w:rsid w:val="00F01867"/>
    <w:rsid w:val="00F02519"/>
    <w:rsid w:val="00F03D4F"/>
    <w:rsid w:val="00F04F36"/>
    <w:rsid w:val="00F0601D"/>
    <w:rsid w:val="00F062EA"/>
    <w:rsid w:val="00F07596"/>
    <w:rsid w:val="00F07800"/>
    <w:rsid w:val="00F07CAC"/>
    <w:rsid w:val="00F104DD"/>
    <w:rsid w:val="00F108CF"/>
    <w:rsid w:val="00F12852"/>
    <w:rsid w:val="00F150C4"/>
    <w:rsid w:val="00F1585B"/>
    <w:rsid w:val="00F15955"/>
    <w:rsid w:val="00F16379"/>
    <w:rsid w:val="00F17909"/>
    <w:rsid w:val="00F22AA6"/>
    <w:rsid w:val="00F25B19"/>
    <w:rsid w:val="00F264A2"/>
    <w:rsid w:val="00F277CE"/>
    <w:rsid w:val="00F27A3B"/>
    <w:rsid w:val="00F27EB7"/>
    <w:rsid w:val="00F27ED8"/>
    <w:rsid w:val="00F30687"/>
    <w:rsid w:val="00F310F5"/>
    <w:rsid w:val="00F3162F"/>
    <w:rsid w:val="00F3340F"/>
    <w:rsid w:val="00F3432B"/>
    <w:rsid w:val="00F3529A"/>
    <w:rsid w:val="00F35AAB"/>
    <w:rsid w:val="00F35EBB"/>
    <w:rsid w:val="00F36368"/>
    <w:rsid w:val="00F36426"/>
    <w:rsid w:val="00F37133"/>
    <w:rsid w:val="00F40BD4"/>
    <w:rsid w:val="00F41552"/>
    <w:rsid w:val="00F42223"/>
    <w:rsid w:val="00F4616F"/>
    <w:rsid w:val="00F47A83"/>
    <w:rsid w:val="00F5094B"/>
    <w:rsid w:val="00F50D23"/>
    <w:rsid w:val="00F51126"/>
    <w:rsid w:val="00F521E5"/>
    <w:rsid w:val="00F531CA"/>
    <w:rsid w:val="00F53607"/>
    <w:rsid w:val="00F53F51"/>
    <w:rsid w:val="00F54A3D"/>
    <w:rsid w:val="00F54BD4"/>
    <w:rsid w:val="00F550D8"/>
    <w:rsid w:val="00F55368"/>
    <w:rsid w:val="00F56DEA"/>
    <w:rsid w:val="00F56E15"/>
    <w:rsid w:val="00F60934"/>
    <w:rsid w:val="00F614B6"/>
    <w:rsid w:val="00F615B0"/>
    <w:rsid w:val="00F618E0"/>
    <w:rsid w:val="00F61FD5"/>
    <w:rsid w:val="00F62C3A"/>
    <w:rsid w:val="00F63983"/>
    <w:rsid w:val="00F65628"/>
    <w:rsid w:val="00F659FE"/>
    <w:rsid w:val="00F65BF6"/>
    <w:rsid w:val="00F6624C"/>
    <w:rsid w:val="00F66704"/>
    <w:rsid w:val="00F67EDE"/>
    <w:rsid w:val="00F7127E"/>
    <w:rsid w:val="00F71345"/>
    <w:rsid w:val="00F71506"/>
    <w:rsid w:val="00F718DC"/>
    <w:rsid w:val="00F72A0E"/>
    <w:rsid w:val="00F756CF"/>
    <w:rsid w:val="00F76FC7"/>
    <w:rsid w:val="00F80F54"/>
    <w:rsid w:val="00F81B23"/>
    <w:rsid w:val="00F81BB8"/>
    <w:rsid w:val="00F853EE"/>
    <w:rsid w:val="00F85AF8"/>
    <w:rsid w:val="00F8777C"/>
    <w:rsid w:val="00F929CA"/>
    <w:rsid w:val="00F93DAC"/>
    <w:rsid w:val="00F96117"/>
    <w:rsid w:val="00F97200"/>
    <w:rsid w:val="00F97BCF"/>
    <w:rsid w:val="00FA0264"/>
    <w:rsid w:val="00FA1997"/>
    <w:rsid w:val="00FA211A"/>
    <w:rsid w:val="00FA2251"/>
    <w:rsid w:val="00FA3A45"/>
    <w:rsid w:val="00FA5475"/>
    <w:rsid w:val="00FA5B9C"/>
    <w:rsid w:val="00FA7034"/>
    <w:rsid w:val="00FA7049"/>
    <w:rsid w:val="00FA7D25"/>
    <w:rsid w:val="00FB11F9"/>
    <w:rsid w:val="00FB20D1"/>
    <w:rsid w:val="00FB24B6"/>
    <w:rsid w:val="00FB28CD"/>
    <w:rsid w:val="00FB4E73"/>
    <w:rsid w:val="00FB5F3D"/>
    <w:rsid w:val="00FB7220"/>
    <w:rsid w:val="00FC0299"/>
    <w:rsid w:val="00FC11D0"/>
    <w:rsid w:val="00FC195F"/>
    <w:rsid w:val="00FC1FF6"/>
    <w:rsid w:val="00FC3FED"/>
    <w:rsid w:val="00FC4B44"/>
    <w:rsid w:val="00FC5B57"/>
    <w:rsid w:val="00FC6898"/>
    <w:rsid w:val="00FC6A17"/>
    <w:rsid w:val="00FC6CFA"/>
    <w:rsid w:val="00FD11EE"/>
    <w:rsid w:val="00FD4247"/>
    <w:rsid w:val="00FD45AC"/>
    <w:rsid w:val="00FD46B2"/>
    <w:rsid w:val="00FD606E"/>
    <w:rsid w:val="00FD66AD"/>
    <w:rsid w:val="00FE0EF6"/>
    <w:rsid w:val="00FE1CC8"/>
    <w:rsid w:val="00FE3C47"/>
    <w:rsid w:val="00FE4075"/>
    <w:rsid w:val="00FE5B3A"/>
    <w:rsid w:val="00FE6BB8"/>
    <w:rsid w:val="00FE7229"/>
    <w:rsid w:val="00FE7C77"/>
    <w:rsid w:val="00FF055A"/>
    <w:rsid w:val="00FF23EC"/>
    <w:rsid w:val="00FF292C"/>
    <w:rsid w:val="00FF2E09"/>
    <w:rsid w:val="00FF3BB0"/>
    <w:rsid w:val="00FF53F5"/>
    <w:rsid w:val="00FF5985"/>
    <w:rsid w:val="00FF5C39"/>
    <w:rsid w:val="00FF5E84"/>
    <w:rsid w:val="00FF64F5"/>
    <w:rsid w:val="00FF707F"/>
    <w:rsid w:val="00FF714D"/>
    <w:rsid w:val="5F0B447E"/>
  </w:rsids>
  <m:mathPr>
    <m:mathFont m:val="Cambria Math"/>
    <m:brkBin m:val="before"/>
    <m:brkBinSub m:val="--"/>
    <m:smallFrac m:val="0"/>
    <m:dispDef/>
    <m:lMargin m:val="0"/>
    <m:rMargin m:val="0"/>
    <m:defJc m:val="centerGroup"/>
    <m:wrapIndent m:val="1440"/>
    <m:intLim m:val="subSup"/>
    <m:naryLim m:val="undOvr"/>
  </m:mathPr>
  <w:themeFontLang w:val="en-US" w:eastAsia="zh-CN"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42E39A6C"/>
  <w15:docId w15:val="{C2BBDEB1-5C51-4F7F-9F6A-8D420ECA82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qFormat="1"/>
    <w:lsdException w:name="toc 4" w:uiPriority="39" w:unhideWhenUsed="1" w:qFormat="1"/>
    <w:lsdException w:name="toc 5" w:uiPriority="39" w:unhideWhenUsed="1" w:qFormat="1"/>
    <w:lsdException w:name="toc 6" w:uiPriority="39" w:unhideWhenUsed="1"/>
    <w:lsdException w:name="toc 7" w:uiPriority="39" w:unhideWhenUsed="1"/>
    <w:lsdException w:name="toc 8" w:uiPriority="39" w:unhideWhenUsed="1"/>
    <w:lsdException w:name="toc 9" w:uiPriority="39" w:unhideWhenUsed="1" w:qFormat="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jc w:val="both"/>
    </w:pPr>
    <w:rPr>
      <w:rFonts w:ascii="Times New Roman" w:hAnsi="Times New Roman"/>
      <w:sz w:val="24"/>
      <w:szCs w:val="22"/>
    </w:rPr>
  </w:style>
  <w:style w:type="paragraph" w:styleId="Heading1">
    <w:name w:val="heading 1"/>
    <w:basedOn w:val="Normal"/>
    <w:next w:val="Normal"/>
    <w:link w:val="Heading1Char"/>
    <w:uiPriority w:val="9"/>
    <w:qFormat/>
    <w:pPr>
      <w:keepNext/>
      <w:keepLines/>
      <w:spacing w:before="240" w:after="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pPr>
      <w:keepNext/>
      <w:keepLines/>
      <w:numPr>
        <w:numId w:val="1"/>
      </w:numPr>
      <w:spacing w:before="240" w:after="24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pPr>
      <w:keepNext/>
      <w:keepLines/>
      <w:spacing w:before="240" w:after="24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pPr>
      <w:keepNext/>
      <w:keepLines/>
      <w:spacing w:before="240" w:after="240"/>
      <w:outlineLvl w:val="3"/>
    </w:pPr>
    <w:rPr>
      <w:rFonts w:eastAsiaTheme="majorEastAsia" w:cstheme="majorBidi"/>
      <w:b/>
      <w:iCs/>
      <w:sz w:val="36"/>
    </w:rPr>
  </w:style>
  <w:style w:type="paragraph" w:styleId="Heading5">
    <w:name w:val="heading 5"/>
    <w:basedOn w:val="Normal"/>
    <w:next w:val="Normal"/>
    <w:link w:val="Heading5Char"/>
    <w:uiPriority w:val="9"/>
    <w:semiHidden/>
    <w:unhideWhenUsed/>
    <w:qFormat/>
    <w:pPr>
      <w:keepNext/>
      <w:keepLines/>
      <w:spacing w:before="4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line="240" w:lineRule="auto"/>
    </w:pPr>
    <w:rPr>
      <w:rFonts w:ascii="Segoe UI" w:hAnsi="Segoe UI" w:cs="Segoe UI"/>
      <w:sz w:val="18"/>
      <w:szCs w:val="18"/>
    </w:r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paragraph" w:styleId="Footer">
    <w:name w:val="footer"/>
    <w:basedOn w:val="Normal"/>
    <w:link w:val="FooterChar"/>
    <w:uiPriority w:val="99"/>
    <w:unhideWhenUsed/>
    <w:pPr>
      <w:tabs>
        <w:tab w:val="center" w:pos="4680"/>
        <w:tab w:val="right" w:pos="9360"/>
      </w:tabs>
      <w:spacing w:line="240" w:lineRule="auto"/>
    </w:p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pPr>
      <w:spacing w:line="240" w:lineRule="auto"/>
    </w:pPr>
    <w:rPr>
      <w:sz w:val="20"/>
      <w:szCs w:val="20"/>
    </w:rPr>
  </w:style>
  <w:style w:type="paragraph" w:styleId="Header">
    <w:name w:val="header"/>
    <w:basedOn w:val="Normal"/>
    <w:link w:val="HeaderChar"/>
    <w:uiPriority w:val="99"/>
    <w:unhideWhenUsed/>
    <w:pPr>
      <w:tabs>
        <w:tab w:val="center" w:pos="4680"/>
        <w:tab w:val="right" w:pos="9360"/>
      </w:tabs>
      <w:spacing w:line="240" w:lineRule="auto"/>
    </w:pPr>
  </w:style>
  <w:style w:type="character" w:styleId="Hyperlink">
    <w:name w:val="Hyperlink"/>
    <w:basedOn w:val="DefaultParagraphFont"/>
    <w:uiPriority w:val="99"/>
    <w:unhideWhenUsed/>
    <w:rPr>
      <w:color w:val="0563C1" w:themeColor="hyperlink"/>
      <w:u w:val="single"/>
    </w:rPr>
  </w:style>
  <w:style w:type="character" w:styleId="LineNumber">
    <w:name w:val="line number"/>
    <w:basedOn w:val="DefaultParagraphFont"/>
    <w:uiPriority w:val="99"/>
    <w:semiHidden/>
    <w:unhideWhenUsed/>
    <w:qFormat/>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style>
  <w:style w:type="paragraph" w:styleId="TOC1">
    <w:name w:val="toc 1"/>
    <w:basedOn w:val="Normal"/>
    <w:next w:val="Normal"/>
    <w:uiPriority w:val="39"/>
    <w:unhideWhenUsed/>
    <w:pPr>
      <w:tabs>
        <w:tab w:val="right" w:pos="8296"/>
      </w:tabs>
    </w:pPr>
    <w:rPr>
      <w:rFonts w:cs="Times New Roman"/>
      <w:b/>
      <w:bCs/>
      <w:caps/>
      <w:szCs w:val="24"/>
    </w:rPr>
  </w:style>
  <w:style w:type="paragraph" w:styleId="TOC2">
    <w:name w:val="toc 2"/>
    <w:basedOn w:val="Normal"/>
    <w:next w:val="Normal"/>
    <w:uiPriority w:val="39"/>
    <w:unhideWhenUsed/>
    <w:pPr>
      <w:spacing w:before="240"/>
      <w:jc w:val="left"/>
    </w:pPr>
    <w:rPr>
      <w:rFonts w:asciiTheme="minorHAnsi" w:hAnsiTheme="minorHAnsi" w:cstheme="minorHAnsi"/>
      <w:b/>
      <w:bCs/>
      <w:sz w:val="20"/>
      <w:szCs w:val="24"/>
    </w:rPr>
  </w:style>
  <w:style w:type="paragraph" w:styleId="TOC3">
    <w:name w:val="toc 3"/>
    <w:basedOn w:val="Normal"/>
    <w:next w:val="Normal"/>
    <w:uiPriority w:val="39"/>
    <w:unhideWhenUsed/>
    <w:qFormat/>
    <w:pPr>
      <w:ind w:left="240"/>
      <w:jc w:val="left"/>
    </w:pPr>
    <w:rPr>
      <w:rFonts w:asciiTheme="minorHAnsi" w:hAnsiTheme="minorHAnsi" w:cstheme="minorHAnsi"/>
      <w:sz w:val="20"/>
      <w:szCs w:val="24"/>
    </w:rPr>
  </w:style>
  <w:style w:type="paragraph" w:styleId="TOC4">
    <w:name w:val="toc 4"/>
    <w:basedOn w:val="Normal"/>
    <w:next w:val="Normal"/>
    <w:uiPriority w:val="39"/>
    <w:unhideWhenUsed/>
    <w:qFormat/>
    <w:pPr>
      <w:ind w:left="480"/>
      <w:jc w:val="left"/>
    </w:pPr>
    <w:rPr>
      <w:rFonts w:asciiTheme="minorHAnsi" w:hAnsiTheme="minorHAnsi" w:cstheme="minorHAnsi"/>
      <w:sz w:val="20"/>
      <w:szCs w:val="24"/>
    </w:rPr>
  </w:style>
  <w:style w:type="paragraph" w:styleId="TOC5">
    <w:name w:val="toc 5"/>
    <w:basedOn w:val="Normal"/>
    <w:next w:val="Normal"/>
    <w:uiPriority w:val="39"/>
    <w:unhideWhenUsed/>
    <w:qFormat/>
    <w:pPr>
      <w:ind w:left="720"/>
      <w:jc w:val="left"/>
    </w:pPr>
    <w:rPr>
      <w:rFonts w:asciiTheme="minorHAnsi" w:hAnsiTheme="minorHAnsi" w:cstheme="minorHAnsi"/>
      <w:sz w:val="20"/>
      <w:szCs w:val="24"/>
    </w:rPr>
  </w:style>
  <w:style w:type="paragraph" w:styleId="TOC6">
    <w:name w:val="toc 6"/>
    <w:basedOn w:val="Normal"/>
    <w:next w:val="Normal"/>
    <w:uiPriority w:val="39"/>
    <w:unhideWhenUsed/>
    <w:pPr>
      <w:ind w:left="960"/>
      <w:jc w:val="left"/>
    </w:pPr>
    <w:rPr>
      <w:rFonts w:asciiTheme="minorHAnsi" w:hAnsiTheme="minorHAnsi" w:cstheme="minorHAnsi"/>
      <w:sz w:val="20"/>
      <w:szCs w:val="24"/>
    </w:rPr>
  </w:style>
  <w:style w:type="paragraph" w:styleId="TOC7">
    <w:name w:val="toc 7"/>
    <w:basedOn w:val="Normal"/>
    <w:next w:val="Normal"/>
    <w:uiPriority w:val="39"/>
    <w:unhideWhenUsed/>
    <w:pPr>
      <w:ind w:left="1200"/>
      <w:jc w:val="left"/>
    </w:pPr>
    <w:rPr>
      <w:rFonts w:asciiTheme="minorHAnsi" w:hAnsiTheme="minorHAnsi" w:cstheme="minorHAnsi"/>
      <w:sz w:val="20"/>
      <w:szCs w:val="24"/>
    </w:rPr>
  </w:style>
  <w:style w:type="paragraph" w:styleId="TOC8">
    <w:name w:val="toc 8"/>
    <w:basedOn w:val="Normal"/>
    <w:next w:val="Normal"/>
    <w:uiPriority w:val="39"/>
    <w:unhideWhenUsed/>
    <w:pPr>
      <w:ind w:left="1440"/>
      <w:jc w:val="left"/>
    </w:pPr>
    <w:rPr>
      <w:rFonts w:asciiTheme="minorHAnsi" w:hAnsiTheme="minorHAnsi" w:cstheme="minorHAnsi"/>
      <w:sz w:val="20"/>
      <w:szCs w:val="24"/>
    </w:rPr>
  </w:style>
  <w:style w:type="paragraph" w:styleId="TOC9">
    <w:name w:val="toc 9"/>
    <w:basedOn w:val="Normal"/>
    <w:next w:val="Normal"/>
    <w:uiPriority w:val="39"/>
    <w:unhideWhenUsed/>
    <w:qFormat/>
    <w:pPr>
      <w:ind w:left="1680"/>
      <w:jc w:val="left"/>
    </w:pPr>
    <w:rPr>
      <w:rFonts w:asciiTheme="minorHAnsi" w:hAnsiTheme="minorHAnsi" w:cstheme="minorHAnsi"/>
      <w:sz w:val="20"/>
      <w:szCs w:val="24"/>
    </w:rPr>
  </w:style>
  <w:style w:type="character" w:customStyle="1" w:styleId="FootnoteTextChar">
    <w:name w:val="Footnote Text Char"/>
    <w:basedOn w:val="DefaultParagraphFont"/>
    <w:link w:val="FootnoteText"/>
    <w:uiPriority w:val="99"/>
    <w:semiHidden/>
    <w:rPr>
      <w:sz w:val="20"/>
      <w:szCs w:val="20"/>
    </w:rPr>
  </w:style>
  <w:style w:type="table" w:customStyle="1" w:styleId="GridTable5Dark-Accent61">
    <w:name w:val="Grid Table 5 Dark - Accent 61"/>
    <w:basedOn w:val="TableNormal"/>
    <w:uiPriority w:val="50"/>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customStyle="1" w:styleId="GridTable4-Accent51">
    <w:name w:val="Grid Table 4 - Accent 51"/>
    <w:basedOn w:val="TableNormal"/>
    <w:uiPriority w:val="49"/>
    <w:tblPr>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4-Accent61">
    <w:name w:val="Grid Table 4 - Accent 61"/>
    <w:basedOn w:val="TableNormal"/>
    <w:uiPriority w:val="49"/>
    <w:tblPr>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PlainTable21">
    <w:name w:val="Plain Table 21"/>
    <w:basedOn w:val="TableNormal"/>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1">
    <w:name w:val="Grid Table 1 Light1"/>
    <w:basedOn w:val="TableNormal"/>
    <w:uiPriority w:val="46"/>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Pr>
      <w:color w:val="808080"/>
    </w:rPr>
  </w:style>
  <w:style w:type="paragraph" w:styleId="ListParagraph">
    <w:name w:val="List Paragraph"/>
    <w:basedOn w:val="Normal"/>
    <w:uiPriority w:val="34"/>
    <w:qFormat/>
    <w:pPr>
      <w:ind w:left="720"/>
      <w:contextualSpacing/>
    </w:pPr>
  </w:style>
  <w:style w:type="table" w:customStyle="1" w:styleId="TableGrid1">
    <w:name w:val="Table Grid1"/>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table" w:customStyle="1" w:styleId="TableGrid2">
    <w:name w:val="Table Grid2"/>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pPr>
      <w:autoSpaceDE w:val="0"/>
      <w:autoSpaceDN w:val="0"/>
      <w:adjustRightInd w:val="0"/>
    </w:pPr>
    <w:rPr>
      <w:rFonts w:ascii="Calibri" w:hAnsi="Calibri" w:cs="Calibri"/>
      <w:color w:val="000000"/>
      <w:sz w:val="24"/>
      <w:szCs w:val="24"/>
    </w:rPr>
  </w:style>
  <w:style w:type="table" w:customStyle="1" w:styleId="TableGrid5">
    <w:name w:val="Table Grid5"/>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Pr>
      <w:sz w:val="22"/>
      <w:szCs w:val="22"/>
    </w:rPr>
  </w:style>
  <w:style w:type="character" w:customStyle="1" w:styleId="Heading1Char">
    <w:name w:val="Heading 1 Char"/>
    <w:basedOn w:val="DefaultParagraphFont"/>
    <w:link w:val="Heading1"/>
    <w:uiPriority w:val="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8"/>
      <w:szCs w:val="26"/>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8"/>
      <w:szCs w:val="24"/>
    </w:rPr>
  </w:style>
  <w:style w:type="paragraph" w:customStyle="1" w:styleId="TOCHeading1">
    <w:name w:val="TOC Heading1"/>
    <w:basedOn w:val="Heading1"/>
    <w:next w:val="Normal"/>
    <w:uiPriority w:val="39"/>
    <w:unhideWhenUsed/>
    <w:qFormat/>
    <w:pPr>
      <w:spacing w:after="0" w:line="259" w:lineRule="auto"/>
      <w:jc w:val="left"/>
      <w:outlineLvl w:val="9"/>
    </w:pPr>
    <w:rPr>
      <w:rFonts w:asciiTheme="majorHAnsi" w:hAnsiTheme="majorHAnsi"/>
      <w:b w:val="0"/>
      <w:color w:val="2E74B5" w:themeColor="accent1" w:themeShade="BF"/>
    </w:rPr>
  </w:style>
  <w:style w:type="character" w:customStyle="1" w:styleId="Heading4Char">
    <w:name w:val="Heading 4 Char"/>
    <w:basedOn w:val="DefaultParagraphFont"/>
    <w:link w:val="Heading4"/>
    <w:uiPriority w:val="9"/>
    <w:qFormat/>
    <w:rPr>
      <w:rFonts w:ascii="Times New Roman" w:eastAsiaTheme="majorEastAsia" w:hAnsi="Times New Roman" w:cstheme="majorBidi"/>
      <w:b/>
      <w:iCs/>
      <w:sz w:val="36"/>
    </w:rPr>
  </w:style>
  <w:style w:type="character" w:customStyle="1" w:styleId="Heading5Char">
    <w:name w:val="Heading 5 Char"/>
    <w:basedOn w:val="DefaultParagraphFont"/>
    <w:link w:val="Heading5"/>
    <w:uiPriority w:val="9"/>
    <w:semiHidden/>
    <w:qFormat/>
    <w:rPr>
      <w:rFonts w:ascii="Times New Roman" w:eastAsiaTheme="majorEastAsia" w:hAnsi="Times New Roman" w:cstheme="majorBidi"/>
      <w:sz w:val="24"/>
    </w:rPr>
  </w:style>
  <w:style w:type="character" w:customStyle="1" w:styleId="SubtleReference1">
    <w:name w:val="Subtle Reference1"/>
    <w:basedOn w:val="DefaultParagraphFont"/>
    <w:uiPriority w:val="31"/>
    <w:qFormat/>
    <w:rPr>
      <w:smallCaps/>
      <w:color w:val="595959" w:themeColor="text1" w:themeTint="A6"/>
    </w:rPr>
  </w:style>
  <w:style w:type="paragraph" w:customStyle="1" w:styleId="Project-H1">
    <w:name w:val="Project - H1"/>
    <w:basedOn w:val="Normal"/>
    <w:next w:val="Normal"/>
    <w:link w:val="Project-H1Char"/>
    <w:qFormat/>
    <w:pPr>
      <w:numPr>
        <w:numId w:val="2"/>
      </w:numPr>
      <w:spacing w:line="240" w:lineRule="auto"/>
    </w:pPr>
    <w:rPr>
      <w:b/>
      <w:sz w:val="32"/>
      <w:szCs w:val="28"/>
    </w:rPr>
  </w:style>
  <w:style w:type="paragraph" w:customStyle="1" w:styleId="3200-Heading2">
    <w:name w:val="3200 - Heading 2"/>
    <w:basedOn w:val="Heading2"/>
    <w:next w:val="Normal"/>
    <w:link w:val="3200-Heading2Char"/>
    <w:qFormat/>
    <w:pPr>
      <w:numPr>
        <w:numId w:val="3"/>
      </w:numPr>
    </w:pPr>
  </w:style>
  <w:style w:type="character" w:customStyle="1" w:styleId="Project-H1Char">
    <w:name w:val="Project - H1 Char"/>
    <w:basedOn w:val="DefaultParagraphFont"/>
    <w:link w:val="Project-H1"/>
    <w:rPr>
      <w:rFonts w:ascii="Times New Roman" w:hAnsi="Times New Roman"/>
      <w:b/>
      <w:sz w:val="32"/>
      <w:szCs w:val="28"/>
    </w:rPr>
  </w:style>
  <w:style w:type="character" w:customStyle="1" w:styleId="3200-Heading2Char">
    <w:name w:val="3200 - Heading 2 Char"/>
    <w:basedOn w:val="Heading2Char"/>
    <w:link w:val="3200-Heading2"/>
    <w:rPr>
      <w:rFonts w:ascii="Times New Roman" w:eastAsiaTheme="majorEastAsia" w:hAnsi="Times New Roman" w:cstheme="majorBidi"/>
      <w:b/>
      <w:sz w:val="28"/>
      <w:szCs w:val="26"/>
    </w:rPr>
  </w:style>
  <w:style w:type="paragraph" w:customStyle="1" w:styleId="Project-H2">
    <w:name w:val="Project - H2"/>
    <w:basedOn w:val="Project-H1"/>
    <w:link w:val="Project-H2Char"/>
    <w:qFormat/>
    <w:pPr>
      <w:numPr>
        <w:ilvl w:val="1"/>
      </w:numPr>
      <w:ind w:left="547" w:hanging="547"/>
      <w:jc w:val="left"/>
    </w:pPr>
    <w:rPr>
      <w:sz w:val="28"/>
    </w:rPr>
  </w:style>
  <w:style w:type="paragraph" w:customStyle="1" w:styleId="Project-H3">
    <w:name w:val="Project - H3"/>
    <w:basedOn w:val="Project-H2"/>
    <w:link w:val="Project-H3Char"/>
    <w:qFormat/>
    <w:pPr>
      <w:numPr>
        <w:ilvl w:val="2"/>
      </w:numPr>
    </w:pPr>
    <w:rPr>
      <w:sz w:val="24"/>
    </w:rPr>
  </w:style>
  <w:style w:type="character" w:customStyle="1" w:styleId="Project-H2Char">
    <w:name w:val="Project - H2 Char"/>
    <w:basedOn w:val="Project-H1Char"/>
    <w:link w:val="Project-H2"/>
    <w:rPr>
      <w:rFonts w:ascii="Times New Roman" w:hAnsi="Times New Roman"/>
      <w:b/>
      <w:sz w:val="28"/>
      <w:szCs w:val="28"/>
    </w:rPr>
  </w:style>
  <w:style w:type="character" w:customStyle="1" w:styleId="Project-H3Char">
    <w:name w:val="Project - H3 Char"/>
    <w:basedOn w:val="Project-H2Char"/>
    <w:link w:val="Project-H3"/>
    <w:rPr>
      <w:rFonts w:ascii="Times New Roman" w:hAnsi="Times New Roman"/>
      <w:b/>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11910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image" Target="media/image5.jpeg"/><Relationship Id="rId39" Type="http://schemas.openxmlformats.org/officeDocument/2006/relationships/image" Target="media/image110.jpeg"/><Relationship Id="rId21" Type="http://schemas.openxmlformats.org/officeDocument/2006/relationships/image" Target="media/image20.png"/><Relationship Id="rId34" Type="http://schemas.openxmlformats.org/officeDocument/2006/relationships/image" Target="media/image80.jpeg"/><Relationship Id="rId42" Type="http://schemas.openxmlformats.org/officeDocument/2006/relationships/image" Target="media/image13.png"/><Relationship Id="rId47" Type="http://schemas.openxmlformats.org/officeDocument/2006/relationships/header" Target="header6.xml"/><Relationship Id="rId50"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4.xml"/><Relationship Id="rId29" Type="http://schemas.openxmlformats.org/officeDocument/2006/relationships/image" Target="media/image50.jpeg"/><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image" Target="media/image8.jpeg"/><Relationship Id="rId37" Type="http://schemas.openxmlformats.org/officeDocument/2006/relationships/image" Target="media/image11.jpeg"/><Relationship Id="rId40" Type="http://schemas.openxmlformats.org/officeDocument/2006/relationships/image" Target="media/image12.jpeg"/><Relationship Id="rId45" Type="http://schemas.openxmlformats.org/officeDocument/2006/relationships/hyperlink" Target="https://keras.io/api/applications/resnet/" TargetMode="Externa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30.png"/><Relationship Id="rId28" Type="http://schemas.openxmlformats.org/officeDocument/2006/relationships/image" Target="media/image7.jpeg"/><Relationship Id="rId36" Type="http://schemas.openxmlformats.org/officeDocument/2006/relationships/image" Target="media/image10.jpeg"/><Relationship Id="rId49"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chart" Target="charts/chart1.xml"/><Relationship Id="rId31" Type="http://schemas.openxmlformats.org/officeDocument/2006/relationships/image" Target="media/image70.jpeg"/><Relationship Id="rId44" Type="http://schemas.openxmlformats.org/officeDocument/2006/relationships/hyperlink" Target="https://docs.djangoproject.com/en/4.2/"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image" Target="media/image6.jpeg"/><Relationship Id="rId30" Type="http://schemas.openxmlformats.org/officeDocument/2006/relationships/image" Target="media/image60.jpeg"/><Relationship Id="rId35" Type="http://schemas.openxmlformats.org/officeDocument/2006/relationships/image" Target="media/image90.jpeg"/><Relationship Id="rId43" Type="http://schemas.openxmlformats.org/officeDocument/2006/relationships/image" Target="media/image130.png"/><Relationship Id="rId48" Type="http://schemas.openxmlformats.org/officeDocument/2006/relationships/footer" Target="footer5.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40.png"/><Relationship Id="rId33" Type="http://schemas.openxmlformats.org/officeDocument/2006/relationships/image" Target="media/image9.jpeg"/><Relationship Id="rId38" Type="http://schemas.openxmlformats.org/officeDocument/2006/relationships/image" Target="media/image100.jpeg"/><Relationship Id="rId46" Type="http://schemas.openxmlformats.org/officeDocument/2006/relationships/hyperlink" Target="https://generated.photos/faces" TargetMode="External"/><Relationship Id="rId20" Type="http://schemas.openxmlformats.org/officeDocument/2006/relationships/image" Target="media/image2.png"/><Relationship Id="rId41" Type="http://schemas.openxmlformats.org/officeDocument/2006/relationships/image" Target="media/image120.jpeg"/><Relationship Id="rId1" Type="http://schemas.openxmlformats.org/officeDocument/2006/relationships/customXml" Target="../customXml/item1.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tx>
            <c:strRef>
              <c:f>Sheet1!$B$1</c:f>
              <c:strCache>
                <c:ptCount val="1"/>
                <c:pt idx="0">
                  <c:v>Start Time</c:v>
                </c:pt>
              </c:strCache>
            </c:strRef>
          </c:tx>
          <c:spPr>
            <a:noFill/>
            <a:ln>
              <a:noFill/>
            </a:ln>
            <a:effectLst>
              <a:outerShdw blurRad="57150" dist="19050" dir="5400000" algn="ctr" rotWithShape="0">
                <a:srgbClr val="000000">
                  <a:alpha val="63000"/>
                </a:srgbClr>
              </a:outerShdw>
            </a:effectLst>
          </c:spPr>
          <c:invertIfNegative val="0"/>
          <c:dPt>
            <c:idx val="3"/>
            <c:invertIfNegative val="0"/>
            <c:bubble3D val="0"/>
            <c:spPr>
              <a:no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9159-436A-9414-BC3C342C2B4C}"/>
              </c:ext>
            </c:extLst>
          </c:dPt>
          <c:dPt>
            <c:idx val="4"/>
            <c:invertIfNegative val="0"/>
            <c:bubble3D val="0"/>
            <c:spPr>
              <a:no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9159-436A-9414-BC3C342C2B4C}"/>
              </c:ext>
            </c:extLst>
          </c:dPt>
          <c:dPt>
            <c:idx val="5"/>
            <c:invertIfNegative val="0"/>
            <c:bubble3D val="0"/>
            <c:spPr>
              <a:no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9159-436A-9414-BC3C342C2B4C}"/>
              </c:ext>
            </c:extLst>
          </c:dPt>
          <c:dPt>
            <c:idx val="6"/>
            <c:invertIfNegative val="0"/>
            <c:bubble3D val="0"/>
            <c:spPr>
              <a:no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7-9159-436A-9414-BC3C342C2B4C}"/>
              </c:ext>
            </c:extLst>
          </c:dPt>
          <c:dPt>
            <c:idx val="7"/>
            <c:invertIfNegative val="0"/>
            <c:bubble3D val="0"/>
            <c:spPr>
              <a:no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9-9159-436A-9414-BC3C342C2B4C}"/>
              </c:ext>
            </c:extLst>
          </c:dPt>
          <c:dPt>
            <c:idx val="8"/>
            <c:invertIfNegative val="0"/>
            <c:bubble3D val="0"/>
            <c:spPr>
              <a:no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B-9159-436A-9414-BC3C342C2B4C}"/>
              </c:ext>
            </c:extLst>
          </c:dPt>
          <c:dPt>
            <c:idx val="9"/>
            <c:invertIfNegative val="0"/>
            <c:bubble3D val="0"/>
            <c:spPr>
              <a:no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D-9159-436A-9414-BC3C342C2B4C}"/>
              </c:ext>
            </c:extLst>
          </c:dPt>
          <c:dPt>
            <c:idx val="10"/>
            <c:invertIfNegative val="0"/>
            <c:bubble3D val="0"/>
            <c:spPr>
              <a:no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F-9159-436A-9414-BC3C342C2B4C}"/>
              </c:ext>
            </c:extLst>
          </c:dPt>
          <c:dPt>
            <c:idx val="11"/>
            <c:invertIfNegative val="0"/>
            <c:bubble3D val="0"/>
            <c:spPr>
              <a:no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11-9159-436A-9414-BC3C342C2B4C}"/>
              </c:ext>
            </c:extLst>
          </c:dPt>
          <c:dPt>
            <c:idx val="12"/>
            <c:invertIfNegative val="0"/>
            <c:bubble3D val="0"/>
            <c:spPr>
              <a:no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13-9159-436A-9414-BC3C342C2B4C}"/>
              </c:ext>
            </c:extLst>
          </c:dPt>
          <c:dPt>
            <c:idx val="13"/>
            <c:invertIfNegative val="0"/>
            <c:bubble3D val="0"/>
            <c:spPr>
              <a:no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15-9159-436A-9414-BC3C342C2B4C}"/>
              </c:ext>
            </c:extLst>
          </c:dPt>
          <c:dPt>
            <c:idx val="14"/>
            <c:invertIfNegative val="0"/>
            <c:bubble3D val="0"/>
            <c:spPr>
              <a:no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17-9159-436A-9414-BC3C342C2B4C}"/>
              </c:ext>
            </c:extLst>
          </c:dPt>
          <c:dPt>
            <c:idx val="15"/>
            <c:invertIfNegative val="0"/>
            <c:bubble3D val="0"/>
            <c:spPr>
              <a:no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19-9159-436A-9414-BC3C342C2B4C}"/>
              </c:ext>
            </c:extLst>
          </c:dPt>
          <c:dPt>
            <c:idx val="16"/>
            <c:invertIfNegative val="0"/>
            <c:bubble3D val="0"/>
            <c:spPr>
              <a:no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1B-9159-436A-9414-BC3C342C2B4C}"/>
              </c:ext>
            </c:extLst>
          </c:dPt>
          <c:dPt>
            <c:idx val="17"/>
            <c:invertIfNegative val="0"/>
            <c:bubble3D val="0"/>
            <c:spPr>
              <a:no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1D-9159-436A-9414-BC3C342C2B4C}"/>
              </c:ext>
            </c:extLst>
          </c:dPt>
          <c:dPt>
            <c:idx val="18"/>
            <c:invertIfNegative val="0"/>
            <c:bubble3D val="0"/>
            <c:spPr>
              <a:no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1F-9159-436A-9414-BC3C342C2B4C}"/>
              </c:ext>
            </c:extLst>
          </c:dPt>
          <c:dPt>
            <c:idx val="19"/>
            <c:invertIfNegative val="0"/>
            <c:bubble3D val="0"/>
            <c:spPr>
              <a:no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21-9159-436A-9414-BC3C342C2B4C}"/>
              </c:ext>
            </c:extLst>
          </c:dPt>
          <c:dPt>
            <c:idx val="20"/>
            <c:invertIfNegative val="0"/>
            <c:bubble3D val="0"/>
            <c:spPr>
              <a:no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23-9159-436A-9414-BC3C342C2B4C}"/>
              </c:ext>
            </c:extLst>
          </c:dPt>
          <c:dPt>
            <c:idx val="21"/>
            <c:invertIfNegative val="0"/>
            <c:bubble3D val="0"/>
            <c:spPr>
              <a:no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25-9159-436A-9414-BC3C342C2B4C}"/>
              </c:ext>
            </c:extLst>
          </c:dPt>
          <c:dPt>
            <c:idx val="22"/>
            <c:invertIfNegative val="0"/>
            <c:bubble3D val="0"/>
            <c:spPr>
              <a:no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27-9159-436A-9414-BC3C342C2B4C}"/>
              </c:ext>
            </c:extLst>
          </c:dPt>
          <c:dPt>
            <c:idx val="23"/>
            <c:invertIfNegative val="0"/>
            <c:bubble3D val="0"/>
            <c:spPr>
              <a:no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29-9159-436A-9414-BC3C342C2B4C}"/>
              </c:ext>
            </c:extLst>
          </c:dPt>
          <c:dPt>
            <c:idx val="24"/>
            <c:invertIfNegative val="0"/>
            <c:bubble3D val="0"/>
            <c:spPr>
              <a:no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2B-9159-436A-9414-BC3C342C2B4C}"/>
              </c:ext>
            </c:extLst>
          </c:dPt>
          <c:dPt>
            <c:idx val="25"/>
            <c:invertIfNegative val="0"/>
            <c:bubble3D val="0"/>
            <c:spPr>
              <a:no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2D-9159-436A-9414-BC3C342C2B4C}"/>
              </c:ext>
            </c:extLst>
          </c:dPt>
          <c:dPt>
            <c:idx val="26"/>
            <c:invertIfNegative val="0"/>
            <c:bubble3D val="0"/>
            <c:spPr>
              <a:no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2F-9159-436A-9414-BC3C342C2B4C}"/>
              </c:ext>
            </c:extLst>
          </c:dPt>
          <c:dPt>
            <c:idx val="27"/>
            <c:invertIfNegative val="0"/>
            <c:bubble3D val="0"/>
            <c:spPr>
              <a:no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31-9159-436A-9414-BC3C342C2B4C}"/>
              </c:ext>
            </c:extLst>
          </c:dPt>
          <c:dPt>
            <c:idx val="28"/>
            <c:invertIfNegative val="0"/>
            <c:bubble3D val="0"/>
            <c:spPr>
              <a:no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33-9159-436A-9414-BC3C342C2B4C}"/>
              </c:ext>
            </c:extLst>
          </c:dPt>
          <c:dPt>
            <c:idx val="29"/>
            <c:invertIfNegative val="0"/>
            <c:bubble3D val="0"/>
            <c:spPr>
              <a:no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35-9159-436A-9414-BC3C342C2B4C}"/>
              </c:ext>
            </c:extLst>
          </c:dPt>
          <c:cat>
            <c:strRef>
              <c:f>Sheet1!$A$2:$A$30</c:f>
              <c:strCache>
                <c:ptCount val="22"/>
                <c:pt idx="0">
                  <c:v>Project</c:v>
                </c:pt>
                <c:pt idx="1">
                  <c:v>Requirement Analysis</c:v>
                </c:pt>
                <c:pt idx="2">
                  <c:v>Decide Theme</c:v>
                </c:pt>
                <c:pt idx="3">
                  <c:v>Loop-hole investigation of present system</c:v>
                </c:pt>
                <c:pt idx="4">
                  <c:v>Field Visit</c:v>
                </c:pt>
                <c:pt idx="5">
                  <c:v>Designing a workflow</c:v>
                </c:pt>
                <c:pt idx="6">
                  <c:v>Study Some Deep Learning Model</c:v>
                </c:pt>
                <c:pt idx="7">
                  <c:v>Study Django Framework</c:v>
                </c:pt>
                <c:pt idx="8">
                  <c:v>Improve website (landing page, sign in, sign up)</c:v>
                </c:pt>
                <c:pt idx="9">
                  <c:v>Building model to recognize age</c:v>
                </c:pt>
                <c:pt idx="10">
                  <c:v>Email Authentication</c:v>
                </c:pt>
                <c:pt idx="11">
                  <c:v>IP location track during login</c:v>
                </c:pt>
                <c:pt idx="12">
                  <c:v>Recognizing hair style, hair color, hair length</c:v>
                </c:pt>
                <c:pt idx="13">
                  <c:v>Integrating map</c:v>
                </c:pt>
                <c:pt idx="14">
                  <c:v>Recognizing gender and face shape</c:v>
                </c:pt>
                <c:pt idx="15">
                  <c:v>Improve website (User Panel, Admin Panel)</c:v>
                </c:pt>
                <c:pt idx="16">
                  <c:v>Increase accuracy of the model</c:v>
                </c:pt>
                <c:pt idx="17">
                  <c:v>Improve website (Complain Filling Page)</c:v>
                </c:pt>
                <c:pt idx="18">
                  <c:v>Integrate trained models in django</c:v>
                </c:pt>
                <c:pt idx="19">
                  <c:v>Site Visit (to analysis wrong hypothesis)</c:v>
                </c:pt>
                <c:pt idx="20">
                  <c:v>Trying to tune website with the oringinal system</c:v>
                </c:pt>
                <c:pt idx="21">
                  <c:v>Cost Analysis, Report writing, Presentation</c:v>
                </c:pt>
              </c:strCache>
            </c:strRef>
          </c:cat>
          <c:val>
            <c:numRef>
              <c:f>Sheet1!$B$2:$B$23</c:f>
              <c:numCache>
                <c:formatCode>d/mm/yy;@</c:formatCode>
                <c:ptCount val="22"/>
                <c:pt idx="0">
                  <c:v>45178</c:v>
                </c:pt>
                <c:pt idx="1">
                  <c:v>45179</c:v>
                </c:pt>
                <c:pt idx="2">
                  <c:v>45182</c:v>
                </c:pt>
                <c:pt idx="3">
                  <c:v>45185</c:v>
                </c:pt>
                <c:pt idx="4">
                  <c:v>45189</c:v>
                </c:pt>
                <c:pt idx="5">
                  <c:v>45190</c:v>
                </c:pt>
                <c:pt idx="6">
                  <c:v>45196</c:v>
                </c:pt>
                <c:pt idx="7">
                  <c:v>45197</c:v>
                </c:pt>
                <c:pt idx="8">
                  <c:v>45207</c:v>
                </c:pt>
                <c:pt idx="9">
                  <c:v>45212</c:v>
                </c:pt>
                <c:pt idx="10">
                  <c:v>45219</c:v>
                </c:pt>
                <c:pt idx="11">
                  <c:v>45223</c:v>
                </c:pt>
                <c:pt idx="12">
                  <c:v>45227</c:v>
                </c:pt>
                <c:pt idx="13">
                  <c:v>45238</c:v>
                </c:pt>
                <c:pt idx="14">
                  <c:v>45240</c:v>
                </c:pt>
                <c:pt idx="15">
                  <c:v>45249</c:v>
                </c:pt>
                <c:pt idx="16">
                  <c:v>45250</c:v>
                </c:pt>
                <c:pt idx="17">
                  <c:v>45254</c:v>
                </c:pt>
                <c:pt idx="18">
                  <c:v>45252</c:v>
                </c:pt>
                <c:pt idx="19">
                  <c:v>45258</c:v>
                </c:pt>
                <c:pt idx="20">
                  <c:v>45259</c:v>
                </c:pt>
                <c:pt idx="21">
                  <c:v>45260</c:v>
                </c:pt>
              </c:numCache>
            </c:numRef>
          </c:val>
          <c:extLst>
            <c:ext xmlns:c16="http://schemas.microsoft.com/office/drawing/2014/chart" uri="{C3380CC4-5D6E-409C-BE32-E72D297353CC}">
              <c16:uniqueId val="{00000036-9159-436A-9414-BC3C342C2B4C}"/>
            </c:ext>
          </c:extLst>
        </c:ser>
        <c:ser>
          <c:idx val="2"/>
          <c:order val="1"/>
          <c:tx>
            <c:strRef>
              <c:f>Sheet1!$D$1</c:f>
              <c:strCache>
                <c:ptCount val="1"/>
                <c:pt idx="0">
                  <c:v>Duration</c:v>
                </c:pt>
              </c:strCache>
            </c:strRef>
          </c:tx>
          <c:spPr>
            <a:solidFill>
              <a:schemeClr val="accent1"/>
            </a:solidFill>
            <a:ln>
              <a:noFill/>
            </a:ln>
            <a:effectLst>
              <a:outerShdw blurRad="57150" dist="19050" dir="5400000" algn="ctr" rotWithShape="0">
                <a:srgbClr val="000000">
                  <a:alpha val="63000"/>
                </a:srgbClr>
              </a:outerShdw>
            </a:effectLst>
          </c:spPr>
          <c:invertIfNegative val="0"/>
          <c:cat>
            <c:strRef>
              <c:f>Sheet1!$A$2:$A$30</c:f>
              <c:strCache>
                <c:ptCount val="22"/>
                <c:pt idx="0">
                  <c:v>Project</c:v>
                </c:pt>
                <c:pt idx="1">
                  <c:v>Requirement Analysis</c:v>
                </c:pt>
                <c:pt idx="2">
                  <c:v>Decide Theme</c:v>
                </c:pt>
                <c:pt idx="3">
                  <c:v>Loop-hole investigation of present system</c:v>
                </c:pt>
                <c:pt idx="4">
                  <c:v>Field Visit</c:v>
                </c:pt>
                <c:pt idx="5">
                  <c:v>Designing a workflow</c:v>
                </c:pt>
                <c:pt idx="6">
                  <c:v>Study Some Deep Learning Model</c:v>
                </c:pt>
                <c:pt idx="7">
                  <c:v>Study Django Framework</c:v>
                </c:pt>
                <c:pt idx="8">
                  <c:v>Improve website (landing page, sign in, sign up)</c:v>
                </c:pt>
                <c:pt idx="9">
                  <c:v>Building model to recognize age</c:v>
                </c:pt>
                <c:pt idx="10">
                  <c:v>Email Authentication</c:v>
                </c:pt>
                <c:pt idx="11">
                  <c:v>IP location track during login</c:v>
                </c:pt>
                <c:pt idx="12">
                  <c:v>Recognizing hair style, hair color, hair length</c:v>
                </c:pt>
                <c:pt idx="13">
                  <c:v>Integrating map</c:v>
                </c:pt>
                <c:pt idx="14">
                  <c:v>Recognizing gender and face shape</c:v>
                </c:pt>
                <c:pt idx="15">
                  <c:v>Improve website (User Panel, Admin Panel)</c:v>
                </c:pt>
                <c:pt idx="16">
                  <c:v>Increase accuracy of the model</c:v>
                </c:pt>
                <c:pt idx="17">
                  <c:v>Improve website (Complain Filling Page)</c:v>
                </c:pt>
                <c:pt idx="18">
                  <c:v>Integrate trained models in django</c:v>
                </c:pt>
                <c:pt idx="19">
                  <c:v>Site Visit (to analysis wrong hypothesis)</c:v>
                </c:pt>
                <c:pt idx="20">
                  <c:v>Trying to tune website with the oringinal system</c:v>
                </c:pt>
                <c:pt idx="21">
                  <c:v>Cost Analysis, Report writing, Presentation</c:v>
                </c:pt>
              </c:strCache>
            </c:strRef>
          </c:cat>
          <c:val>
            <c:numRef>
              <c:f>Sheet1!$D$2:$D$23</c:f>
              <c:numCache>
                <c:formatCode>General</c:formatCode>
                <c:ptCount val="22"/>
                <c:pt idx="0">
                  <c:v>84</c:v>
                </c:pt>
                <c:pt idx="1">
                  <c:v>5</c:v>
                </c:pt>
                <c:pt idx="2">
                  <c:v>5</c:v>
                </c:pt>
                <c:pt idx="3">
                  <c:v>8</c:v>
                </c:pt>
                <c:pt idx="4">
                  <c:v>5</c:v>
                </c:pt>
                <c:pt idx="5">
                  <c:v>8</c:v>
                </c:pt>
                <c:pt idx="6">
                  <c:v>10</c:v>
                </c:pt>
                <c:pt idx="7">
                  <c:v>12</c:v>
                </c:pt>
                <c:pt idx="8">
                  <c:v>7</c:v>
                </c:pt>
                <c:pt idx="9">
                  <c:v>8</c:v>
                </c:pt>
                <c:pt idx="10">
                  <c:v>6</c:v>
                </c:pt>
                <c:pt idx="11">
                  <c:v>12</c:v>
                </c:pt>
                <c:pt idx="12">
                  <c:v>12</c:v>
                </c:pt>
                <c:pt idx="13">
                  <c:v>4</c:v>
                </c:pt>
                <c:pt idx="14">
                  <c:v>7</c:v>
                </c:pt>
                <c:pt idx="15">
                  <c:v>5</c:v>
                </c:pt>
                <c:pt idx="16">
                  <c:v>5</c:v>
                </c:pt>
                <c:pt idx="17">
                  <c:v>3</c:v>
                </c:pt>
                <c:pt idx="18">
                  <c:v>6</c:v>
                </c:pt>
                <c:pt idx="19">
                  <c:v>1</c:v>
                </c:pt>
                <c:pt idx="20">
                  <c:v>1</c:v>
                </c:pt>
                <c:pt idx="21">
                  <c:v>2</c:v>
                </c:pt>
              </c:numCache>
            </c:numRef>
          </c:val>
          <c:extLst>
            <c:ext xmlns:c16="http://schemas.microsoft.com/office/drawing/2014/chart" uri="{C3380CC4-5D6E-409C-BE32-E72D297353CC}">
              <c16:uniqueId val="{00000037-9159-436A-9414-BC3C342C2B4C}"/>
            </c:ext>
          </c:extLst>
        </c:ser>
        <c:dLbls>
          <c:showLegendKey val="0"/>
          <c:showVal val="0"/>
          <c:showCatName val="0"/>
          <c:showSerName val="0"/>
          <c:showPercent val="0"/>
          <c:showBubbleSize val="0"/>
        </c:dLbls>
        <c:gapWidth val="150"/>
        <c:overlap val="100"/>
        <c:axId val="959153119"/>
        <c:axId val="509645647"/>
      </c:barChart>
      <c:catAx>
        <c:axId val="959153119"/>
        <c:scaling>
          <c:orientation val="maxMin"/>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9645647"/>
        <c:crosses val="autoZero"/>
        <c:auto val="1"/>
        <c:lblAlgn val="ctr"/>
        <c:lblOffset val="100"/>
        <c:noMultiLvlLbl val="0"/>
      </c:catAx>
      <c:valAx>
        <c:axId val="509645647"/>
        <c:scaling>
          <c:orientation val="minMax"/>
          <c:min val="45178"/>
        </c:scaling>
        <c:delete val="0"/>
        <c:axPos val="t"/>
        <c:majorGridlines>
          <c:spPr>
            <a:ln w="9525" cap="flat" cmpd="sng" algn="ctr">
              <a:solidFill>
                <a:schemeClr val="tx1">
                  <a:lumMod val="15000"/>
                  <a:lumOff val="85000"/>
                </a:schemeClr>
              </a:solidFill>
              <a:round/>
            </a:ln>
            <a:effectLst/>
          </c:spPr>
        </c:majorGridlines>
        <c:numFmt formatCode="d/m;@"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91531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E5D4CF-B2FC-4843-9D41-919FDF7FAF3F}">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8E699663-B748-49E4-9A61-C2DC58DEE4C5}">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30</Pages>
  <Words>3623</Words>
  <Characters>20653</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hsan Habib</dc:creator>
  <cp:lastModifiedBy>1907039 Ehsanul Karim</cp:lastModifiedBy>
  <cp:revision>10</cp:revision>
  <cp:lastPrinted>2023-11-30T04:17:00Z</cp:lastPrinted>
  <dcterms:created xsi:type="dcterms:W3CDTF">2023-11-29T23:52:00Z</dcterms:created>
  <dcterms:modified xsi:type="dcterms:W3CDTF">2023-11-30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9374b4-e58a-32ec-9b4b-a5edb7b76283</vt:lpwstr>
  </property>
  <property fmtid="{D5CDD505-2E9C-101B-9397-08002B2CF9AE}" pid="24" name="Mendeley Citation Style_1">
    <vt:lpwstr>http://www.zotero.org/styles/ieee</vt:lpwstr>
  </property>
  <property fmtid="{D5CDD505-2E9C-101B-9397-08002B2CF9AE}" pid="25" name="GrammarlyDocumentId">
    <vt:lpwstr>165d2338ca6bd9b3aee37af923607b24fda6f8966e3f3a43ea5cc0d752efecd7</vt:lpwstr>
  </property>
  <property fmtid="{D5CDD505-2E9C-101B-9397-08002B2CF9AE}" pid="26" name="KSOProductBuildVer">
    <vt:lpwstr>1033-12.2.0.13306</vt:lpwstr>
  </property>
  <property fmtid="{D5CDD505-2E9C-101B-9397-08002B2CF9AE}" pid="27" name="ICV">
    <vt:lpwstr>BEBF5CA55C9E40108C17C65E974F49C4_12</vt:lpwstr>
  </property>
</Properties>
</file>